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C623C" w:rsidRPr="00D10F45" w:rsidRDefault="00E8338A" w:rsidP="00561905">
      <w:pPr>
        <w:pStyle w:val="Title"/>
        <w:jc w:val="center"/>
        <w:rPr>
          <w:b/>
          <w:lang w:val="en-US"/>
        </w:rPr>
      </w:pPr>
      <w:bookmarkStart w:id="0" w:name="_GoBack"/>
      <w:bookmarkEnd w:id="0"/>
      <w:r w:rsidRPr="00D10F45">
        <w:rPr>
          <w:b/>
          <w:lang w:val="en-US"/>
        </w:rPr>
        <w:t>Supplement</w:t>
      </w:r>
    </w:p>
    <w:p w:rsidR="00E8338A" w:rsidRPr="00D10F45" w:rsidRDefault="00E8338A">
      <w:pPr>
        <w:rPr>
          <w:lang w:val="en-US"/>
        </w:rPr>
      </w:pPr>
    </w:p>
    <w:p w:rsidR="00982C8F" w:rsidRDefault="00982C8F" w:rsidP="00982C8F">
      <w:pPr>
        <w:spacing w:line="276" w:lineRule="auto"/>
        <w:rPr>
          <w:rFonts w:asciiTheme="majorHAnsi" w:hAnsiTheme="majorHAnsi" w:cstheme="majorHAnsi"/>
          <w:b/>
          <w:sz w:val="32"/>
          <w:szCs w:val="32"/>
          <w:lang w:val="en-US"/>
        </w:rPr>
      </w:pPr>
      <w:r w:rsidRPr="00982C8F">
        <w:rPr>
          <w:rFonts w:asciiTheme="majorHAnsi" w:hAnsiTheme="majorHAnsi" w:cstheme="majorHAnsi"/>
          <w:b/>
          <w:sz w:val="32"/>
          <w:szCs w:val="32"/>
          <w:lang w:val="en-US"/>
        </w:rPr>
        <w:t xml:space="preserve">Genetically predicted serum urate, blood pressure and cardiovascular disease: </w:t>
      </w:r>
      <w:r w:rsidR="006A6F57">
        <w:rPr>
          <w:rFonts w:asciiTheme="majorHAnsi" w:hAnsiTheme="majorHAnsi" w:cstheme="majorHAnsi"/>
          <w:b/>
          <w:sz w:val="32"/>
          <w:szCs w:val="32"/>
          <w:lang w:val="en-US"/>
        </w:rPr>
        <w:t xml:space="preserve">an updated </w:t>
      </w:r>
      <w:r w:rsidRPr="00982C8F">
        <w:rPr>
          <w:rFonts w:asciiTheme="majorHAnsi" w:hAnsiTheme="majorHAnsi" w:cstheme="majorHAnsi"/>
          <w:b/>
          <w:sz w:val="32"/>
          <w:szCs w:val="32"/>
          <w:lang w:val="en-US"/>
        </w:rPr>
        <w:t>Mendel</w:t>
      </w:r>
      <w:r w:rsidR="006A6F57">
        <w:rPr>
          <w:rFonts w:asciiTheme="majorHAnsi" w:hAnsiTheme="majorHAnsi" w:cstheme="majorHAnsi"/>
          <w:b/>
          <w:sz w:val="32"/>
          <w:szCs w:val="32"/>
          <w:lang w:val="en-US"/>
        </w:rPr>
        <w:t>ian randomization investigation</w:t>
      </w:r>
    </w:p>
    <w:p w:rsidR="00982C8F" w:rsidRDefault="00982C8F" w:rsidP="009C05A4">
      <w:pPr>
        <w:spacing w:line="480" w:lineRule="auto"/>
        <w:rPr>
          <w:lang w:val="en-US"/>
        </w:rPr>
      </w:pPr>
    </w:p>
    <w:p w:rsidR="009C05A4" w:rsidRPr="00D10F45" w:rsidRDefault="009C05A4" w:rsidP="009C05A4">
      <w:pPr>
        <w:spacing w:line="480" w:lineRule="auto"/>
        <w:rPr>
          <w:lang w:val="en-US"/>
        </w:rPr>
      </w:pPr>
      <w:r w:rsidRPr="00D10F45">
        <w:rPr>
          <w:lang w:val="en-US"/>
        </w:rPr>
        <w:t xml:space="preserve">Gill </w:t>
      </w:r>
      <w:r w:rsidRPr="00D10F45">
        <w:rPr>
          <w:i/>
          <w:lang w:val="en-US"/>
        </w:rPr>
        <w:t>et al</w:t>
      </w:r>
      <w:r w:rsidRPr="00D10F45">
        <w:rPr>
          <w:lang w:val="en-US"/>
        </w:rPr>
        <w:t xml:space="preserve">. </w:t>
      </w:r>
      <w:r w:rsidR="00CD6D08" w:rsidRPr="00D10F45">
        <w:rPr>
          <w:lang w:val="en-US"/>
        </w:rPr>
        <w:t>Urate</w:t>
      </w:r>
      <w:r w:rsidR="00982C8F">
        <w:rPr>
          <w:lang w:val="en-US"/>
        </w:rPr>
        <w:t>, blood pressure</w:t>
      </w:r>
      <w:r w:rsidR="00CD6D08" w:rsidRPr="00D10F45">
        <w:rPr>
          <w:lang w:val="en-US"/>
        </w:rPr>
        <w:t xml:space="preserve"> and cardiovascular disease</w:t>
      </w:r>
    </w:p>
    <w:p w:rsidR="009C05A4" w:rsidRPr="00D10F45" w:rsidRDefault="009C05A4">
      <w:pPr>
        <w:rPr>
          <w:lang w:val="en-US"/>
        </w:rPr>
        <w:sectPr w:rsidR="009C05A4" w:rsidRPr="00D10F45">
          <w:footerReference w:type="default" r:id="rId7"/>
          <w:pgSz w:w="11906" w:h="16838"/>
          <w:pgMar w:top="1440" w:right="1440" w:bottom="1440" w:left="1440" w:header="708" w:footer="708" w:gutter="0"/>
          <w:cols w:space="708"/>
          <w:docGrid w:linePitch="360"/>
        </w:sectPr>
      </w:pPr>
    </w:p>
    <w:sdt>
      <w:sdtPr>
        <w:rPr>
          <w:rFonts w:asciiTheme="minorHAnsi" w:eastAsiaTheme="minorHAnsi" w:hAnsiTheme="minorHAnsi" w:cstheme="minorBidi"/>
          <w:color w:val="auto"/>
          <w:sz w:val="22"/>
          <w:szCs w:val="22"/>
          <w:lang w:val="en-GB"/>
        </w:rPr>
        <w:id w:val="920149229"/>
        <w:docPartObj>
          <w:docPartGallery w:val="Table of Contents"/>
          <w:docPartUnique/>
        </w:docPartObj>
      </w:sdtPr>
      <w:sdtEndPr>
        <w:rPr>
          <w:b/>
          <w:bCs/>
          <w:noProof/>
        </w:rPr>
      </w:sdtEndPr>
      <w:sdtContent>
        <w:p w:rsidR="00E8338A" w:rsidRPr="00D10F45" w:rsidRDefault="00E8338A">
          <w:pPr>
            <w:pStyle w:val="TOCHeading"/>
            <w:rPr>
              <w:b/>
              <w:color w:val="auto"/>
            </w:rPr>
          </w:pPr>
          <w:r w:rsidRPr="00D10F45">
            <w:rPr>
              <w:b/>
              <w:color w:val="auto"/>
            </w:rPr>
            <w:t>Contents</w:t>
          </w:r>
        </w:p>
        <w:p w:rsidR="00AE4C2B" w:rsidRDefault="00E8338A">
          <w:pPr>
            <w:pStyle w:val="TOC2"/>
            <w:tabs>
              <w:tab w:val="right" w:leader="dot" w:pos="9016"/>
            </w:tabs>
            <w:rPr>
              <w:rFonts w:eastAsiaTheme="minorEastAsia"/>
              <w:noProof/>
              <w:lang w:eastAsia="en-GB"/>
            </w:rPr>
          </w:pPr>
          <w:r w:rsidRPr="00D10F45">
            <w:rPr>
              <w:lang w:val="en-US"/>
            </w:rPr>
            <w:fldChar w:fldCharType="begin"/>
          </w:r>
          <w:r w:rsidRPr="00D10F45">
            <w:rPr>
              <w:lang w:val="en-US"/>
            </w:rPr>
            <w:instrText xml:space="preserve"> TOC \o "1-3" \h \z \u </w:instrText>
          </w:r>
          <w:r w:rsidRPr="00D10F45">
            <w:rPr>
              <w:lang w:val="en-US"/>
            </w:rPr>
            <w:fldChar w:fldCharType="separate"/>
          </w:r>
          <w:hyperlink w:anchor="_Toc26337523" w:history="1">
            <w:r w:rsidR="00AE4C2B" w:rsidRPr="001A0A87">
              <w:rPr>
                <w:rStyle w:val="Hyperlink"/>
                <w:b/>
                <w:noProof/>
                <w:lang w:val="en-US"/>
              </w:rPr>
              <w:t>Supplementary Methods</w:t>
            </w:r>
            <w:r w:rsidR="00AE4C2B">
              <w:rPr>
                <w:noProof/>
                <w:webHidden/>
              </w:rPr>
              <w:tab/>
            </w:r>
            <w:r w:rsidR="00AE4C2B">
              <w:rPr>
                <w:noProof/>
                <w:webHidden/>
              </w:rPr>
              <w:fldChar w:fldCharType="begin"/>
            </w:r>
            <w:r w:rsidR="00AE4C2B">
              <w:rPr>
                <w:noProof/>
                <w:webHidden/>
              </w:rPr>
              <w:instrText xml:space="preserve"> PAGEREF _Toc26337523 \h </w:instrText>
            </w:r>
            <w:r w:rsidR="00AE4C2B">
              <w:rPr>
                <w:noProof/>
                <w:webHidden/>
              </w:rPr>
            </w:r>
            <w:r w:rsidR="00AE4C2B">
              <w:rPr>
                <w:noProof/>
                <w:webHidden/>
              </w:rPr>
              <w:fldChar w:fldCharType="separate"/>
            </w:r>
            <w:r w:rsidR="00AE4C2B">
              <w:rPr>
                <w:noProof/>
                <w:webHidden/>
              </w:rPr>
              <w:t>3</w:t>
            </w:r>
            <w:r w:rsidR="00AE4C2B">
              <w:rPr>
                <w:noProof/>
                <w:webHidden/>
              </w:rPr>
              <w:fldChar w:fldCharType="end"/>
            </w:r>
          </w:hyperlink>
        </w:p>
        <w:p w:rsidR="00AE4C2B" w:rsidRDefault="00924CF6">
          <w:pPr>
            <w:pStyle w:val="TOC3"/>
            <w:tabs>
              <w:tab w:val="right" w:leader="dot" w:pos="9016"/>
            </w:tabs>
            <w:rPr>
              <w:rFonts w:eastAsiaTheme="minorEastAsia"/>
              <w:noProof/>
              <w:lang w:eastAsia="en-GB"/>
            </w:rPr>
          </w:pPr>
          <w:hyperlink w:anchor="_Toc26337524" w:history="1">
            <w:r w:rsidR="00AE4C2B" w:rsidRPr="001A0A87">
              <w:rPr>
                <w:rStyle w:val="Hyperlink"/>
                <w:b/>
                <w:noProof/>
                <w:lang w:val="en-US"/>
              </w:rPr>
              <w:t>Two-sample Mendelian randomization analysis</w:t>
            </w:r>
            <w:r w:rsidR="00AE4C2B">
              <w:rPr>
                <w:noProof/>
                <w:webHidden/>
              </w:rPr>
              <w:tab/>
            </w:r>
            <w:r w:rsidR="00AE4C2B">
              <w:rPr>
                <w:noProof/>
                <w:webHidden/>
              </w:rPr>
              <w:fldChar w:fldCharType="begin"/>
            </w:r>
            <w:r w:rsidR="00AE4C2B">
              <w:rPr>
                <w:noProof/>
                <w:webHidden/>
              </w:rPr>
              <w:instrText xml:space="preserve"> PAGEREF _Toc26337524 \h </w:instrText>
            </w:r>
            <w:r w:rsidR="00AE4C2B">
              <w:rPr>
                <w:noProof/>
                <w:webHidden/>
              </w:rPr>
            </w:r>
            <w:r w:rsidR="00AE4C2B">
              <w:rPr>
                <w:noProof/>
                <w:webHidden/>
              </w:rPr>
              <w:fldChar w:fldCharType="separate"/>
            </w:r>
            <w:r w:rsidR="00AE4C2B">
              <w:rPr>
                <w:noProof/>
                <w:webHidden/>
              </w:rPr>
              <w:t>3</w:t>
            </w:r>
            <w:r w:rsidR="00AE4C2B">
              <w:rPr>
                <w:noProof/>
                <w:webHidden/>
              </w:rPr>
              <w:fldChar w:fldCharType="end"/>
            </w:r>
          </w:hyperlink>
        </w:p>
        <w:p w:rsidR="00AE4C2B" w:rsidRDefault="00924CF6">
          <w:pPr>
            <w:pStyle w:val="TOC3"/>
            <w:tabs>
              <w:tab w:val="right" w:leader="dot" w:pos="9016"/>
            </w:tabs>
            <w:rPr>
              <w:rFonts w:eastAsiaTheme="minorEastAsia"/>
              <w:noProof/>
              <w:lang w:eastAsia="en-GB"/>
            </w:rPr>
          </w:pPr>
          <w:hyperlink w:anchor="_Toc26337525" w:history="1">
            <w:r w:rsidR="00AE4C2B" w:rsidRPr="001A0A87">
              <w:rPr>
                <w:rStyle w:val="Hyperlink"/>
                <w:b/>
                <w:noProof/>
                <w:lang w:val="en-US"/>
              </w:rPr>
              <w:t>References</w:t>
            </w:r>
            <w:r w:rsidR="00AE4C2B">
              <w:rPr>
                <w:noProof/>
                <w:webHidden/>
              </w:rPr>
              <w:tab/>
            </w:r>
            <w:r w:rsidR="00AE4C2B">
              <w:rPr>
                <w:noProof/>
                <w:webHidden/>
              </w:rPr>
              <w:fldChar w:fldCharType="begin"/>
            </w:r>
            <w:r w:rsidR="00AE4C2B">
              <w:rPr>
                <w:noProof/>
                <w:webHidden/>
              </w:rPr>
              <w:instrText xml:space="preserve"> PAGEREF _Toc26337525 \h </w:instrText>
            </w:r>
            <w:r w:rsidR="00AE4C2B">
              <w:rPr>
                <w:noProof/>
                <w:webHidden/>
              </w:rPr>
            </w:r>
            <w:r w:rsidR="00AE4C2B">
              <w:rPr>
                <w:noProof/>
                <w:webHidden/>
              </w:rPr>
              <w:fldChar w:fldCharType="separate"/>
            </w:r>
            <w:r w:rsidR="00AE4C2B">
              <w:rPr>
                <w:noProof/>
                <w:webHidden/>
              </w:rPr>
              <w:t>4</w:t>
            </w:r>
            <w:r w:rsidR="00AE4C2B">
              <w:rPr>
                <w:noProof/>
                <w:webHidden/>
              </w:rPr>
              <w:fldChar w:fldCharType="end"/>
            </w:r>
          </w:hyperlink>
        </w:p>
        <w:p w:rsidR="00AE4C2B" w:rsidRDefault="00924CF6">
          <w:pPr>
            <w:pStyle w:val="TOC2"/>
            <w:tabs>
              <w:tab w:val="right" w:leader="dot" w:pos="9016"/>
            </w:tabs>
            <w:rPr>
              <w:rFonts w:eastAsiaTheme="minorEastAsia"/>
              <w:noProof/>
              <w:lang w:eastAsia="en-GB"/>
            </w:rPr>
          </w:pPr>
          <w:hyperlink w:anchor="_Toc26337526" w:history="1">
            <w:r w:rsidR="00AE4C2B" w:rsidRPr="001A0A87">
              <w:rPr>
                <w:rStyle w:val="Hyperlink"/>
                <w:b/>
                <w:noProof/>
                <w:lang w:val="en-US"/>
              </w:rPr>
              <w:t>Supplementary Table 1 – International Classification of Diseases version 10 (ICD-10) codes used to identify incident cardiovascular disease events</w:t>
            </w:r>
            <w:r w:rsidR="00AE4C2B">
              <w:rPr>
                <w:noProof/>
                <w:webHidden/>
              </w:rPr>
              <w:tab/>
            </w:r>
            <w:r w:rsidR="00AE4C2B">
              <w:rPr>
                <w:noProof/>
                <w:webHidden/>
              </w:rPr>
              <w:fldChar w:fldCharType="begin"/>
            </w:r>
            <w:r w:rsidR="00AE4C2B">
              <w:rPr>
                <w:noProof/>
                <w:webHidden/>
              </w:rPr>
              <w:instrText xml:space="preserve"> PAGEREF _Toc26337526 \h </w:instrText>
            </w:r>
            <w:r w:rsidR="00AE4C2B">
              <w:rPr>
                <w:noProof/>
                <w:webHidden/>
              </w:rPr>
            </w:r>
            <w:r w:rsidR="00AE4C2B">
              <w:rPr>
                <w:noProof/>
                <w:webHidden/>
              </w:rPr>
              <w:fldChar w:fldCharType="separate"/>
            </w:r>
            <w:r w:rsidR="00AE4C2B">
              <w:rPr>
                <w:noProof/>
                <w:webHidden/>
              </w:rPr>
              <w:t>8</w:t>
            </w:r>
            <w:r w:rsidR="00AE4C2B">
              <w:rPr>
                <w:noProof/>
                <w:webHidden/>
              </w:rPr>
              <w:fldChar w:fldCharType="end"/>
            </w:r>
          </w:hyperlink>
        </w:p>
        <w:p w:rsidR="00AE4C2B" w:rsidRDefault="00924CF6">
          <w:pPr>
            <w:pStyle w:val="TOC2"/>
            <w:tabs>
              <w:tab w:val="right" w:leader="dot" w:pos="9016"/>
            </w:tabs>
            <w:rPr>
              <w:rFonts w:eastAsiaTheme="minorEastAsia"/>
              <w:noProof/>
              <w:lang w:eastAsia="en-GB"/>
            </w:rPr>
          </w:pPr>
          <w:hyperlink w:anchor="_Toc26337527" w:history="1">
            <w:r w:rsidR="00AE4C2B" w:rsidRPr="001A0A87">
              <w:rPr>
                <w:rStyle w:val="Hyperlink"/>
                <w:b/>
                <w:noProof/>
                <w:lang w:val="en-US"/>
              </w:rPr>
              <w:t>Supplementary Table 2 – Two-sample Mendelian randomization instruments for urate</w:t>
            </w:r>
            <w:r w:rsidR="00AE4C2B">
              <w:rPr>
                <w:noProof/>
                <w:webHidden/>
              </w:rPr>
              <w:tab/>
            </w:r>
            <w:r w:rsidR="00AE4C2B">
              <w:rPr>
                <w:noProof/>
                <w:webHidden/>
              </w:rPr>
              <w:fldChar w:fldCharType="begin"/>
            </w:r>
            <w:r w:rsidR="00AE4C2B">
              <w:rPr>
                <w:noProof/>
                <w:webHidden/>
              </w:rPr>
              <w:instrText xml:space="preserve"> PAGEREF _Toc26337527 \h </w:instrText>
            </w:r>
            <w:r w:rsidR="00AE4C2B">
              <w:rPr>
                <w:noProof/>
                <w:webHidden/>
              </w:rPr>
            </w:r>
            <w:r w:rsidR="00AE4C2B">
              <w:rPr>
                <w:noProof/>
                <w:webHidden/>
              </w:rPr>
              <w:fldChar w:fldCharType="separate"/>
            </w:r>
            <w:r w:rsidR="00AE4C2B">
              <w:rPr>
                <w:noProof/>
                <w:webHidden/>
              </w:rPr>
              <w:t>9</w:t>
            </w:r>
            <w:r w:rsidR="00AE4C2B">
              <w:rPr>
                <w:noProof/>
                <w:webHidden/>
              </w:rPr>
              <w:fldChar w:fldCharType="end"/>
            </w:r>
          </w:hyperlink>
        </w:p>
        <w:p w:rsidR="00AE4C2B" w:rsidRDefault="00924CF6">
          <w:pPr>
            <w:pStyle w:val="TOC2"/>
            <w:tabs>
              <w:tab w:val="right" w:leader="dot" w:pos="9016"/>
            </w:tabs>
            <w:rPr>
              <w:rFonts w:eastAsiaTheme="minorEastAsia"/>
              <w:noProof/>
              <w:lang w:eastAsia="en-GB"/>
            </w:rPr>
          </w:pPr>
          <w:hyperlink w:anchor="_Toc26337528" w:history="1">
            <w:r w:rsidR="00AE4C2B" w:rsidRPr="001A0A87">
              <w:rPr>
                <w:rStyle w:val="Hyperlink"/>
                <w:b/>
                <w:noProof/>
                <w:lang w:val="en-US"/>
              </w:rPr>
              <w:t>Supplementary Table 3 – Multivariable Mendelian randomization estimates for the direct effect of serum urate and metabolic traits, on risk of coronary heart disease (CHD), peripheral arterial disease (PAD) and stroke.</w:t>
            </w:r>
            <w:r w:rsidR="00AE4C2B">
              <w:rPr>
                <w:noProof/>
                <w:webHidden/>
              </w:rPr>
              <w:tab/>
            </w:r>
            <w:r w:rsidR="00AE4C2B">
              <w:rPr>
                <w:noProof/>
                <w:webHidden/>
              </w:rPr>
              <w:fldChar w:fldCharType="begin"/>
            </w:r>
            <w:r w:rsidR="00AE4C2B">
              <w:rPr>
                <w:noProof/>
                <w:webHidden/>
              </w:rPr>
              <w:instrText xml:space="preserve"> PAGEREF _Toc26337528 \h </w:instrText>
            </w:r>
            <w:r w:rsidR="00AE4C2B">
              <w:rPr>
                <w:noProof/>
                <w:webHidden/>
              </w:rPr>
            </w:r>
            <w:r w:rsidR="00AE4C2B">
              <w:rPr>
                <w:noProof/>
                <w:webHidden/>
              </w:rPr>
              <w:fldChar w:fldCharType="separate"/>
            </w:r>
            <w:r w:rsidR="00AE4C2B">
              <w:rPr>
                <w:noProof/>
                <w:webHidden/>
              </w:rPr>
              <w:t>15</w:t>
            </w:r>
            <w:r w:rsidR="00AE4C2B">
              <w:rPr>
                <w:noProof/>
                <w:webHidden/>
              </w:rPr>
              <w:fldChar w:fldCharType="end"/>
            </w:r>
          </w:hyperlink>
        </w:p>
        <w:p w:rsidR="00AE4C2B" w:rsidRDefault="00924CF6">
          <w:pPr>
            <w:pStyle w:val="TOC2"/>
            <w:tabs>
              <w:tab w:val="right" w:leader="dot" w:pos="9016"/>
            </w:tabs>
            <w:rPr>
              <w:rFonts w:eastAsiaTheme="minorEastAsia"/>
              <w:noProof/>
              <w:lang w:eastAsia="en-GB"/>
            </w:rPr>
          </w:pPr>
          <w:hyperlink w:anchor="_Toc26337529" w:history="1">
            <w:r w:rsidR="00AE4C2B" w:rsidRPr="001A0A87">
              <w:rPr>
                <w:rStyle w:val="Hyperlink"/>
                <w:b/>
                <w:noProof/>
                <w:lang w:val="en-US"/>
              </w:rPr>
              <w:t>Supplementary Table 4 – Multivariable Mendelian randomization estimates for the direct effect of 1-standard deviation increase in genetically determined serum urate and systolic blood pressure (SBP) respectively, on risk of coronary heart disease (CHD), peripheral arterial disease (PAD) and stroke.</w:t>
            </w:r>
            <w:r w:rsidR="00AE4C2B">
              <w:rPr>
                <w:noProof/>
                <w:webHidden/>
              </w:rPr>
              <w:tab/>
            </w:r>
            <w:r w:rsidR="00AE4C2B">
              <w:rPr>
                <w:noProof/>
                <w:webHidden/>
              </w:rPr>
              <w:fldChar w:fldCharType="begin"/>
            </w:r>
            <w:r w:rsidR="00AE4C2B">
              <w:rPr>
                <w:noProof/>
                <w:webHidden/>
              </w:rPr>
              <w:instrText xml:space="preserve"> PAGEREF _Toc26337529 \h </w:instrText>
            </w:r>
            <w:r w:rsidR="00AE4C2B">
              <w:rPr>
                <w:noProof/>
                <w:webHidden/>
              </w:rPr>
            </w:r>
            <w:r w:rsidR="00AE4C2B">
              <w:rPr>
                <w:noProof/>
                <w:webHidden/>
              </w:rPr>
              <w:fldChar w:fldCharType="separate"/>
            </w:r>
            <w:r w:rsidR="00AE4C2B">
              <w:rPr>
                <w:noProof/>
                <w:webHidden/>
              </w:rPr>
              <w:t>16</w:t>
            </w:r>
            <w:r w:rsidR="00AE4C2B">
              <w:rPr>
                <w:noProof/>
                <w:webHidden/>
              </w:rPr>
              <w:fldChar w:fldCharType="end"/>
            </w:r>
          </w:hyperlink>
        </w:p>
        <w:p w:rsidR="00AE4C2B" w:rsidRDefault="00924CF6">
          <w:pPr>
            <w:pStyle w:val="TOC2"/>
            <w:tabs>
              <w:tab w:val="right" w:leader="dot" w:pos="9016"/>
            </w:tabs>
            <w:rPr>
              <w:rFonts w:eastAsiaTheme="minorEastAsia"/>
              <w:noProof/>
              <w:lang w:eastAsia="en-GB"/>
            </w:rPr>
          </w:pPr>
          <w:hyperlink w:anchor="_Toc26337530" w:history="1">
            <w:r w:rsidR="00AE4C2B" w:rsidRPr="001A0A87">
              <w:rPr>
                <w:rStyle w:val="Hyperlink"/>
                <w:b/>
                <w:noProof/>
                <w:lang w:val="en-US"/>
              </w:rPr>
              <w:t>Supplementary Table 5 – Characteristics of the UK Biobank populations considered and analyzed in one-sample Mendelian randomization.</w:t>
            </w:r>
            <w:r w:rsidR="00AE4C2B">
              <w:rPr>
                <w:noProof/>
                <w:webHidden/>
              </w:rPr>
              <w:tab/>
            </w:r>
            <w:r w:rsidR="00AE4C2B">
              <w:rPr>
                <w:noProof/>
                <w:webHidden/>
              </w:rPr>
              <w:fldChar w:fldCharType="begin"/>
            </w:r>
            <w:r w:rsidR="00AE4C2B">
              <w:rPr>
                <w:noProof/>
                <w:webHidden/>
              </w:rPr>
              <w:instrText xml:space="preserve"> PAGEREF _Toc26337530 \h </w:instrText>
            </w:r>
            <w:r w:rsidR="00AE4C2B">
              <w:rPr>
                <w:noProof/>
                <w:webHidden/>
              </w:rPr>
            </w:r>
            <w:r w:rsidR="00AE4C2B">
              <w:rPr>
                <w:noProof/>
                <w:webHidden/>
              </w:rPr>
              <w:fldChar w:fldCharType="separate"/>
            </w:r>
            <w:r w:rsidR="00AE4C2B">
              <w:rPr>
                <w:noProof/>
                <w:webHidden/>
              </w:rPr>
              <w:t>17</w:t>
            </w:r>
            <w:r w:rsidR="00AE4C2B">
              <w:rPr>
                <w:noProof/>
                <w:webHidden/>
              </w:rPr>
              <w:fldChar w:fldCharType="end"/>
            </w:r>
          </w:hyperlink>
        </w:p>
        <w:p w:rsidR="00AE4C2B" w:rsidRDefault="00924CF6">
          <w:pPr>
            <w:pStyle w:val="TOC2"/>
            <w:tabs>
              <w:tab w:val="right" w:leader="dot" w:pos="9016"/>
            </w:tabs>
            <w:rPr>
              <w:rFonts w:eastAsiaTheme="minorEastAsia"/>
              <w:noProof/>
              <w:lang w:eastAsia="en-GB"/>
            </w:rPr>
          </w:pPr>
          <w:hyperlink w:anchor="_Toc26337531" w:history="1">
            <w:r w:rsidR="00AE4C2B" w:rsidRPr="001A0A87">
              <w:rPr>
                <w:rStyle w:val="Hyperlink"/>
                <w:b/>
                <w:noProof/>
                <w:lang w:val="en-US"/>
              </w:rPr>
              <w:t>Supplementary Table 6 – Missing data for the UK Biobank population considered in one-sample Mendelian randomization.</w:t>
            </w:r>
            <w:r w:rsidR="00AE4C2B">
              <w:rPr>
                <w:noProof/>
                <w:webHidden/>
              </w:rPr>
              <w:tab/>
            </w:r>
            <w:r w:rsidR="00AE4C2B">
              <w:rPr>
                <w:noProof/>
                <w:webHidden/>
              </w:rPr>
              <w:fldChar w:fldCharType="begin"/>
            </w:r>
            <w:r w:rsidR="00AE4C2B">
              <w:rPr>
                <w:noProof/>
                <w:webHidden/>
              </w:rPr>
              <w:instrText xml:space="preserve"> PAGEREF _Toc26337531 \h </w:instrText>
            </w:r>
            <w:r w:rsidR="00AE4C2B">
              <w:rPr>
                <w:noProof/>
                <w:webHidden/>
              </w:rPr>
            </w:r>
            <w:r w:rsidR="00AE4C2B">
              <w:rPr>
                <w:noProof/>
                <w:webHidden/>
              </w:rPr>
              <w:fldChar w:fldCharType="separate"/>
            </w:r>
            <w:r w:rsidR="00AE4C2B">
              <w:rPr>
                <w:noProof/>
                <w:webHidden/>
              </w:rPr>
              <w:t>18</w:t>
            </w:r>
            <w:r w:rsidR="00AE4C2B">
              <w:rPr>
                <w:noProof/>
                <w:webHidden/>
              </w:rPr>
              <w:fldChar w:fldCharType="end"/>
            </w:r>
          </w:hyperlink>
        </w:p>
        <w:p w:rsidR="00AE4C2B" w:rsidRDefault="00924CF6">
          <w:pPr>
            <w:pStyle w:val="TOC2"/>
            <w:tabs>
              <w:tab w:val="right" w:leader="dot" w:pos="9016"/>
            </w:tabs>
            <w:rPr>
              <w:rFonts w:eastAsiaTheme="minorEastAsia"/>
              <w:noProof/>
              <w:lang w:eastAsia="en-GB"/>
            </w:rPr>
          </w:pPr>
          <w:hyperlink w:anchor="_Toc26337532" w:history="1">
            <w:r w:rsidR="00AE4C2B" w:rsidRPr="001A0A87">
              <w:rPr>
                <w:rStyle w:val="Hyperlink"/>
                <w:b/>
                <w:noProof/>
                <w:lang w:val="en-US"/>
              </w:rPr>
              <w:t>Supplementary Table 7 – Variants and their weights for the urate genetic risk score used in one-sample Mendelian randomization.</w:t>
            </w:r>
            <w:r w:rsidR="00AE4C2B">
              <w:rPr>
                <w:noProof/>
                <w:webHidden/>
              </w:rPr>
              <w:tab/>
            </w:r>
            <w:r w:rsidR="00AE4C2B">
              <w:rPr>
                <w:noProof/>
                <w:webHidden/>
              </w:rPr>
              <w:fldChar w:fldCharType="begin"/>
            </w:r>
            <w:r w:rsidR="00AE4C2B">
              <w:rPr>
                <w:noProof/>
                <w:webHidden/>
              </w:rPr>
              <w:instrText xml:space="preserve"> PAGEREF _Toc26337532 \h </w:instrText>
            </w:r>
            <w:r w:rsidR="00AE4C2B">
              <w:rPr>
                <w:noProof/>
                <w:webHidden/>
              </w:rPr>
            </w:r>
            <w:r w:rsidR="00AE4C2B">
              <w:rPr>
                <w:noProof/>
                <w:webHidden/>
              </w:rPr>
              <w:fldChar w:fldCharType="separate"/>
            </w:r>
            <w:r w:rsidR="00AE4C2B">
              <w:rPr>
                <w:noProof/>
                <w:webHidden/>
              </w:rPr>
              <w:t>19</w:t>
            </w:r>
            <w:r w:rsidR="00AE4C2B">
              <w:rPr>
                <w:noProof/>
                <w:webHidden/>
              </w:rPr>
              <w:fldChar w:fldCharType="end"/>
            </w:r>
          </w:hyperlink>
        </w:p>
        <w:p w:rsidR="00AE4C2B" w:rsidRDefault="00924CF6">
          <w:pPr>
            <w:pStyle w:val="TOC2"/>
            <w:tabs>
              <w:tab w:val="right" w:leader="dot" w:pos="9016"/>
            </w:tabs>
            <w:rPr>
              <w:rFonts w:eastAsiaTheme="minorEastAsia"/>
              <w:noProof/>
              <w:lang w:eastAsia="en-GB"/>
            </w:rPr>
          </w:pPr>
          <w:hyperlink w:anchor="_Toc26337533" w:history="1">
            <w:r w:rsidR="00AE4C2B" w:rsidRPr="001A0A87">
              <w:rPr>
                <w:rStyle w:val="Hyperlink"/>
                <w:b/>
                <w:noProof/>
                <w:lang w:val="en-US"/>
              </w:rPr>
              <w:t>Supplementary Table 8 – Stratum specific characteristics</w:t>
            </w:r>
            <w:r w:rsidR="00AE4C2B">
              <w:rPr>
                <w:noProof/>
                <w:webHidden/>
              </w:rPr>
              <w:tab/>
            </w:r>
            <w:r w:rsidR="00AE4C2B">
              <w:rPr>
                <w:noProof/>
                <w:webHidden/>
              </w:rPr>
              <w:fldChar w:fldCharType="begin"/>
            </w:r>
            <w:r w:rsidR="00AE4C2B">
              <w:rPr>
                <w:noProof/>
                <w:webHidden/>
              </w:rPr>
              <w:instrText xml:space="preserve"> PAGEREF _Toc26337533 \h </w:instrText>
            </w:r>
            <w:r w:rsidR="00AE4C2B">
              <w:rPr>
                <w:noProof/>
                <w:webHidden/>
              </w:rPr>
            </w:r>
            <w:r w:rsidR="00AE4C2B">
              <w:rPr>
                <w:noProof/>
                <w:webHidden/>
              </w:rPr>
              <w:fldChar w:fldCharType="separate"/>
            </w:r>
            <w:r w:rsidR="00AE4C2B">
              <w:rPr>
                <w:noProof/>
                <w:webHidden/>
              </w:rPr>
              <w:t>22</w:t>
            </w:r>
            <w:r w:rsidR="00AE4C2B">
              <w:rPr>
                <w:noProof/>
                <w:webHidden/>
              </w:rPr>
              <w:fldChar w:fldCharType="end"/>
            </w:r>
          </w:hyperlink>
        </w:p>
        <w:p w:rsidR="00AE4C2B" w:rsidRDefault="00924CF6">
          <w:pPr>
            <w:pStyle w:val="TOC2"/>
            <w:tabs>
              <w:tab w:val="right" w:leader="dot" w:pos="9016"/>
            </w:tabs>
            <w:rPr>
              <w:rFonts w:eastAsiaTheme="minorEastAsia"/>
              <w:noProof/>
              <w:lang w:eastAsia="en-GB"/>
            </w:rPr>
          </w:pPr>
          <w:hyperlink w:anchor="_Toc26337534" w:history="1">
            <w:r w:rsidR="00AE4C2B" w:rsidRPr="001A0A87">
              <w:rPr>
                <w:rStyle w:val="Hyperlink"/>
                <w:b/>
                <w:noProof/>
                <w:lang w:val="en-US"/>
              </w:rPr>
              <w:t>Supplementary Figure 1 – Scatter plot of the association for the instrument variants with serum urate and coronary heart disease (CHD) risk.</w:t>
            </w:r>
            <w:r w:rsidR="00AE4C2B">
              <w:rPr>
                <w:noProof/>
                <w:webHidden/>
              </w:rPr>
              <w:tab/>
            </w:r>
            <w:r w:rsidR="00AE4C2B">
              <w:rPr>
                <w:noProof/>
                <w:webHidden/>
              </w:rPr>
              <w:fldChar w:fldCharType="begin"/>
            </w:r>
            <w:r w:rsidR="00AE4C2B">
              <w:rPr>
                <w:noProof/>
                <w:webHidden/>
              </w:rPr>
              <w:instrText xml:space="preserve"> PAGEREF _Toc26337534 \h </w:instrText>
            </w:r>
            <w:r w:rsidR="00AE4C2B">
              <w:rPr>
                <w:noProof/>
                <w:webHidden/>
              </w:rPr>
            </w:r>
            <w:r w:rsidR="00AE4C2B">
              <w:rPr>
                <w:noProof/>
                <w:webHidden/>
              </w:rPr>
              <w:fldChar w:fldCharType="separate"/>
            </w:r>
            <w:r w:rsidR="00AE4C2B">
              <w:rPr>
                <w:noProof/>
                <w:webHidden/>
              </w:rPr>
              <w:t>23</w:t>
            </w:r>
            <w:r w:rsidR="00AE4C2B">
              <w:rPr>
                <w:noProof/>
                <w:webHidden/>
              </w:rPr>
              <w:fldChar w:fldCharType="end"/>
            </w:r>
          </w:hyperlink>
        </w:p>
        <w:p w:rsidR="00AE4C2B" w:rsidRDefault="00924CF6">
          <w:pPr>
            <w:pStyle w:val="TOC2"/>
            <w:tabs>
              <w:tab w:val="right" w:leader="dot" w:pos="9016"/>
            </w:tabs>
            <w:rPr>
              <w:rFonts w:eastAsiaTheme="minorEastAsia"/>
              <w:noProof/>
              <w:lang w:eastAsia="en-GB"/>
            </w:rPr>
          </w:pPr>
          <w:hyperlink w:anchor="_Toc26337535" w:history="1">
            <w:r w:rsidR="00AE4C2B" w:rsidRPr="001A0A87">
              <w:rPr>
                <w:rStyle w:val="Hyperlink"/>
                <w:b/>
                <w:noProof/>
                <w:lang w:val="en-US"/>
              </w:rPr>
              <w:t>Supplementary Figure 2 – Scatter plot of the association for the instrument variants with serum urate and peripheral arterial disease (PAD) risk.</w:t>
            </w:r>
            <w:r w:rsidR="00AE4C2B">
              <w:rPr>
                <w:noProof/>
                <w:webHidden/>
              </w:rPr>
              <w:tab/>
            </w:r>
            <w:r w:rsidR="00AE4C2B">
              <w:rPr>
                <w:noProof/>
                <w:webHidden/>
              </w:rPr>
              <w:fldChar w:fldCharType="begin"/>
            </w:r>
            <w:r w:rsidR="00AE4C2B">
              <w:rPr>
                <w:noProof/>
                <w:webHidden/>
              </w:rPr>
              <w:instrText xml:space="preserve"> PAGEREF _Toc26337535 \h </w:instrText>
            </w:r>
            <w:r w:rsidR="00AE4C2B">
              <w:rPr>
                <w:noProof/>
                <w:webHidden/>
              </w:rPr>
            </w:r>
            <w:r w:rsidR="00AE4C2B">
              <w:rPr>
                <w:noProof/>
                <w:webHidden/>
              </w:rPr>
              <w:fldChar w:fldCharType="separate"/>
            </w:r>
            <w:r w:rsidR="00AE4C2B">
              <w:rPr>
                <w:noProof/>
                <w:webHidden/>
              </w:rPr>
              <w:t>24</w:t>
            </w:r>
            <w:r w:rsidR="00AE4C2B">
              <w:rPr>
                <w:noProof/>
                <w:webHidden/>
              </w:rPr>
              <w:fldChar w:fldCharType="end"/>
            </w:r>
          </w:hyperlink>
        </w:p>
        <w:p w:rsidR="00AE4C2B" w:rsidRDefault="00924CF6">
          <w:pPr>
            <w:pStyle w:val="TOC2"/>
            <w:tabs>
              <w:tab w:val="right" w:leader="dot" w:pos="9016"/>
            </w:tabs>
            <w:rPr>
              <w:rFonts w:eastAsiaTheme="minorEastAsia"/>
              <w:noProof/>
              <w:lang w:eastAsia="en-GB"/>
            </w:rPr>
          </w:pPr>
          <w:hyperlink w:anchor="_Toc26337536" w:history="1">
            <w:r w:rsidR="00AE4C2B" w:rsidRPr="001A0A87">
              <w:rPr>
                <w:rStyle w:val="Hyperlink"/>
                <w:b/>
                <w:noProof/>
                <w:lang w:val="en-US"/>
              </w:rPr>
              <w:t>Supplementary Figure 3 – Scatter plot of the association for the instrument variants with serum urate and stroke risk.</w:t>
            </w:r>
            <w:r w:rsidR="00AE4C2B">
              <w:rPr>
                <w:noProof/>
                <w:webHidden/>
              </w:rPr>
              <w:tab/>
            </w:r>
            <w:r w:rsidR="00AE4C2B">
              <w:rPr>
                <w:noProof/>
                <w:webHidden/>
              </w:rPr>
              <w:fldChar w:fldCharType="begin"/>
            </w:r>
            <w:r w:rsidR="00AE4C2B">
              <w:rPr>
                <w:noProof/>
                <w:webHidden/>
              </w:rPr>
              <w:instrText xml:space="preserve"> PAGEREF _Toc26337536 \h </w:instrText>
            </w:r>
            <w:r w:rsidR="00AE4C2B">
              <w:rPr>
                <w:noProof/>
                <w:webHidden/>
              </w:rPr>
            </w:r>
            <w:r w:rsidR="00AE4C2B">
              <w:rPr>
                <w:noProof/>
                <w:webHidden/>
              </w:rPr>
              <w:fldChar w:fldCharType="separate"/>
            </w:r>
            <w:r w:rsidR="00AE4C2B">
              <w:rPr>
                <w:noProof/>
                <w:webHidden/>
              </w:rPr>
              <w:t>25</w:t>
            </w:r>
            <w:r w:rsidR="00AE4C2B">
              <w:rPr>
                <w:noProof/>
                <w:webHidden/>
              </w:rPr>
              <w:fldChar w:fldCharType="end"/>
            </w:r>
          </w:hyperlink>
        </w:p>
        <w:p w:rsidR="00AE4C2B" w:rsidRDefault="00924CF6">
          <w:pPr>
            <w:pStyle w:val="TOC2"/>
            <w:tabs>
              <w:tab w:val="right" w:leader="dot" w:pos="9016"/>
            </w:tabs>
            <w:rPr>
              <w:rFonts w:eastAsiaTheme="minorEastAsia"/>
              <w:noProof/>
              <w:lang w:eastAsia="en-GB"/>
            </w:rPr>
          </w:pPr>
          <w:hyperlink w:anchor="_Toc26337537" w:history="1">
            <w:r w:rsidR="00AE4C2B" w:rsidRPr="001A0A87">
              <w:rPr>
                <w:rStyle w:val="Hyperlink"/>
                <w:b/>
                <w:noProof/>
                <w:lang w:val="en-US"/>
              </w:rPr>
              <w:t>Supplementary Figure 4 – Scatter plot of the association for the instrument variants with serum urate and systolic blood pressure (SBP).</w:t>
            </w:r>
            <w:r w:rsidR="00AE4C2B">
              <w:rPr>
                <w:noProof/>
                <w:webHidden/>
              </w:rPr>
              <w:tab/>
            </w:r>
            <w:r w:rsidR="00AE4C2B">
              <w:rPr>
                <w:noProof/>
                <w:webHidden/>
              </w:rPr>
              <w:fldChar w:fldCharType="begin"/>
            </w:r>
            <w:r w:rsidR="00AE4C2B">
              <w:rPr>
                <w:noProof/>
                <w:webHidden/>
              </w:rPr>
              <w:instrText xml:space="preserve"> PAGEREF _Toc26337537 \h </w:instrText>
            </w:r>
            <w:r w:rsidR="00AE4C2B">
              <w:rPr>
                <w:noProof/>
                <w:webHidden/>
              </w:rPr>
            </w:r>
            <w:r w:rsidR="00AE4C2B">
              <w:rPr>
                <w:noProof/>
                <w:webHidden/>
              </w:rPr>
              <w:fldChar w:fldCharType="separate"/>
            </w:r>
            <w:r w:rsidR="00AE4C2B">
              <w:rPr>
                <w:noProof/>
                <w:webHidden/>
              </w:rPr>
              <w:t>26</w:t>
            </w:r>
            <w:r w:rsidR="00AE4C2B">
              <w:rPr>
                <w:noProof/>
                <w:webHidden/>
              </w:rPr>
              <w:fldChar w:fldCharType="end"/>
            </w:r>
          </w:hyperlink>
        </w:p>
        <w:p w:rsidR="00AE4C2B" w:rsidRDefault="00924CF6">
          <w:pPr>
            <w:pStyle w:val="TOC2"/>
            <w:tabs>
              <w:tab w:val="right" w:leader="dot" w:pos="9016"/>
            </w:tabs>
            <w:rPr>
              <w:rFonts w:eastAsiaTheme="minorEastAsia"/>
              <w:noProof/>
              <w:lang w:eastAsia="en-GB"/>
            </w:rPr>
          </w:pPr>
          <w:hyperlink w:anchor="_Toc26337538" w:history="1">
            <w:r w:rsidR="00AE4C2B" w:rsidRPr="001A0A87">
              <w:rPr>
                <w:rStyle w:val="Hyperlink"/>
                <w:b/>
                <w:noProof/>
                <w:lang w:val="en-US"/>
              </w:rPr>
              <w:t>Supplementary Checklist – STROBE-MR Reporting Guidelines</w:t>
            </w:r>
            <w:r w:rsidR="00AE4C2B">
              <w:rPr>
                <w:noProof/>
                <w:webHidden/>
              </w:rPr>
              <w:tab/>
            </w:r>
            <w:r w:rsidR="00AE4C2B">
              <w:rPr>
                <w:noProof/>
                <w:webHidden/>
              </w:rPr>
              <w:fldChar w:fldCharType="begin"/>
            </w:r>
            <w:r w:rsidR="00AE4C2B">
              <w:rPr>
                <w:noProof/>
                <w:webHidden/>
              </w:rPr>
              <w:instrText xml:space="preserve"> PAGEREF _Toc26337538 \h </w:instrText>
            </w:r>
            <w:r w:rsidR="00AE4C2B">
              <w:rPr>
                <w:noProof/>
                <w:webHidden/>
              </w:rPr>
            </w:r>
            <w:r w:rsidR="00AE4C2B">
              <w:rPr>
                <w:noProof/>
                <w:webHidden/>
              </w:rPr>
              <w:fldChar w:fldCharType="separate"/>
            </w:r>
            <w:r w:rsidR="00AE4C2B">
              <w:rPr>
                <w:noProof/>
                <w:webHidden/>
              </w:rPr>
              <w:t>27</w:t>
            </w:r>
            <w:r w:rsidR="00AE4C2B">
              <w:rPr>
                <w:noProof/>
                <w:webHidden/>
              </w:rPr>
              <w:fldChar w:fldCharType="end"/>
            </w:r>
          </w:hyperlink>
        </w:p>
        <w:p w:rsidR="00E8338A" w:rsidRPr="00D10F45" w:rsidRDefault="00E8338A" w:rsidP="000E0D44">
          <w:pPr>
            <w:spacing w:line="480" w:lineRule="auto"/>
            <w:rPr>
              <w:lang w:val="en-US"/>
            </w:rPr>
          </w:pPr>
          <w:r w:rsidRPr="00D10F45">
            <w:rPr>
              <w:b/>
              <w:bCs/>
              <w:noProof/>
              <w:lang w:val="en-US"/>
            </w:rPr>
            <w:fldChar w:fldCharType="end"/>
          </w:r>
        </w:p>
      </w:sdtContent>
    </w:sdt>
    <w:p w:rsidR="00E8338A" w:rsidRPr="00D10F45" w:rsidRDefault="00E8338A" w:rsidP="000E0D44">
      <w:pPr>
        <w:spacing w:line="480" w:lineRule="auto"/>
        <w:rPr>
          <w:lang w:val="en-US"/>
        </w:rPr>
        <w:sectPr w:rsidR="00E8338A" w:rsidRPr="00D10F45">
          <w:pgSz w:w="11906" w:h="16838"/>
          <w:pgMar w:top="1440" w:right="1440" w:bottom="1440" w:left="1440" w:header="708" w:footer="708" w:gutter="0"/>
          <w:cols w:space="708"/>
          <w:docGrid w:linePitch="360"/>
        </w:sectPr>
      </w:pPr>
    </w:p>
    <w:p w:rsidR="000E0D44" w:rsidRPr="00D10F45" w:rsidRDefault="009522B8" w:rsidP="00E201AF">
      <w:pPr>
        <w:pStyle w:val="Heading2"/>
        <w:spacing w:line="240" w:lineRule="auto"/>
        <w:rPr>
          <w:b/>
          <w:color w:val="auto"/>
          <w:lang w:val="en-US"/>
        </w:rPr>
      </w:pPr>
      <w:bookmarkStart w:id="1" w:name="_Toc26337523"/>
      <w:r w:rsidRPr="00D10F45">
        <w:rPr>
          <w:b/>
          <w:color w:val="auto"/>
          <w:lang w:val="en-US"/>
        </w:rPr>
        <w:lastRenderedPageBreak/>
        <w:t>Supplem</w:t>
      </w:r>
      <w:r w:rsidR="000E0D44" w:rsidRPr="00D10F45">
        <w:rPr>
          <w:b/>
          <w:color w:val="auto"/>
          <w:lang w:val="en-US"/>
        </w:rPr>
        <w:t>en</w:t>
      </w:r>
      <w:r w:rsidRPr="00D10F45">
        <w:rPr>
          <w:b/>
          <w:color w:val="auto"/>
          <w:lang w:val="en-US"/>
        </w:rPr>
        <w:t>tary Methods</w:t>
      </w:r>
      <w:bookmarkEnd w:id="1"/>
    </w:p>
    <w:p w:rsidR="000E0D44" w:rsidRPr="00D10F45" w:rsidRDefault="000E0D44" w:rsidP="00E201AF">
      <w:pPr>
        <w:pStyle w:val="Heading3"/>
        <w:spacing w:line="240" w:lineRule="auto"/>
        <w:rPr>
          <w:b/>
          <w:color w:val="auto"/>
          <w:lang w:val="en-US"/>
        </w:rPr>
      </w:pPr>
      <w:bookmarkStart w:id="2" w:name="_Toc26337524"/>
      <w:r w:rsidRPr="00D10F45">
        <w:rPr>
          <w:b/>
          <w:color w:val="auto"/>
          <w:lang w:val="en-US"/>
        </w:rPr>
        <w:t>Two-sample Mendelian randomization</w:t>
      </w:r>
      <w:r w:rsidR="009042CC">
        <w:rPr>
          <w:b/>
          <w:color w:val="auto"/>
          <w:lang w:val="en-US"/>
        </w:rPr>
        <w:t xml:space="preserve"> analysis</w:t>
      </w:r>
      <w:bookmarkEnd w:id="2"/>
    </w:p>
    <w:p w:rsidR="00247A3A" w:rsidRPr="00D10F45" w:rsidRDefault="000E0D44" w:rsidP="00E201AF">
      <w:pPr>
        <w:spacing w:line="240" w:lineRule="auto"/>
        <w:rPr>
          <w:lang w:val="en-US"/>
        </w:rPr>
      </w:pPr>
      <w:r w:rsidRPr="00D10F45">
        <w:rPr>
          <w:lang w:val="en-US"/>
        </w:rPr>
        <w:t xml:space="preserve">Two-sample </w:t>
      </w:r>
      <w:r w:rsidR="00832B9B">
        <w:rPr>
          <w:lang w:val="en-US"/>
        </w:rPr>
        <w:t>Mendelian randomization (</w:t>
      </w:r>
      <w:r w:rsidRPr="00D10F45">
        <w:rPr>
          <w:lang w:val="en-US"/>
        </w:rPr>
        <w:t>MR</w:t>
      </w:r>
      <w:r w:rsidR="00832B9B">
        <w:rPr>
          <w:lang w:val="en-US"/>
        </w:rPr>
        <w:t>)</w:t>
      </w:r>
      <w:r w:rsidRPr="00D10F45">
        <w:rPr>
          <w:lang w:val="en-US"/>
        </w:rPr>
        <w:t xml:space="preserve"> was used to estimate the causal effect of genetically determined serum urate levels on </w:t>
      </w:r>
      <w:r w:rsidR="007F683B">
        <w:rPr>
          <w:lang w:val="en-US"/>
        </w:rPr>
        <w:t>coronary heart disease (</w:t>
      </w:r>
      <w:r w:rsidRPr="00D10F45">
        <w:rPr>
          <w:lang w:val="en-US"/>
        </w:rPr>
        <w:t>CHD</w:t>
      </w:r>
      <w:r w:rsidR="007F683B">
        <w:rPr>
          <w:lang w:val="en-US"/>
        </w:rPr>
        <w:t>)</w:t>
      </w:r>
      <w:r w:rsidRPr="00D10F45">
        <w:rPr>
          <w:lang w:val="en-US"/>
        </w:rPr>
        <w:t xml:space="preserve">, </w:t>
      </w:r>
      <w:r w:rsidR="007F683B">
        <w:rPr>
          <w:lang w:val="en-US"/>
        </w:rPr>
        <w:t>peripheral artery disease (</w:t>
      </w:r>
      <w:r w:rsidRPr="00D10F45">
        <w:rPr>
          <w:lang w:val="en-US"/>
        </w:rPr>
        <w:t>PAD</w:t>
      </w:r>
      <w:r w:rsidR="007F683B">
        <w:rPr>
          <w:lang w:val="en-US"/>
        </w:rPr>
        <w:t>)</w:t>
      </w:r>
      <w:r w:rsidRPr="00D10F45">
        <w:rPr>
          <w:lang w:val="en-US"/>
        </w:rPr>
        <w:t xml:space="preserve">, stroke and </w:t>
      </w:r>
      <w:r w:rsidR="007F683B">
        <w:rPr>
          <w:lang w:val="en-US"/>
        </w:rPr>
        <w:t>systolic blood pressure (</w:t>
      </w:r>
      <w:r w:rsidRPr="00D10F45">
        <w:rPr>
          <w:lang w:val="en-US"/>
        </w:rPr>
        <w:t>SBP</w:t>
      </w:r>
      <w:r w:rsidR="007F683B">
        <w:rPr>
          <w:lang w:val="en-US"/>
        </w:rPr>
        <w:t>)</w:t>
      </w:r>
      <w:r w:rsidRPr="00D10F45">
        <w:rPr>
          <w:lang w:val="en-US"/>
        </w:rPr>
        <w:t xml:space="preserve">. The inverse-variance weighted (IVW) approach was used for the main analysis. This calculates MR estimates for individual instrument </w:t>
      </w:r>
      <w:r w:rsidR="00832B9B">
        <w:rPr>
          <w:lang w:val="en-US"/>
        </w:rPr>
        <w:t>single-nucleotide polymorphisms (</w:t>
      </w:r>
      <w:r w:rsidRPr="00D10F45">
        <w:rPr>
          <w:lang w:val="en-US"/>
        </w:rPr>
        <w:t>SNPs</w:t>
      </w:r>
      <w:r w:rsidR="00832B9B">
        <w:rPr>
          <w:lang w:val="en-US"/>
        </w:rPr>
        <w:t>)</w:t>
      </w:r>
      <w:r w:rsidRPr="00D10F45">
        <w:rPr>
          <w:lang w:val="en-US"/>
        </w:rPr>
        <w:t xml:space="preserve"> using the ratio method (and first-order weights)</w:t>
      </w:r>
      <w:r w:rsidRPr="00D10F45">
        <w:rPr>
          <w:lang w:val="en-US"/>
        </w:rPr>
        <w:fldChar w:fldCharType="begin"/>
      </w:r>
      <w:r w:rsidR="00832B9B">
        <w:rPr>
          <w:lang w:val="en-US"/>
        </w:rPr>
        <w:instrText xml:space="preserve"> ADDIN EN.CITE &lt;EndNote&gt;&lt;Cite&gt;&lt;Author&gt;Palmer&lt;/Author&gt;&lt;Year&gt;2011&lt;/Year&gt;&lt;RecNum&gt;669&lt;/RecNum&gt;&lt;DisplayText&gt;&lt;style face="superscript"&gt;1&lt;/style&gt;&lt;/DisplayText&gt;&lt;record&gt;&lt;rec-number&gt;669&lt;/rec-number&gt;&lt;foreign-keys&gt;&lt;key app="EN" db-id="pw5dpzf5dsxf0levvxw5x09av22ads5fd0v9" timestamp="1569915254"&gt;669&lt;/key&gt;&lt;/foreign-keys&gt;&lt;ref-type name="Journal Article"&gt;17&lt;/ref-type&gt;&lt;contributors&gt;&lt;authors&gt;&lt;author&gt;Palmer, T. M.&lt;/author&gt;&lt;author&gt;Sterne, J. A.&lt;/author&gt;&lt;author&gt;Harbord, R. M.&lt;/author&gt;&lt;author&gt;Lawlor, D. A.&lt;/author&gt;&lt;author&gt;Sheehan, N. A.&lt;/author&gt;&lt;author&gt;Meng, S.&lt;/author&gt;&lt;author&gt;Granell, R.&lt;/author&gt;&lt;author&gt;Smith, G. D.&lt;/author&gt;&lt;author&gt;Didelez, V.&lt;/author&gt;&lt;/authors&gt;&lt;/contributors&gt;&lt;auth-address&gt;MRC Centre for Causal Analyses in Translational Epidemiology, School of Social and Community Medicine, University of Bristol, Bristol, United Kingdom. tom.palmer@bristol.ac.uk&lt;/auth-address&gt;&lt;titles&gt;&lt;title&gt;Instrumental variable estimation of causal risk ratios and causal odds ratios in Mendelian randomization analyses&lt;/title&gt;&lt;secondary-title&gt;Am J Epidemiol&lt;/secondary-title&gt;&lt;/titles&gt;&lt;periodical&gt;&lt;full-title&gt;Am J Epidemiol&lt;/full-title&gt;&lt;/periodical&gt;&lt;pages&gt;1392-403&lt;/pages&gt;&lt;volume&gt;173&lt;/volume&gt;&lt;number&gt;12&lt;/number&gt;&lt;keywords&gt;&lt;keyword&gt;Asthma/*epidemiology&lt;/keyword&gt;&lt;keyword&gt;*Body Mass Index&lt;/keyword&gt;&lt;keyword&gt;Causality&lt;/keyword&gt;&lt;keyword&gt;Child&lt;/keyword&gt;&lt;keyword&gt;Confounding Factors (Epidemiology)&lt;/keyword&gt;&lt;keyword&gt;Female&lt;/keyword&gt;&lt;keyword&gt;Humans&lt;/keyword&gt;&lt;keyword&gt;Longitudinal Studies&lt;/keyword&gt;&lt;keyword&gt;Male&lt;/keyword&gt;&lt;keyword&gt;*Mendelian Randomization Analysis&lt;/keyword&gt;&lt;keyword&gt;Odds Ratio&lt;/keyword&gt;&lt;/keywords&gt;&lt;dates&gt;&lt;year&gt;2011&lt;/year&gt;&lt;pub-dates&gt;&lt;date&gt;Jun 15&lt;/date&gt;&lt;/pub-dates&gt;&lt;/dates&gt;&lt;isbn&gt;1476-6256 (Electronic)&amp;#xD;0002-9262 (Linking)&lt;/isbn&gt;&lt;accession-num&gt;21555716&lt;/accession-num&gt;&lt;urls&gt;&lt;related-urls&gt;&lt;url&gt;https://www.ncbi.nlm.nih.gov/pubmed/21555716&lt;/url&gt;&lt;/related-urls&gt;&lt;/urls&gt;&lt;electronic-resource-num&gt;10.1093/aje/kwr026&lt;/electronic-resource-num&gt;&lt;/record&gt;&lt;/Cite&gt;&lt;/EndNote&gt;</w:instrText>
      </w:r>
      <w:r w:rsidRPr="00D10F45">
        <w:rPr>
          <w:lang w:val="en-US"/>
        </w:rPr>
        <w:fldChar w:fldCharType="separate"/>
      </w:r>
      <w:r w:rsidR="00832B9B" w:rsidRPr="00832B9B">
        <w:rPr>
          <w:noProof/>
          <w:vertAlign w:val="superscript"/>
          <w:lang w:val="en-US"/>
        </w:rPr>
        <w:t>1</w:t>
      </w:r>
      <w:r w:rsidRPr="00D10F45">
        <w:rPr>
          <w:lang w:val="en-US"/>
        </w:rPr>
        <w:fldChar w:fldCharType="end"/>
      </w:r>
      <w:r w:rsidRPr="00D10F45">
        <w:rPr>
          <w:lang w:val="en-US"/>
        </w:rPr>
        <w:t>, with overall MR estimates derived by pooling these using random-effects IVW meta-analysis</w:t>
      </w:r>
      <w:r w:rsidRPr="00D10F45">
        <w:rPr>
          <w:lang w:val="en-US"/>
        </w:rPr>
        <w:fldChar w:fldCharType="begin">
          <w:fldData xml:space="preserve">PEVuZE5vdGU+PENpdGU+PEF1dGhvcj5CdXJnZXNzPC9BdXRob3I+PFllYXI+MjAxMzwvWWVhcj48
UmVjTnVtPjkyPC9SZWNOdW0+PERpc3BsYXlUZXh0PjxzdHlsZSBmYWNlPSJzdXBlcnNjcmlwdCI+
Mjwvc3R5bGU+PC9EaXNwbGF5VGV4dD48cmVjb3JkPjxyZWMtbnVtYmVyPjkyPC9yZWMtbnVtYmVy
Pjxmb3JlaWduLWtleXM+PGtleSBhcHA9IkVOIiBkYi1pZD0icHc1ZHB6ZjVkc3hmMGxldnZ4dzV4
MDlhdjIyYWRzNWZkMHY5IiB0aW1lc3RhbXA9IjE1MjE1NDkyOTIiPjkyPC9rZXk+PC9mb3JlaWdu
LWtleXM+PHJlZi10eXBlIG5hbWU9IkpvdXJuYWwgQXJ0aWNsZSI+MTc8L3JlZi10eXBlPjxjb250
cmlidXRvcnM+PGF1dGhvcnM+PGF1dGhvcj5CdXJnZXNzLCBTLjwvYXV0aG9yPjxhdXRob3I+QnV0
dGVyd29ydGgsIEEuPC9hdXRob3I+PGF1dGhvcj5UaG9tcHNvbiwgUy4gRy48L2F1dGhvcj48L2F1
dGhvcnM+PC9jb250cmlidXRvcnM+PGF1dGgtYWRkcmVzcz5EZXBhcnRtZW50IG9mIFB1YmxpYyBI
ZWFsdGggYW5kIFByaW1hcnkgQ2FyZSwgVW5pdmVyc2l0eSBvZiBDYW1icmlkZ2UsIENhbWJyaWRn
ZSwgVW5pdGVkIEtpbmdkb20uPC9hdXRoLWFkZHJlc3M+PHRpdGxlcz48dGl0bGU+TWVuZGVsaWFu
IHJhbmRvbWl6YXRpb24gYW5hbHlzaXMgd2l0aCBtdWx0aXBsZSBnZW5ldGljIHZhcmlhbnRzIHVz
aW5nIHN1bW1hcml6ZWQgZGF0YTwvdGl0bGU+PHNlY29uZGFyeS10aXRsZT5HZW5ldCBFcGlkZW1p
b2w8L3NlY29uZGFyeS10aXRsZT48YWx0LXRpdGxlPkdlbmV0IEVwaWRlbWlvbDwvYWx0LXRpdGxl
PjwvdGl0bGVzPjxwZXJpb2RpY2FsPjxmdWxsLXRpdGxlPkdlbmV0IEVwaWRlbWlvbDwvZnVsbC10
aXRsZT48YWJici0xPkdlbmV0IEVwaWRlbWlvbDwvYWJici0xPjwvcGVyaW9kaWNhbD48YWx0LXBl
cmlvZGljYWw+PGZ1bGwtdGl0bGU+R2VuZXQgRXBpZGVtaW9sPC9mdWxsLXRpdGxlPjxhYmJyLTE+
R2VuZXQgRXBpZGVtaW9sPC9hYmJyLTE+PC9hbHQtcGVyaW9kaWNhbD48cGFnZXM+NjU4LTY1PC9w
YWdlcz48dm9sdW1lPjM3PC92b2x1bWU+PG51bWJlcj43PC9udW1iZXI+PGtleXdvcmRzPjxrZXl3
b3JkPkJpYXMgKEVwaWRlbWlvbG9neSk8L2tleXdvcmQ+PGtleXdvcmQ+Q2hvbGVzdGVyb2wsIExE
TC9iaW9zeW50aGVzaXMvZ2VuZXRpY3MvbWV0YWJvbGlzbTwva2V5d29yZD48a2V5d29yZD5Db3Jv
bmFyeSBEaXNlYXNlL2dlbmV0aWNzL21ldGFib2xpc20vcGh5c2lvcGF0aG9sb2d5PC9rZXl3b3Jk
PjxrZXl3b3JkPkdlbmVzL2dlbmV0aWNzPC9rZXl3b3JkPjxrZXl3b3JkPkdlbmV0aWMgVmFyaWF0
aW9uLypnZW5ldGljczwva2V5d29yZD48a2V5d29yZD5HZW5vbWUtV2lkZSBBc3NvY2lhdGlvbiBT
dHVkeTwva2V5d29yZD48a2V5d29yZD5IdW1hbnM8L2tleXdvcmQ+PGtleXdvcmQ+TGVhc3QtU3F1
YXJlcyBBbmFseXNpczwva2V5d29yZD48a2V5d29yZD5MaWtlbGlob29kIEZ1bmN0aW9uczwva2V5
d29yZD48a2V5d29yZD5MaW5lYXIgTW9kZWxzPC9rZXl3b3JkPjxrZXl3b3JkPkxpbmthZ2UgRGlz
ZXF1aWxpYnJpdW0vZ2VuZXRpY3M8L2tleXdvcmQ+PGtleXdvcmQ+TWVuZGVsaWFuIFJhbmRvbWl6
YXRpb24gQW5hbHlzaXMvKm1ldGhvZHM8L2tleXdvcmQ+PGtleXdvcmQ+TW9kZWxzLCBHZW5ldGlj
PC9rZXl3b3JkPjxrZXl3b3JkPk9kZHMgUmF0aW88L2tleXdvcmQ+PGtleXdvcmQ+UGhlbm90eXBl
PC9rZXl3b3JkPjxrZXl3b3JkPlJpc2sgRmFjdG9yczwva2V5d29yZD48L2tleXdvcmRzPjxkYXRl
cz48eWVhcj4yMDEzPC95ZWFyPjxwdWItZGF0ZXM+PGRhdGU+Tm92PC9kYXRlPjwvcHViLWRhdGVz
PjwvZGF0ZXM+PGlzYm4+MTA5OC0yMjcyIChFbGVjdHJvbmljKSYjeEQ7MDc0MS0wMzk1IChMaW5r
aW5nKTwvaXNibj48YWNjZXNzaW9uLW51bT4yNDExNDgwMjwvYWNjZXNzaW9uLW51bT48dXJscz48
cmVsYXRlZC11cmxzPjx1cmw+aHR0cDovL3d3dy5uY2JpLm5sbS5uaWguZ292L3B1Ym1lZC8yNDEx
NDgwMjwvdXJsPjwvcmVsYXRlZC11cmxzPjwvdXJscz48Y3VzdG9tMj40Mzc3MDc5PC9jdXN0b20y
PjxlbGVjdHJvbmljLXJlc291cmNlLW51bT4xMC4xMDAyL2dlcGkuMjE3NTg8L2VsZWN0cm9uaWMt
cmVzb3VyY2UtbnVtPjwvcmVjb3JkPjwvQ2l0ZT48L0VuZE5vdGU+
</w:fldData>
        </w:fldChar>
      </w:r>
      <w:r w:rsidR="00832B9B">
        <w:rPr>
          <w:lang w:val="en-US"/>
        </w:rPr>
        <w:instrText xml:space="preserve"> ADDIN EN.CITE </w:instrText>
      </w:r>
      <w:r w:rsidR="00832B9B">
        <w:rPr>
          <w:lang w:val="en-US"/>
        </w:rPr>
        <w:fldChar w:fldCharType="begin">
          <w:fldData xml:space="preserve">PEVuZE5vdGU+PENpdGU+PEF1dGhvcj5CdXJnZXNzPC9BdXRob3I+PFllYXI+MjAxMzwvWWVhcj48
UmVjTnVtPjkyPC9SZWNOdW0+PERpc3BsYXlUZXh0PjxzdHlsZSBmYWNlPSJzdXBlcnNjcmlwdCI+
Mjwvc3R5bGU+PC9EaXNwbGF5VGV4dD48cmVjb3JkPjxyZWMtbnVtYmVyPjkyPC9yZWMtbnVtYmVy
Pjxmb3JlaWduLWtleXM+PGtleSBhcHA9IkVOIiBkYi1pZD0icHc1ZHB6ZjVkc3hmMGxldnZ4dzV4
MDlhdjIyYWRzNWZkMHY5IiB0aW1lc3RhbXA9IjE1MjE1NDkyOTIiPjkyPC9rZXk+PC9mb3JlaWdu
LWtleXM+PHJlZi10eXBlIG5hbWU9IkpvdXJuYWwgQXJ0aWNsZSI+MTc8L3JlZi10eXBlPjxjb250
cmlidXRvcnM+PGF1dGhvcnM+PGF1dGhvcj5CdXJnZXNzLCBTLjwvYXV0aG9yPjxhdXRob3I+QnV0
dGVyd29ydGgsIEEuPC9hdXRob3I+PGF1dGhvcj5UaG9tcHNvbiwgUy4gRy48L2F1dGhvcj48L2F1
dGhvcnM+PC9jb250cmlidXRvcnM+PGF1dGgtYWRkcmVzcz5EZXBhcnRtZW50IG9mIFB1YmxpYyBI
ZWFsdGggYW5kIFByaW1hcnkgQ2FyZSwgVW5pdmVyc2l0eSBvZiBDYW1icmlkZ2UsIENhbWJyaWRn
ZSwgVW5pdGVkIEtpbmdkb20uPC9hdXRoLWFkZHJlc3M+PHRpdGxlcz48dGl0bGU+TWVuZGVsaWFu
IHJhbmRvbWl6YXRpb24gYW5hbHlzaXMgd2l0aCBtdWx0aXBsZSBnZW5ldGljIHZhcmlhbnRzIHVz
aW5nIHN1bW1hcml6ZWQgZGF0YTwvdGl0bGU+PHNlY29uZGFyeS10aXRsZT5HZW5ldCBFcGlkZW1p
b2w8L3NlY29uZGFyeS10aXRsZT48YWx0LXRpdGxlPkdlbmV0IEVwaWRlbWlvbDwvYWx0LXRpdGxl
PjwvdGl0bGVzPjxwZXJpb2RpY2FsPjxmdWxsLXRpdGxlPkdlbmV0IEVwaWRlbWlvbDwvZnVsbC10
aXRsZT48YWJici0xPkdlbmV0IEVwaWRlbWlvbDwvYWJici0xPjwvcGVyaW9kaWNhbD48YWx0LXBl
cmlvZGljYWw+PGZ1bGwtdGl0bGU+R2VuZXQgRXBpZGVtaW9sPC9mdWxsLXRpdGxlPjxhYmJyLTE+
R2VuZXQgRXBpZGVtaW9sPC9hYmJyLTE+PC9hbHQtcGVyaW9kaWNhbD48cGFnZXM+NjU4LTY1PC9w
YWdlcz48dm9sdW1lPjM3PC92b2x1bWU+PG51bWJlcj43PC9udW1iZXI+PGtleXdvcmRzPjxrZXl3
b3JkPkJpYXMgKEVwaWRlbWlvbG9neSk8L2tleXdvcmQ+PGtleXdvcmQ+Q2hvbGVzdGVyb2wsIExE
TC9iaW9zeW50aGVzaXMvZ2VuZXRpY3MvbWV0YWJvbGlzbTwva2V5d29yZD48a2V5d29yZD5Db3Jv
bmFyeSBEaXNlYXNlL2dlbmV0aWNzL21ldGFib2xpc20vcGh5c2lvcGF0aG9sb2d5PC9rZXl3b3Jk
PjxrZXl3b3JkPkdlbmVzL2dlbmV0aWNzPC9rZXl3b3JkPjxrZXl3b3JkPkdlbmV0aWMgVmFyaWF0
aW9uLypnZW5ldGljczwva2V5d29yZD48a2V5d29yZD5HZW5vbWUtV2lkZSBBc3NvY2lhdGlvbiBT
dHVkeTwva2V5d29yZD48a2V5d29yZD5IdW1hbnM8L2tleXdvcmQ+PGtleXdvcmQ+TGVhc3QtU3F1
YXJlcyBBbmFseXNpczwva2V5d29yZD48a2V5d29yZD5MaWtlbGlob29kIEZ1bmN0aW9uczwva2V5
d29yZD48a2V5d29yZD5MaW5lYXIgTW9kZWxzPC9rZXl3b3JkPjxrZXl3b3JkPkxpbmthZ2UgRGlz
ZXF1aWxpYnJpdW0vZ2VuZXRpY3M8L2tleXdvcmQ+PGtleXdvcmQ+TWVuZGVsaWFuIFJhbmRvbWl6
YXRpb24gQW5hbHlzaXMvKm1ldGhvZHM8L2tleXdvcmQ+PGtleXdvcmQ+TW9kZWxzLCBHZW5ldGlj
PC9rZXl3b3JkPjxrZXl3b3JkPk9kZHMgUmF0aW88L2tleXdvcmQ+PGtleXdvcmQ+UGhlbm90eXBl
PC9rZXl3b3JkPjxrZXl3b3JkPlJpc2sgRmFjdG9yczwva2V5d29yZD48L2tleXdvcmRzPjxkYXRl
cz48eWVhcj4yMDEzPC95ZWFyPjxwdWItZGF0ZXM+PGRhdGU+Tm92PC9kYXRlPjwvcHViLWRhdGVz
PjwvZGF0ZXM+PGlzYm4+MTA5OC0yMjcyIChFbGVjdHJvbmljKSYjeEQ7MDc0MS0wMzk1IChMaW5r
aW5nKTwvaXNibj48YWNjZXNzaW9uLW51bT4yNDExNDgwMjwvYWNjZXNzaW9uLW51bT48dXJscz48
cmVsYXRlZC11cmxzPjx1cmw+aHR0cDovL3d3dy5uY2JpLm5sbS5uaWguZ292L3B1Ym1lZC8yNDEx
NDgwMjwvdXJsPjwvcmVsYXRlZC11cmxzPjwvdXJscz48Y3VzdG9tMj40Mzc3MDc5PC9jdXN0b20y
PjxlbGVjdHJvbmljLXJlc291cmNlLW51bT4xMC4xMDAyL2dlcGkuMjE3NTg8L2VsZWN0cm9uaWMt
cmVzb3VyY2UtbnVtPjwvcmVjb3JkPjwvQ2l0ZT48L0VuZE5vdGU+
</w:fldData>
        </w:fldChar>
      </w:r>
      <w:r w:rsidR="00832B9B">
        <w:rPr>
          <w:lang w:val="en-US"/>
        </w:rPr>
        <w:instrText xml:space="preserve"> ADDIN EN.CITE.DATA </w:instrText>
      </w:r>
      <w:r w:rsidR="00832B9B">
        <w:rPr>
          <w:lang w:val="en-US"/>
        </w:rPr>
      </w:r>
      <w:r w:rsidR="00832B9B">
        <w:rPr>
          <w:lang w:val="en-US"/>
        </w:rPr>
        <w:fldChar w:fldCharType="end"/>
      </w:r>
      <w:r w:rsidRPr="00D10F45">
        <w:rPr>
          <w:lang w:val="en-US"/>
        </w:rPr>
      </w:r>
      <w:r w:rsidRPr="00D10F45">
        <w:rPr>
          <w:lang w:val="en-US"/>
        </w:rPr>
        <w:fldChar w:fldCharType="separate"/>
      </w:r>
      <w:r w:rsidR="00832B9B" w:rsidRPr="00832B9B">
        <w:rPr>
          <w:noProof/>
          <w:vertAlign w:val="superscript"/>
          <w:lang w:val="en-US"/>
        </w:rPr>
        <w:t>2</w:t>
      </w:r>
      <w:r w:rsidRPr="00D10F45">
        <w:rPr>
          <w:lang w:val="en-US"/>
        </w:rPr>
        <w:fldChar w:fldCharType="end"/>
      </w:r>
      <w:r w:rsidRPr="00D10F45">
        <w:rPr>
          <w:lang w:val="en-US"/>
        </w:rPr>
        <w:t xml:space="preserve">. </w:t>
      </w:r>
    </w:p>
    <w:p w:rsidR="00247A3A" w:rsidRPr="00D10F45" w:rsidRDefault="000E0D44" w:rsidP="00E201AF">
      <w:pPr>
        <w:spacing w:line="240" w:lineRule="auto"/>
        <w:rPr>
          <w:lang w:val="en-US"/>
        </w:rPr>
      </w:pPr>
      <w:r w:rsidRPr="00D10F45">
        <w:rPr>
          <w:lang w:val="en-US"/>
        </w:rPr>
        <w:t xml:space="preserve">To explore the robustness of the MR estimates to potential pleiotropy of the genetic variants, where they affect the outcome of interest through pathways unrelated to the exposure under study, a series of statistical sensitivity analyses that are more robust to such pleiotropy were performed. Firstly, the contamination-mixture </w:t>
      </w:r>
      <w:r w:rsidR="00E04BA6">
        <w:rPr>
          <w:lang w:val="en-US"/>
        </w:rPr>
        <w:t>method</w:t>
      </w:r>
      <w:r w:rsidRPr="00D10F45">
        <w:rPr>
          <w:lang w:val="en-US"/>
        </w:rPr>
        <w:t xml:space="preserve"> was used</w:t>
      </w:r>
      <w:r w:rsidRPr="00D10F45">
        <w:rPr>
          <w:lang w:val="en-US"/>
        </w:rPr>
        <w:fldChar w:fldCharType="begin"/>
      </w:r>
      <w:r w:rsidR="00832B9B">
        <w:rPr>
          <w:lang w:val="en-US"/>
        </w:rPr>
        <w:instrText xml:space="preserve"> ADDIN EN.CITE &lt;EndNote&gt;&lt;Cite&gt;&lt;Author&gt;Burgess&lt;/Author&gt;&lt;Year&gt;2019&lt;/Year&gt;&lt;RecNum&gt;521&lt;/RecNum&gt;&lt;DisplayText&gt;&lt;style face="superscript"&gt;3&lt;/style&gt;&lt;/DisplayText&gt;&lt;record&gt;&lt;rec-number&gt;521&lt;/rec-number&gt;&lt;foreign-keys&gt;&lt;key app="EN" db-id="pw5dpzf5dsxf0levvxw5x09av22ads5fd0v9" timestamp="1564591629"&gt;521&lt;/key&gt;&lt;/foreign-keys&gt;&lt;ref-type name="Journal Article"&gt;17&lt;/ref-type&gt;&lt;contributors&gt;&lt;authors&gt;&lt;author&gt;Burgess, Stephen&lt;/author&gt;&lt;author&gt;Foley, Christopher N&lt;/author&gt;&lt;author&gt;Allara, Elias&lt;/author&gt;&lt;author&gt;Staley, James R&lt;/author&gt;&lt;author&gt;Howson, Joanna MM&lt;/author&gt;&lt;/authors&gt;&lt;/contributors&gt;&lt;titles&gt;&lt;title&gt;A robust and efficient method for Mendelian randomization with hundreds of genetic variants: unravelling mechanisms linking HDL-cholesterol and coronary heart disease&lt;/title&gt;&lt;secondary-title&gt;bioRxiv&lt;/secondary-title&gt;&lt;/titles&gt;&lt;periodical&gt;&lt;full-title&gt;bioRxiv&lt;/full-title&gt;&lt;/periodical&gt;&lt;pages&gt;566851&lt;/pages&gt;&lt;dates&gt;&lt;year&gt;2019&lt;/year&gt;&lt;/dates&gt;&lt;urls&gt;&lt;related-urls&gt;&lt;url&gt;https://www.biorxiv.org/content/biorxiv/early/2019/03/04/566851.full.pdf&lt;/url&gt;&lt;/related-urls&gt;&lt;/urls&gt;&lt;electronic-resource-num&gt;10.1101/566851&lt;/electronic-resource-num&gt;&lt;/record&gt;&lt;/Cite&gt;&lt;/EndNote&gt;</w:instrText>
      </w:r>
      <w:r w:rsidRPr="00D10F45">
        <w:rPr>
          <w:lang w:val="en-US"/>
        </w:rPr>
        <w:fldChar w:fldCharType="separate"/>
      </w:r>
      <w:r w:rsidR="00832B9B" w:rsidRPr="00832B9B">
        <w:rPr>
          <w:noProof/>
          <w:vertAlign w:val="superscript"/>
          <w:lang w:val="en-US"/>
        </w:rPr>
        <w:t>3</w:t>
      </w:r>
      <w:r w:rsidRPr="00D10F45">
        <w:rPr>
          <w:lang w:val="en-US"/>
        </w:rPr>
        <w:fldChar w:fldCharType="end"/>
      </w:r>
      <w:r w:rsidRPr="00D10F45">
        <w:rPr>
          <w:lang w:val="en-US"/>
        </w:rPr>
        <w:t>. This method is based on the assumption that estimates derived from valid instruments follow a normal distribution centered on the true causal effect estimate, while those derived from invalid instruments follow a normal distribution centered on the null</w:t>
      </w:r>
      <w:r w:rsidRPr="00D10F45">
        <w:rPr>
          <w:lang w:val="en-US"/>
        </w:rPr>
        <w:fldChar w:fldCharType="begin"/>
      </w:r>
      <w:r w:rsidR="00832B9B">
        <w:rPr>
          <w:lang w:val="en-US"/>
        </w:rPr>
        <w:instrText xml:space="preserve"> ADDIN EN.CITE &lt;EndNote&gt;&lt;Cite&gt;&lt;Author&gt;Burgess&lt;/Author&gt;&lt;Year&gt;2019&lt;/Year&gt;&lt;RecNum&gt;521&lt;/RecNum&gt;&lt;DisplayText&gt;&lt;style face="superscript"&gt;3&lt;/style&gt;&lt;/DisplayText&gt;&lt;record&gt;&lt;rec-number&gt;521&lt;/rec-number&gt;&lt;foreign-keys&gt;&lt;key app="EN" db-id="pw5dpzf5dsxf0levvxw5x09av22ads5fd0v9" timestamp="1564591629"&gt;521&lt;/key&gt;&lt;/foreign-keys&gt;&lt;ref-type name="Journal Article"&gt;17&lt;/ref-type&gt;&lt;contributors&gt;&lt;authors&gt;&lt;author&gt;Burgess, Stephen&lt;/author&gt;&lt;author&gt;Foley, Christopher N&lt;/author&gt;&lt;author&gt;Allara, Elias&lt;/author&gt;&lt;author&gt;Staley, James R&lt;/author&gt;&lt;author&gt;Howson, Joanna MM&lt;/author&gt;&lt;/authors&gt;&lt;/contributors&gt;&lt;titles&gt;&lt;title&gt;A robust and efficient method for Mendelian randomization with hundreds of genetic variants: unravelling mechanisms linking HDL-cholesterol and coronary heart disease&lt;/title&gt;&lt;secondary-title&gt;bioRxiv&lt;/secondary-title&gt;&lt;/titles&gt;&lt;periodical&gt;&lt;full-title&gt;bioRxiv&lt;/full-title&gt;&lt;/periodical&gt;&lt;pages&gt;566851&lt;/pages&gt;&lt;dates&gt;&lt;year&gt;2019&lt;/year&gt;&lt;/dates&gt;&lt;urls&gt;&lt;related-urls&gt;&lt;url&gt;https://www.biorxiv.org/content/biorxiv/early/2019/03/04/566851.full.pdf&lt;/url&gt;&lt;/related-urls&gt;&lt;/urls&gt;&lt;electronic-resource-num&gt;10.1101/566851&lt;/electronic-resource-num&gt;&lt;/record&gt;&lt;/Cite&gt;&lt;/EndNote&gt;</w:instrText>
      </w:r>
      <w:r w:rsidRPr="00D10F45">
        <w:rPr>
          <w:lang w:val="en-US"/>
        </w:rPr>
        <w:fldChar w:fldCharType="separate"/>
      </w:r>
      <w:r w:rsidR="00832B9B" w:rsidRPr="00832B9B">
        <w:rPr>
          <w:noProof/>
          <w:vertAlign w:val="superscript"/>
          <w:lang w:val="en-US"/>
        </w:rPr>
        <w:t>3</w:t>
      </w:r>
      <w:r w:rsidRPr="00D10F45">
        <w:rPr>
          <w:lang w:val="en-US"/>
        </w:rPr>
        <w:fldChar w:fldCharType="end"/>
      </w:r>
      <w:r w:rsidRPr="00D10F45">
        <w:rPr>
          <w:lang w:val="en-US"/>
        </w:rPr>
        <w:t>. This in turn allows for a likelihood function to be specified as a product of the two-component mixture distributions, with a profile likelihood approach used to maximize this function when allocating each variant to one of the mixture distributions</w:t>
      </w:r>
      <w:r w:rsidRPr="00D10F45">
        <w:rPr>
          <w:lang w:val="en-US"/>
        </w:rPr>
        <w:fldChar w:fldCharType="begin"/>
      </w:r>
      <w:r w:rsidR="00832B9B">
        <w:rPr>
          <w:lang w:val="en-US"/>
        </w:rPr>
        <w:instrText xml:space="preserve"> ADDIN EN.CITE &lt;EndNote&gt;&lt;Cite&gt;&lt;Author&gt;Burgess&lt;/Author&gt;&lt;Year&gt;2019&lt;/Year&gt;&lt;RecNum&gt;521&lt;/RecNum&gt;&lt;DisplayText&gt;&lt;style face="superscript"&gt;3&lt;/style&gt;&lt;/DisplayText&gt;&lt;record&gt;&lt;rec-number&gt;521&lt;/rec-number&gt;&lt;foreign-keys&gt;&lt;key app="EN" db-id="pw5dpzf5dsxf0levvxw5x09av22ads5fd0v9" timestamp="1564591629"&gt;521&lt;/key&gt;&lt;/foreign-keys&gt;&lt;ref-type name="Journal Article"&gt;17&lt;/ref-type&gt;&lt;contributors&gt;&lt;authors&gt;&lt;author&gt;Burgess, Stephen&lt;/author&gt;&lt;author&gt;Foley, Christopher N&lt;/author&gt;&lt;author&gt;Allara, Elias&lt;/author&gt;&lt;author&gt;Staley, James R&lt;/author&gt;&lt;author&gt;Howson, Joanna MM&lt;/author&gt;&lt;/authors&gt;&lt;/contributors&gt;&lt;titles&gt;&lt;title&gt;A robust and efficient method for Mendelian randomization with hundreds of genetic variants: unravelling mechanisms linking HDL-cholesterol and coronary heart disease&lt;/title&gt;&lt;secondary-title&gt;bioRxiv&lt;/secondary-title&gt;&lt;/titles&gt;&lt;periodical&gt;&lt;full-title&gt;bioRxiv&lt;/full-title&gt;&lt;/periodical&gt;&lt;pages&gt;566851&lt;/pages&gt;&lt;dates&gt;&lt;year&gt;2019&lt;/year&gt;&lt;/dates&gt;&lt;urls&gt;&lt;related-urls&gt;&lt;url&gt;https://www.biorxiv.org/content/biorxiv/early/2019/03/04/566851.full.pdf&lt;/url&gt;&lt;/related-urls&gt;&lt;/urls&gt;&lt;electronic-resource-num&gt;10.1101/566851&lt;/electronic-resource-num&gt;&lt;/record&gt;&lt;/Cite&gt;&lt;/EndNote&gt;</w:instrText>
      </w:r>
      <w:r w:rsidRPr="00D10F45">
        <w:rPr>
          <w:lang w:val="en-US"/>
        </w:rPr>
        <w:fldChar w:fldCharType="separate"/>
      </w:r>
      <w:r w:rsidR="00832B9B" w:rsidRPr="00832B9B">
        <w:rPr>
          <w:noProof/>
          <w:vertAlign w:val="superscript"/>
          <w:lang w:val="en-US"/>
        </w:rPr>
        <w:t>3</w:t>
      </w:r>
      <w:r w:rsidRPr="00D10F45">
        <w:rPr>
          <w:lang w:val="en-US"/>
        </w:rPr>
        <w:fldChar w:fldCharType="end"/>
      </w:r>
      <w:r w:rsidRPr="00D10F45">
        <w:rPr>
          <w:lang w:val="en-US"/>
        </w:rPr>
        <w:t>. Secondly, the simple median estimator was applied</w:t>
      </w:r>
      <w:r w:rsidRPr="00D10F45">
        <w:rPr>
          <w:lang w:val="en-US"/>
        </w:rPr>
        <w:fldChar w:fldCharType="begin">
          <w:fldData xml:space="preserve">PEVuZE5vdGU+PENpdGU+PEF1dGhvcj5Cb3dkZW48L0F1dGhvcj48WWVhcj4yMDE2PC9ZZWFyPjxS
ZWNOdW0+Mjk8L1JlY051bT48RGlzcGxheVRleHQ+PHN0eWxlIGZhY2U9InN1cGVyc2NyaXB0Ij40
PC9zdHlsZT48L0Rpc3BsYXlUZXh0PjxyZWNvcmQ+PHJlYy1udW1iZXI+Mjk8L3JlYy1udW1iZXI+
PGZvcmVpZ24ta2V5cz48a2V5IGFwcD0iRU4iIGRiLWlkPSJwdzVkcHpmNWRzeGYwbGV2dnh3NXgw
OWF2MjJhZHM1ZmQwdjkiIHRpbWVzdGFtcD0iMTUxNjg4NzQzMSI+Mjk8L2tleT48L2ZvcmVpZ24t
a2V5cz48cmVmLXR5cGUgbmFtZT0iSm91cm5hbCBBcnRpY2xlIj4xNzwvcmVmLXR5cGU+PGNvbnRy
aWJ1dG9ycz48YXV0aG9ycz48YXV0aG9yPkJvd2RlbiwgSi48L2F1dGhvcj48YXV0aG9yPkRhdmV5
IFNtaXRoLCBHLjwvYXV0aG9yPjxhdXRob3I+SGF5Y29jaywgUC4gQy48L2F1dGhvcj48YXV0aG9y
PkJ1cmdlc3MsIFMuPC9hdXRob3I+PC9hdXRob3JzPjwvY29udHJpYnV0b3JzPjxhdXRoLWFkZHJl
c3M+SW50ZWdyYXRpdmUgRXBpZGVtaW9sb2d5IFVuaXQsIFVuaXZlcnNpdHkgb2YgQnJpc3RvbCwg
QnJpc3RvbCwgVW5pdGVkIEtpbmdkb20uJiN4RDtEZXBhcnRtZW50IG9mIFB1YmxpYyBIZWFsdGgg
YW5kIFByaW1hcnkgQ2FyZSwgVW5pdmVyc2l0eSBvZiBDYW1icmlkZ2UsIENhbWJyaWRnZSwgVW5p
dGVkIEtpbmdkb20uPC9hdXRoLWFkZHJlc3M+PHRpdGxlcz48dGl0bGU+Q29uc2lzdGVudCBFc3Rp
bWF0aW9uIGluIE1lbmRlbGlhbiBSYW5kb21pemF0aW9uIHdpdGggU29tZSBJbnZhbGlkIEluc3Ry
dW1lbnRzIFVzaW5nIGEgV2VpZ2h0ZWQgTWVkaWFuIEVzdGltYXRvcjwvdGl0bGU+PHNlY29uZGFy
eS10aXRsZT5HZW5ldCBFcGlkZW1pb2w8L3NlY29uZGFyeS10aXRsZT48YWx0LXRpdGxlPkdlbmV0
IEVwaWRlbWlvbDwvYWx0LXRpdGxlPjwvdGl0bGVzPjxwZXJpb2RpY2FsPjxmdWxsLXRpdGxlPkdl
bmV0IEVwaWRlbWlvbDwvZnVsbC10aXRsZT48YWJici0xPkdlbmV0IEVwaWRlbWlvbDwvYWJici0x
PjwvcGVyaW9kaWNhbD48YWx0LXBlcmlvZGljYWw+PGZ1bGwtdGl0bGU+R2VuZXQgRXBpZGVtaW9s
PC9mdWxsLXRpdGxlPjxhYmJyLTE+R2VuZXQgRXBpZGVtaW9sPC9hYmJyLTE+PC9hbHQtcGVyaW9k
aWNhbD48cGFnZXM+MzA0LTE0PC9wYWdlcz48dm9sdW1lPjQwPC92b2x1bWU+PG51bWJlcj40PC9u
dW1iZXI+PGtleXdvcmRzPjxrZXl3b3JkPkNob2xlc3Rlcm9sLCBIREwvYW5hbHlzaXM8L2tleXdv
cmQ+PGtleXdvcmQ+Q2hvbGVzdGVyb2wsIExETC9hbmFseXNpczwva2V5d29yZD48a2V5d29yZD5D
b3JvbmFyeSBBcnRlcnkgRGlzZWFzZS9nZW5ldGljcy9tZXRhYm9saXNtPC9rZXl3b3JkPjxrZXl3
b3JkPkdlbmV0aWMgUHJlZGlzcG9zaXRpb24gdG8gRGlzZWFzZTwva2V5d29yZD48a2V5d29yZD5H
ZW5ldGljIFZhcmlhdGlvbi8qZ2VuZXRpY3M8L2tleXdvcmQ+PGtleXdvcmQ+R2Vub21lLVdpZGUg
QXNzb2NpYXRpb24gU3R1ZHk8L2tleXdvcmQ+PGtleXdvcmQ+SHVtYW5zPC9rZXl3b3JkPjxrZXl3
b3JkPk1lbmRlbGlhbiBSYW5kb21pemF0aW9uIEFuYWx5c2lzLyptZXRob2RzPC9rZXl3b3JkPjxr
ZXl3b3JkPk1vZGVscywgR2VuZXRpYzwva2V5d29yZD48a2V5d29yZD5SZWdyZXNzaW9uIEFuYWx5
c2lzPC9rZXl3b3JkPjxrZXl3b3JkPlJlc2VhcmNoIERlc2lnbjwva2V5d29yZD48L2tleXdvcmRz
PjxkYXRlcz48eWVhcj4yMDE2PC95ZWFyPjxwdWItZGF0ZXM+PGRhdGU+TWF5PC9kYXRlPjwvcHVi
LWRhdGVzPjwvZGF0ZXM+PGlzYm4+MTA5OC0yMjcyIChFbGVjdHJvbmljKSYjeEQ7MDc0MS0wMzk1
IChMaW5raW5nKTwvaXNibj48YWNjZXNzaW9uLW51bT4yNzA2MTI5ODwvYWNjZXNzaW9uLW51bT48
dXJscz48cmVsYXRlZC11cmxzPjx1cmw+aHR0cDovL3d3dy5uY2JpLm5sbS5uaWguZ292L3B1Ym1l
ZC8yNzA2MTI5ODwvdXJsPjwvcmVsYXRlZC11cmxzPjwvdXJscz48Y3VzdG9tMj40ODQ5NzMzPC9j
dXN0b20yPjxlbGVjdHJvbmljLXJlc291cmNlLW51bT4xMC4xMDAyL2dlcGkuMjE5NjU8L2VsZWN0
cm9uaWMtcmVzb3VyY2UtbnVtPjwvcmVjb3JkPjwvQ2l0ZT48L0VuZE5vdGU+AG==
</w:fldData>
        </w:fldChar>
      </w:r>
      <w:r w:rsidR="00832B9B">
        <w:rPr>
          <w:lang w:val="en-US"/>
        </w:rPr>
        <w:instrText xml:space="preserve"> ADDIN EN.CITE </w:instrText>
      </w:r>
      <w:r w:rsidR="00832B9B">
        <w:rPr>
          <w:lang w:val="en-US"/>
        </w:rPr>
        <w:fldChar w:fldCharType="begin">
          <w:fldData xml:space="preserve">PEVuZE5vdGU+PENpdGU+PEF1dGhvcj5Cb3dkZW48L0F1dGhvcj48WWVhcj4yMDE2PC9ZZWFyPjxS
ZWNOdW0+Mjk8L1JlY051bT48RGlzcGxheVRleHQ+PHN0eWxlIGZhY2U9InN1cGVyc2NyaXB0Ij40
PC9zdHlsZT48L0Rpc3BsYXlUZXh0PjxyZWNvcmQ+PHJlYy1udW1iZXI+Mjk8L3JlYy1udW1iZXI+
PGZvcmVpZ24ta2V5cz48a2V5IGFwcD0iRU4iIGRiLWlkPSJwdzVkcHpmNWRzeGYwbGV2dnh3NXgw
OWF2MjJhZHM1ZmQwdjkiIHRpbWVzdGFtcD0iMTUxNjg4NzQzMSI+Mjk8L2tleT48L2ZvcmVpZ24t
a2V5cz48cmVmLXR5cGUgbmFtZT0iSm91cm5hbCBBcnRpY2xlIj4xNzwvcmVmLXR5cGU+PGNvbnRy
aWJ1dG9ycz48YXV0aG9ycz48YXV0aG9yPkJvd2RlbiwgSi48L2F1dGhvcj48YXV0aG9yPkRhdmV5
IFNtaXRoLCBHLjwvYXV0aG9yPjxhdXRob3I+SGF5Y29jaywgUC4gQy48L2F1dGhvcj48YXV0aG9y
PkJ1cmdlc3MsIFMuPC9hdXRob3I+PC9hdXRob3JzPjwvY29udHJpYnV0b3JzPjxhdXRoLWFkZHJl
c3M+SW50ZWdyYXRpdmUgRXBpZGVtaW9sb2d5IFVuaXQsIFVuaXZlcnNpdHkgb2YgQnJpc3RvbCwg
QnJpc3RvbCwgVW5pdGVkIEtpbmdkb20uJiN4RDtEZXBhcnRtZW50IG9mIFB1YmxpYyBIZWFsdGgg
YW5kIFByaW1hcnkgQ2FyZSwgVW5pdmVyc2l0eSBvZiBDYW1icmlkZ2UsIENhbWJyaWRnZSwgVW5p
dGVkIEtpbmdkb20uPC9hdXRoLWFkZHJlc3M+PHRpdGxlcz48dGl0bGU+Q29uc2lzdGVudCBFc3Rp
bWF0aW9uIGluIE1lbmRlbGlhbiBSYW5kb21pemF0aW9uIHdpdGggU29tZSBJbnZhbGlkIEluc3Ry
dW1lbnRzIFVzaW5nIGEgV2VpZ2h0ZWQgTWVkaWFuIEVzdGltYXRvcjwvdGl0bGU+PHNlY29uZGFy
eS10aXRsZT5HZW5ldCBFcGlkZW1pb2w8L3NlY29uZGFyeS10aXRsZT48YWx0LXRpdGxlPkdlbmV0
IEVwaWRlbWlvbDwvYWx0LXRpdGxlPjwvdGl0bGVzPjxwZXJpb2RpY2FsPjxmdWxsLXRpdGxlPkdl
bmV0IEVwaWRlbWlvbDwvZnVsbC10aXRsZT48YWJici0xPkdlbmV0IEVwaWRlbWlvbDwvYWJici0x
PjwvcGVyaW9kaWNhbD48YWx0LXBlcmlvZGljYWw+PGZ1bGwtdGl0bGU+R2VuZXQgRXBpZGVtaW9s
PC9mdWxsLXRpdGxlPjxhYmJyLTE+R2VuZXQgRXBpZGVtaW9sPC9hYmJyLTE+PC9hbHQtcGVyaW9k
aWNhbD48cGFnZXM+MzA0LTE0PC9wYWdlcz48dm9sdW1lPjQwPC92b2x1bWU+PG51bWJlcj40PC9u
dW1iZXI+PGtleXdvcmRzPjxrZXl3b3JkPkNob2xlc3Rlcm9sLCBIREwvYW5hbHlzaXM8L2tleXdv
cmQ+PGtleXdvcmQ+Q2hvbGVzdGVyb2wsIExETC9hbmFseXNpczwva2V5d29yZD48a2V5d29yZD5D
b3JvbmFyeSBBcnRlcnkgRGlzZWFzZS9nZW5ldGljcy9tZXRhYm9saXNtPC9rZXl3b3JkPjxrZXl3
b3JkPkdlbmV0aWMgUHJlZGlzcG9zaXRpb24gdG8gRGlzZWFzZTwva2V5d29yZD48a2V5d29yZD5H
ZW5ldGljIFZhcmlhdGlvbi8qZ2VuZXRpY3M8L2tleXdvcmQ+PGtleXdvcmQ+R2Vub21lLVdpZGUg
QXNzb2NpYXRpb24gU3R1ZHk8L2tleXdvcmQ+PGtleXdvcmQ+SHVtYW5zPC9rZXl3b3JkPjxrZXl3
b3JkPk1lbmRlbGlhbiBSYW5kb21pemF0aW9uIEFuYWx5c2lzLyptZXRob2RzPC9rZXl3b3JkPjxr
ZXl3b3JkPk1vZGVscywgR2VuZXRpYzwva2V5d29yZD48a2V5d29yZD5SZWdyZXNzaW9uIEFuYWx5
c2lzPC9rZXl3b3JkPjxrZXl3b3JkPlJlc2VhcmNoIERlc2lnbjwva2V5d29yZD48L2tleXdvcmRz
PjxkYXRlcz48eWVhcj4yMDE2PC95ZWFyPjxwdWItZGF0ZXM+PGRhdGU+TWF5PC9kYXRlPjwvcHVi
LWRhdGVzPjwvZGF0ZXM+PGlzYm4+MTA5OC0yMjcyIChFbGVjdHJvbmljKSYjeEQ7MDc0MS0wMzk1
IChMaW5raW5nKTwvaXNibj48YWNjZXNzaW9uLW51bT4yNzA2MTI5ODwvYWNjZXNzaW9uLW51bT48
dXJscz48cmVsYXRlZC11cmxzPjx1cmw+aHR0cDovL3d3dy5uY2JpLm5sbS5uaWguZ292L3B1Ym1l
ZC8yNzA2MTI5ODwvdXJsPjwvcmVsYXRlZC11cmxzPjwvdXJscz48Y3VzdG9tMj40ODQ5NzMzPC9j
dXN0b20yPjxlbGVjdHJvbmljLXJlc291cmNlLW51bT4xMC4xMDAyL2dlcGkuMjE5NjU8L2VsZWN0
cm9uaWMtcmVzb3VyY2UtbnVtPjwvcmVjb3JkPjwvQ2l0ZT48L0VuZE5vdGU+AG==
</w:fldData>
        </w:fldChar>
      </w:r>
      <w:r w:rsidR="00832B9B">
        <w:rPr>
          <w:lang w:val="en-US"/>
        </w:rPr>
        <w:instrText xml:space="preserve"> ADDIN EN.CITE.DATA </w:instrText>
      </w:r>
      <w:r w:rsidR="00832B9B">
        <w:rPr>
          <w:lang w:val="en-US"/>
        </w:rPr>
      </w:r>
      <w:r w:rsidR="00832B9B">
        <w:rPr>
          <w:lang w:val="en-US"/>
        </w:rPr>
        <w:fldChar w:fldCharType="end"/>
      </w:r>
      <w:r w:rsidRPr="00D10F45">
        <w:rPr>
          <w:lang w:val="en-US"/>
        </w:rPr>
      </w:r>
      <w:r w:rsidRPr="00D10F45">
        <w:rPr>
          <w:lang w:val="en-US"/>
        </w:rPr>
        <w:fldChar w:fldCharType="separate"/>
      </w:r>
      <w:r w:rsidR="00832B9B" w:rsidRPr="00832B9B">
        <w:rPr>
          <w:noProof/>
          <w:vertAlign w:val="superscript"/>
          <w:lang w:val="en-US"/>
        </w:rPr>
        <w:t>4</w:t>
      </w:r>
      <w:r w:rsidRPr="00D10F45">
        <w:rPr>
          <w:lang w:val="en-US"/>
        </w:rPr>
        <w:fldChar w:fldCharType="end"/>
      </w:r>
      <w:r w:rsidRPr="00D10F45">
        <w:rPr>
          <w:lang w:val="en-US"/>
        </w:rPr>
        <w:t>. This orders the MR estimates derived from individual variants by their magnitude, selecting the median as the overall MR estimate, with standard error calculated by bootstrapping</w:t>
      </w:r>
      <w:r w:rsidRPr="00D10F45">
        <w:rPr>
          <w:lang w:val="en-US"/>
        </w:rPr>
        <w:fldChar w:fldCharType="begin">
          <w:fldData xml:space="preserve">PEVuZE5vdGU+PENpdGU+PEF1dGhvcj5Cb3dkZW48L0F1dGhvcj48WWVhcj4yMDE2PC9ZZWFyPjxS
ZWNOdW0+Mjk8L1JlY051bT48RGlzcGxheVRleHQ+PHN0eWxlIGZhY2U9InN1cGVyc2NyaXB0Ij40
PC9zdHlsZT48L0Rpc3BsYXlUZXh0PjxyZWNvcmQ+PHJlYy1udW1iZXI+Mjk8L3JlYy1udW1iZXI+
PGZvcmVpZ24ta2V5cz48a2V5IGFwcD0iRU4iIGRiLWlkPSJwdzVkcHpmNWRzeGYwbGV2dnh3NXgw
OWF2MjJhZHM1ZmQwdjkiIHRpbWVzdGFtcD0iMTUxNjg4NzQzMSI+Mjk8L2tleT48L2ZvcmVpZ24t
a2V5cz48cmVmLXR5cGUgbmFtZT0iSm91cm5hbCBBcnRpY2xlIj4xNzwvcmVmLXR5cGU+PGNvbnRy
aWJ1dG9ycz48YXV0aG9ycz48YXV0aG9yPkJvd2RlbiwgSi48L2F1dGhvcj48YXV0aG9yPkRhdmV5
IFNtaXRoLCBHLjwvYXV0aG9yPjxhdXRob3I+SGF5Y29jaywgUC4gQy48L2F1dGhvcj48YXV0aG9y
PkJ1cmdlc3MsIFMuPC9hdXRob3I+PC9hdXRob3JzPjwvY29udHJpYnV0b3JzPjxhdXRoLWFkZHJl
c3M+SW50ZWdyYXRpdmUgRXBpZGVtaW9sb2d5IFVuaXQsIFVuaXZlcnNpdHkgb2YgQnJpc3RvbCwg
QnJpc3RvbCwgVW5pdGVkIEtpbmdkb20uJiN4RDtEZXBhcnRtZW50IG9mIFB1YmxpYyBIZWFsdGgg
YW5kIFByaW1hcnkgQ2FyZSwgVW5pdmVyc2l0eSBvZiBDYW1icmlkZ2UsIENhbWJyaWRnZSwgVW5p
dGVkIEtpbmdkb20uPC9hdXRoLWFkZHJlc3M+PHRpdGxlcz48dGl0bGU+Q29uc2lzdGVudCBFc3Rp
bWF0aW9uIGluIE1lbmRlbGlhbiBSYW5kb21pemF0aW9uIHdpdGggU29tZSBJbnZhbGlkIEluc3Ry
dW1lbnRzIFVzaW5nIGEgV2VpZ2h0ZWQgTWVkaWFuIEVzdGltYXRvcjwvdGl0bGU+PHNlY29uZGFy
eS10aXRsZT5HZW5ldCBFcGlkZW1pb2w8L3NlY29uZGFyeS10aXRsZT48YWx0LXRpdGxlPkdlbmV0
IEVwaWRlbWlvbDwvYWx0LXRpdGxlPjwvdGl0bGVzPjxwZXJpb2RpY2FsPjxmdWxsLXRpdGxlPkdl
bmV0IEVwaWRlbWlvbDwvZnVsbC10aXRsZT48YWJici0xPkdlbmV0IEVwaWRlbWlvbDwvYWJici0x
PjwvcGVyaW9kaWNhbD48YWx0LXBlcmlvZGljYWw+PGZ1bGwtdGl0bGU+R2VuZXQgRXBpZGVtaW9s
PC9mdWxsLXRpdGxlPjxhYmJyLTE+R2VuZXQgRXBpZGVtaW9sPC9hYmJyLTE+PC9hbHQtcGVyaW9k
aWNhbD48cGFnZXM+MzA0LTE0PC9wYWdlcz48dm9sdW1lPjQwPC92b2x1bWU+PG51bWJlcj40PC9u
dW1iZXI+PGtleXdvcmRzPjxrZXl3b3JkPkNob2xlc3Rlcm9sLCBIREwvYW5hbHlzaXM8L2tleXdv
cmQ+PGtleXdvcmQ+Q2hvbGVzdGVyb2wsIExETC9hbmFseXNpczwva2V5d29yZD48a2V5d29yZD5D
b3JvbmFyeSBBcnRlcnkgRGlzZWFzZS9nZW5ldGljcy9tZXRhYm9saXNtPC9rZXl3b3JkPjxrZXl3
b3JkPkdlbmV0aWMgUHJlZGlzcG9zaXRpb24gdG8gRGlzZWFzZTwva2V5d29yZD48a2V5d29yZD5H
ZW5ldGljIFZhcmlhdGlvbi8qZ2VuZXRpY3M8L2tleXdvcmQ+PGtleXdvcmQ+R2Vub21lLVdpZGUg
QXNzb2NpYXRpb24gU3R1ZHk8L2tleXdvcmQ+PGtleXdvcmQ+SHVtYW5zPC9rZXl3b3JkPjxrZXl3
b3JkPk1lbmRlbGlhbiBSYW5kb21pemF0aW9uIEFuYWx5c2lzLyptZXRob2RzPC9rZXl3b3JkPjxr
ZXl3b3JkPk1vZGVscywgR2VuZXRpYzwva2V5d29yZD48a2V5d29yZD5SZWdyZXNzaW9uIEFuYWx5
c2lzPC9rZXl3b3JkPjxrZXl3b3JkPlJlc2VhcmNoIERlc2lnbjwva2V5d29yZD48L2tleXdvcmRz
PjxkYXRlcz48eWVhcj4yMDE2PC95ZWFyPjxwdWItZGF0ZXM+PGRhdGU+TWF5PC9kYXRlPjwvcHVi
LWRhdGVzPjwvZGF0ZXM+PGlzYm4+MTA5OC0yMjcyIChFbGVjdHJvbmljKSYjeEQ7MDc0MS0wMzk1
IChMaW5raW5nKTwvaXNibj48YWNjZXNzaW9uLW51bT4yNzA2MTI5ODwvYWNjZXNzaW9uLW51bT48
dXJscz48cmVsYXRlZC11cmxzPjx1cmw+aHR0cDovL3d3dy5uY2JpLm5sbS5uaWguZ292L3B1Ym1l
ZC8yNzA2MTI5ODwvdXJsPjwvcmVsYXRlZC11cmxzPjwvdXJscz48Y3VzdG9tMj40ODQ5NzMzPC9j
dXN0b20yPjxlbGVjdHJvbmljLXJlc291cmNlLW51bT4xMC4xMDAyL2dlcGkuMjE5NjU8L2VsZWN0
cm9uaWMtcmVzb3VyY2UtbnVtPjwvcmVjb3JkPjwvQ2l0ZT48L0VuZE5vdGU+AG==
</w:fldData>
        </w:fldChar>
      </w:r>
      <w:r w:rsidR="00832B9B">
        <w:rPr>
          <w:lang w:val="en-US"/>
        </w:rPr>
        <w:instrText xml:space="preserve"> ADDIN EN.CITE </w:instrText>
      </w:r>
      <w:r w:rsidR="00832B9B">
        <w:rPr>
          <w:lang w:val="en-US"/>
        </w:rPr>
        <w:fldChar w:fldCharType="begin">
          <w:fldData xml:space="preserve">PEVuZE5vdGU+PENpdGU+PEF1dGhvcj5Cb3dkZW48L0F1dGhvcj48WWVhcj4yMDE2PC9ZZWFyPjxS
ZWNOdW0+Mjk8L1JlY051bT48RGlzcGxheVRleHQ+PHN0eWxlIGZhY2U9InN1cGVyc2NyaXB0Ij40
PC9zdHlsZT48L0Rpc3BsYXlUZXh0PjxyZWNvcmQ+PHJlYy1udW1iZXI+Mjk8L3JlYy1udW1iZXI+
PGZvcmVpZ24ta2V5cz48a2V5IGFwcD0iRU4iIGRiLWlkPSJwdzVkcHpmNWRzeGYwbGV2dnh3NXgw
OWF2MjJhZHM1ZmQwdjkiIHRpbWVzdGFtcD0iMTUxNjg4NzQzMSI+Mjk8L2tleT48L2ZvcmVpZ24t
a2V5cz48cmVmLXR5cGUgbmFtZT0iSm91cm5hbCBBcnRpY2xlIj4xNzwvcmVmLXR5cGU+PGNvbnRy
aWJ1dG9ycz48YXV0aG9ycz48YXV0aG9yPkJvd2RlbiwgSi48L2F1dGhvcj48YXV0aG9yPkRhdmV5
IFNtaXRoLCBHLjwvYXV0aG9yPjxhdXRob3I+SGF5Y29jaywgUC4gQy48L2F1dGhvcj48YXV0aG9y
PkJ1cmdlc3MsIFMuPC9hdXRob3I+PC9hdXRob3JzPjwvY29udHJpYnV0b3JzPjxhdXRoLWFkZHJl
c3M+SW50ZWdyYXRpdmUgRXBpZGVtaW9sb2d5IFVuaXQsIFVuaXZlcnNpdHkgb2YgQnJpc3RvbCwg
QnJpc3RvbCwgVW5pdGVkIEtpbmdkb20uJiN4RDtEZXBhcnRtZW50IG9mIFB1YmxpYyBIZWFsdGgg
YW5kIFByaW1hcnkgQ2FyZSwgVW5pdmVyc2l0eSBvZiBDYW1icmlkZ2UsIENhbWJyaWRnZSwgVW5p
dGVkIEtpbmdkb20uPC9hdXRoLWFkZHJlc3M+PHRpdGxlcz48dGl0bGU+Q29uc2lzdGVudCBFc3Rp
bWF0aW9uIGluIE1lbmRlbGlhbiBSYW5kb21pemF0aW9uIHdpdGggU29tZSBJbnZhbGlkIEluc3Ry
dW1lbnRzIFVzaW5nIGEgV2VpZ2h0ZWQgTWVkaWFuIEVzdGltYXRvcjwvdGl0bGU+PHNlY29uZGFy
eS10aXRsZT5HZW5ldCBFcGlkZW1pb2w8L3NlY29uZGFyeS10aXRsZT48YWx0LXRpdGxlPkdlbmV0
IEVwaWRlbWlvbDwvYWx0LXRpdGxlPjwvdGl0bGVzPjxwZXJpb2RpY2FsPjxmdWxsLXRpdGxlPkdl
bmV0IEVwaWRlbWlvbDwvZnVsbC10aXRsZT48YWJici0xPkdlbmV0IEVwaWRlbWlvbDwvYWJici0x
PjwvcGVyaW9kaWNhbD48YWx0LXBlcmlvZGljYWw+PGZ1bGwtdGl0bGU+R2VuZXQgRXBpZGVtaW9s
PC9mdWxsLXRpdGxlPjxhYmJyLTE+R2VuZXQgRXBpZGVtaW9sPC9hYmJyLTE+PC9hbHQtcGVyaW9k
aWNhbD48cGFnZXM+MzA0LTE0PC9wYWdlcz48dm9sdW1lPjQwPC92b2x1bWU+PG51bWJlcj40PC9u
dW1iZXI+PGtleXdvcmRzPjxrZXl3b3JkPkNob2xlc3Rlcm9sLCBIREwvYW5hbHlzaXM8L2tleXdv
cmQ+PGtleXdvcmQ+Q2hvbGVzdGVyb2wsIExETC9hbmFseXNpczwva2V5d29yZD48a2V5d29yZD5D
b3JvbmFyeSBBcnRlcnkgRGlzZWFzZS9nZW5ldGljcy9tZXRhYm9saXNtPC9rZXl3b3JkPjxrZXl3
b3JkPkdlbmV0aWMgUHJlZGlzcG9zaXRpb24gdG8gRGlzZWFzZTwva2V5d29yZD48a2V5d29yZD5H
ZW5ldGljIFZhcmlhdGlvbi8qZ2VuZXRpY3M8L2tleXdvcmQ+PGtleXdvcmQ+R2Vub21lLVdpZGUg
QXNzb2NpYXRpb24gU3R1ZHk8L2tleXdvcmQ+PGtleXdvcmQ+SHVtYW5zPC9rZXl3b3JkPjxrZXl3
b3JkPk1lbmRlbGlhbiBSYW5kb21pemF0aW9uIEFuYWx5c2lzLyptZXRob2RzPC9rZXl3b3JkPjxr
ZXl3b3JkPk1vZGVscywgR2VuZXRpYzwva2V5d29yZD48a2V5d29yZD5SZWdyZXNzaW9uIEFuYWx5
c2lzPC9rZXl3b3JkPjxrZXl3b3JkPlJlc2VhcmNoIERlc2lnbjwva2V5d29yZD48L2tleXdvcmRz
PjxkYXRlcz48eWVhcj4yMDE2PC95ZWFyPjxwdWItZGF0ZXM+PGRhdGU+TWF5PC9kYXRlPjwvcHVi
LWRhdGVzPjwvZGF0ZXM+PGlzYm4+MTA5OC0yMjcyIChFbGVjdHJvbmljKSYjeEQ7MDc0MS0wMzk1
IChMaW5raW5nKTwvaXNibj48YWNjZXNzaW9uLW51bT4yNzA2MTI5ODwvYWNjZXNzaW9uLW51bT48
dXJscz48cmVsYXRlZC11cmxzPjx1cmw+aHR0cDovL3d3dy5uY2JpLm5sbS5uaWguZ292L3B1Ym1l
ZC8yNzA2MTI5ODwvdXJsPjwvcmVsYXRlZC11cmxzPjwvdXJscz48Y3VzdG9tMj40ODQ5NzMzPC9j
dXN0b20yPjxlbGVjdHJvbmljLXJlc291cmNlLW51bT4xMC4xMDAyL2dlcGkuMjE5NjU8L2VsZWN0
cm9uaWMtcmVzb3VyY2UtbnVtPjwvcmVjb3JkPjwvQ2l0ZT48L0VuZE5vdGU+AG==
</w:fldData>
        </w:fldChar>
      </w:r>
      <w:r w:rsidR="00832B9B">
        <w:rPr>
          <w:lang w:val="en-US"/>
        </w:rPr>
        <w:instrText xml:space="preserve"> ADDIN EN.CITE.DATA </w:instrText>
      </w:r>
      <w:r w:rsidR="00832B9B">
        <w:rPr>
          <w:lang w:val="en-US"/>
        </w:rPr>
      </w:r>
      <w:r w:rsidR="00832B9B">
        <w:rPr>
          <w:lang w:val="en-US"/>
        </w:rPr>
        <w:fldChar w:fldCharType="end"/>
      </w:r>
      <w:r w:rsidRPr="00D10F45">
        <w:rPr>
          <w:lang w:val="en-US"/>
        </w:rPr>
      </w:r>
      <w:r w:rsidRPr="00D10F45">
        <w:rPr>
          <w:lang w:val="en-US"/>
        </w:rPr>
        <w:fldChar w:fldCharType="separate"/>
      </w:r>
      <w:r w:rsidR="00832B9B" w:rsidRPr="00832B9B">
        <w:rPr>
          <w:noProof/>
          <w:vertAlign w:val="superscript"/>
          <w:lang w:val="en-US"/>
        </w:rPr>
        <w:t>4</w:t>
      </w:r>
      <w:r w:rsidRPr="00D10F45">
        <w:rPr>
          <w:lang w:val="en-US"/>
        </w:rPr>
        <w:fldChar w:fldCharType="end"/>
      </w:r>
      <w:r w:rsidRPr="00D10F45">
        <w:rPr>
          <w:lang w:val="en-US"/>
        </w:rPr>
        <w:t>. In scenarios where the associations of the genetic variants with the exposure of interest are correlated to their direct effect on the outcome under study, this simple median estimator performs better than a median estimator that is weighted for the precision of the individual MR estimates, and for this reason is preferred here</w:t>
      </w:r>
      <w:r w:rsidRPr="00D10F45">
        <w:rPr>
          <w:lang w:val="en-US"/>
        </w:rPr>
        <w:fldChar w:fldCharType="begin">
          <w:fldData xml:space="preserve">PEVuZE5vdGU+PENpdGU+PEF1dGhvcj5Cb3dkZW48L0F1dGhvcj48WWVhcj4yMDE2PC9ZZWFyPjxS
ZWNOdW0+Mjk8L1JlY051bT48RGlzcGxheVRleHQ+PHN0eWxlIGZhY2U9InN1cGVyc2NyaXB0Ij40
PC9zdHlsZT48L0Rpc3BsYXlUZXh0PjxyZWNvcmQ+PHJlYy1udW1iZXI+Mjk8L3JlYy1udW1iZXI+
PGZvcmVpZ24ta2V5cz48a2V5IGFwcD0iRU4iIGRiLWlkPSJwdzVkcHpmNWRzeGYwbGV2dnh3NXgw
OWF2MjJhZHM1ZmQwdjkiIHRpbWVzdGFtcD0iMTUxNjg4NzQzMSI+Mjk8L2tleT48L2ZvcmVpZ24t
a2V5cz48cmVmLXR5cGUgbmFtZT0iSm91cm5hbCBBcnRpY2xlIj4xNzwvcmVmLXR5cGU+PGNvbnRy
aWJ1dG9ycz48YXV0aG9ycz48YXV0aG9yPkJvd2RlbiwgSi48L2F1dGhvcj48YXV0aG9yPkRhdmV5
IFNtaXRoLCBHLjwvYXV0aG9yPjxhdXRob3I+SGF5Y29jaywgUC4gQy48L2F1dGhvcj48YXV0aG9y
PkJ1cmdlc3MsIFMuPC9hdXRob3I+PC9hdXRob3JzPjwvY29udHJpYnV0b3JzPjxhdXRoLWFkZHJl
c3M+SW50ZWdyYXRpdmUgRXBpZGVtaW9sb2d5IFVuaXQsIFVuaXZlcnNpdHkgb2YgQnJpc3RvbCwg
QnJpc3RvbCwgVW5pdGVkIEtpbmdkb20uJiN4RDtEZXBhcnRtZW50IG9mIFB1YmxpYyBIZWFsdGgg
YW5kIFByaW1hcnkgQ2FyZSwgVW5pdmVyc2l0eSBvZiBDYW1icmlkZ2UsIENhbWJyaWRnZSwgVW5p
dGVkIEtpbmdkb20uPC9hdXRoLWFkZHJlc3M+PHRpdGxlcz48dGl0bGU+Q29uc2lzdGVudCBFc3Rp
bWF0aW9uIGluIE1lbmRlbGlhbiBSYW5kb21pemF0aW9uIHdpdGggU29tZSBJbnZhbGlkIEluc3Ry
dW1lbnRzIFVzaW5nIGEgV2VpZ2h0ZWQgTWVkaWFuIEVzdGltYXRvcjwvdGl0bGU+PHNlY29uZGFy
eS10aXRsZT5HZW5ldCBFcGlkZW1pb2w8L3NlY29uZGFyeS10aXRsZT48YWx0LXRpdGxlPkdlbmV0
IEVwaWRlbWlvbDwvYWx0LXRpdGxlPjwvdGl0bGVzPjxwZXJpb2RpY2FsPjxmdWxsLXRpdGxlPkdl
bmV0IEVwaWRlbWlvbDwvZnVsbC10aXRsZT48YWJici0xPkdlbmV0IEVwaWRlbWlvbDwvYWJici0x
PjwvcGVyaW9kaWNhbD48YWx0LXBlcmlvZGljYWw+PGZ1bGwtdGl0bGU+R2VuZXQgRXBpZGVtaW9s
PC9mdWxsLXRpdGxlPjxhYmJyLTE+R2VuZXQgRXBpZGVtaW9sPC9hYmJyLTE+PC9hbHQtcGVyaW9k
aWNhbD48cGFnZXM+MzA0LTE0PC9wYWdlcz48dm9sdW1lPjQwPC92b2x1bWU+PG51bWJlcj40PC9u
dW1iZXI+PGtleXdvcmRzPjxrZXl3b3JkPkNob2xlc3Rlcm9sLCBIREwvYW5hbHlzaXM8L2tleXdv
cmQ+PGtleXdvcmQ+Q2hvbGVzdGVyb2wsIExETC9hbmFseXNpczwva2V5d29yZD48a2V5d29yZD5D
b3JvbmFyeSBBcnRlcnkgRGlzZWFzZS9nZW5ldGljcy9tZXRhYm9saXNtPC9rZXl3b3JkPjxrZXl3
b3JkPkdlbmV0aWMgUHJlZGlzcG9zaXRpb24gdG8gRGlzZWFzZTwva2V5d29yZD48a2V5d29yZD5H
ZW5ldGljIFZhcmlhdGlvbi8qZ2VuZXRpY3M8L2tleXdvcmQ+PGtleXdvcmQ+R2Vub21lLVdpZGUg
QXNzb2NpYXRpb24gU3R1ZHk8L2tleXdvcmQ+PGtleXdvcmQ+SHVtYW5zPC9rZXl3b3JkPjxrZXl3
b3JkPk1lbmRlbGlhbiBSYW5kb21pemF0aW9uIEFuYWx5c2lzLyptZXRob2RzPC9rZXl3b3JkPjxr
ZXl3b3JkPk1vZGVscywgR2VuZXRpYzwva2V5d29yZD48a2V5d29yZD5SZWdyZXNzaW9uIEFuYWx5
c2lzPC9rZXl3b3JkPjxrZXl3b3JkPlJlc2VhcmNoIERlc2lnbjwva2V5d29yZD48L2tleXdvcmRz
PjxkYXRlcz48eWVhcj4yMDE2PC95ZWFyPjxwdWItZGF0ZXM+PGRhdGU+TWF5PC9kYXRlPjwvcHVi
LWRhdGVzPjwvZGF0ZXM+PGlzYm4+MTA5OC0yMjcyIChFbGVjdHJvbmljKSYjeEQ7MDc0MS0wMzk1
IChMaW5raW5nKTwvaXNibj48YWNjZXNzaW9uLW51bT4yNzA2MTI5ODwvYWNjZXNzaW9uLW51bT48
dXJscz48cmVsYXRlZC11cmxzPjx1cmw+aHR0cDovL3d3dy5uY2JpLm5sbS5uaWguZ292L3B1Ym1l
ZC8yNzA2MTI5ODwvdXJsPjwvcmVsYXRlZC11cmxzPjwvdXJscz48Y3VzdG9tMj40ODQ5NzMzPC9j
dXN0b20yPjxlbGVjdHJvbmljLXJlc291cmNlLW51bT4xMC4xMDAyL2dlcGkuMjE5NjU8L2VsZWN0
cm9uaWMtcmVzb3VyY2UtbnVtPjwvcmVjb3JkPjwvQ2l0ZT48L0VuZE5vdGU+AG==
</w:fldData>
        </w:fldChar>
      </w:r>
      <w:r w:rsidR="00832B9B">
        <w:rPr>
          <w:lang w:val="en-US"/>
        </w:rPr>
        <w:instrText xml:space="preserve"> ADDIN EN.CITE </w:instrText>
      </w:r>
      <w:r w:rsidR="00832B9B">
        <w:rPr>
          <w:lang w:val="en-US"/>
        </w:rPr>
        <w:fldChar w:fldCharType="begin">
          <w:fldData xml:space="preserve">PEVuZE5vdGU+PENpdGU+PEF1dGhvcj5Cb3dkZW48L0F1dGhvcj48WWVhcj4yMDE2PC9ZZWFyPjxS
ZWNOdW0+Mjk8L1JlY051bT48RGlzcGxheVRleHQ+PHN0eWxlIGZhY2U9InN1cGVyc2NyaXB0Ij40
PC9zdHlsZT48L0Rpc3BsYXlUZXh0PjxyZWNvcmQ+PHJlYy1udW1iZXI+Mjk8L3JlYy1udW1iZXI+
PGZvcmVpZ24ta2V5cz48a2V5IGFwcD0iRU4iIGRiLWlkPSJwdzVkcHpmNWRzeGYwbGV2dnh3NXgw
OWF2MjJhZHM1ZmQwdjkiIHRpbWVzdGFtcD0iMTUxNjg4NzQzMSI+Mjk8L2tleT48L2ZvcmVpZ24t
a2V5cz48cmVmLXR5cGUgbmFtZT0iSm91cm5hbCBBcnRpY2xlIj4xNzwvcmVmLXR5cGU+PGNvbnRy
aWJ1dG9ycz48YXV0aG9ycz48YXV0aG9yPkJvd2RlbiwgSi48L2F1dGhvcj48YXV0aG9yPkRhdmV5
IFNtaXRoLCBHLjwvYXV0aG9yPjxhdXRob3I+SGF5Y29jaywgUC4gQy48L2F1dGhvcj48YXV0aG9y
PkJ1cmdlc3MsIFMuPC9hdXRob3I+PC9hdXRob3JzPjwvY29udHJpYnV0b3JzPjxhdXRoLWFkZHJl
c3M+SW50ZWdyYXRpdmUgRXBpZGVtaW9sb2d5IFVuaXQsIFVuaXZlcnNpdHkgb2YgQnJpc3RvbCwg
QnJpc3RvbCwgVW5pdGVkIEtpbmdkb20uJiN4RDtEZXBhcnRtZW50IG9mIFB1YmxpYyBIZWFsdGgg
YW5kIFByaW1hcnkgQ2FyZSwgVW5pdmVyc2l0eSBvZiBDYW1icmlkZ2UsIENhbWJyaWRnZSwgVW5p
dGVkIEtpbmdkb20uPC9hdXRoLWFkZHJlc3M+PHRpdGxlcz48dGl0bGU+Q29uc2lzdGVudCBFc3Rp
bWF0aW9uIGluIE1lbmRlbGlhbiBSYW5kb21pemF0aW9uIHdpdGggU29tZSBJbnZhbGlkIEluc3Ry
dW1lbnRzIFVzaW5nIGEgV2VpZ2h0ZWQgTWVkaWFuIEVzdGltYXRvcjwvdGl0bGU+PHNlY29uZGFy
eS10aXRsZT5HZW5ldCBFcGlkZW1pb2w8L3NlY29uZGFyeS10aXRsZT48YWx0LXRpdGxlPkdlbmV0
IEVwaWRlbWlvbDwvYWx0LXRpdGxlPjwvdGl0bGVzPjxwZXJpb2RpY2FsPjxmdWxsLXRpdGxlPkdl
bmV0IEVwaWRlbWlvbDwvZnVsbC10aXRsZT48YWJici0xPkdlbmV0IEVwaWRlbWlvbDwvYWJici0x
PjwvcGVyaW9kaWNhbD48YWx0LXBlcmlvZGljYWw+PGZ1bGwtdGl0bGU+R2VuZXQgRXBpZGVtaW9s
PC9mdWxsLXRpdGxlPjxhYmJyLTE+R2VuZXQgRXBpZGVtaW9sPC9hYmJyLTE+PC9hbHQtcGVyaW9k
aWNhbD48cGFnZXM+MzA0LTE0PC9wYWdlcz48dm9sdW1lPjQwPC92b2x1bWU+PG51bWJlcj40PC9u
dW1iZXI+PGtleXdvcmRzPjxrZXl3b3JkPkNob2xlc3Rlcm9sLCBIREwvYW5hbHlzaXM8L2tleXdv
cmQ+PGtleXdvcmQ+Q2hvbGVzdGVyb2wsIExETC9hbmFseXNpczwva2V5d29yZD48a2V5d29yZD5D
b3JvbmFyeSBBcnRlcnkgRGlzZWFzZS9nZW5ldGljcy9tZXRhYm9saXNtPC9rZXl3b3JkPjxrZXl3
b3JkPkdlbmV0aWMgUHJlZGlzcG9zaXRpb24gdG8gRGlzZWFzZTwva2V5d29yZD48a2V5d29yZD5H
ZW5ldGljIFZhcmlhdGlvbi8qZ2VuZXRpY3M8L2tleXdvcmQ+PGtleXdvcmQ+R2Vub21lLVdpZGUg
QXNzb2NpYXRpb24gU3R1ZHk8L2tleXdvcmQ+PGtleXdvcmQ+SHVtYW5zPC9rZXl3b3JkPjxrZXl3
b3JkPk1lbmRlbGlhbiBSYW5kb21pemF0aW9uIEFuYWx5c2lzLyptZXRob2RzPC9rZXl3b3JkPjxr
ZXl3b3JkPk1vZGVscywgR2VuZXRpYzwva2V5d29yZD48a2V5d29yZD5SZWdyZXNzaW9uIEFuYWx5
c2lzPC9rZXl3b3JkPjxrZXl3b3JkPlJlc2VhcmNoIERlc2lnbjwva2V5d29yZD48L2tleXdvcmRz
PjxkYXRlcz48eWVhcj4yMDE2PC95ZWFyPjxwdWItZGF0ZXM+PGRhdGU+TWF5PC9kYXRlPjwvcHVi
LWRhdGVzPjwvZGF0ZXM+PGlzYm4+MTA5OC0yMjcyIChFbGVjdHJvbmljKSYjeEQ7MDc0MS0wMzk1
IChMaW5raW5nKTwvaXNibj48YWNjZXNzaW9uLW51bT4yNzA2MTI5ODwvYWNjZXNzaW9uLW51bT48
dXJscz48cmVsYXRlZC11cmxzPjx1cmw+aHR0cDovL3d3dy5uY2JpLm5sbS5uaWguZ292L3B1Ym1l
ZC8yNzA2MTI5ODwvdXJsPjwvcmVsYXRlZC11cmxzPjwvdXJscz48Y3VzdG9tMj40ODQ5NzMzPC9j
dXN0b20yPjxlbGVjdHJvbmljLXJlc291cmNlLW51bT4xMC4xMDAyL2dlcGkuMjE5NjU8L2VsZWN0
cm9uaWMtcmVzb3VyY2UtbnVtPjwvcmVjb3JkPjwvQ2l0ZT48L0VuZE5vdGU+AG==
</w:fldData>
        </w:fldChar>
      </w:r>
      <w:r w:rsidR="00832B9B">
        <w:rPr>
          <w:lang w:val="en-US"/>
        </w:rPr>
        <w:instrText xml:space="preserve"> ADDIN EN.CITE.DATA </w:instrText>
      </w:r>
      <w:r w:rsidR="00832B9B">
        <w:rPr>
          <w:lang w:val="en-US"/>
        </w:rPr>
      </w:r>
      <w:r w:rsidR="00832B9B">
        <w:rPr>
          <w:lang w:val="en-US"/>
        </w:rPr>
        <w:fldChar w:fldCharType="end"/>
      </w:r>
      <w:r w:rsidRPr="00D10F45">
        <w:rPr>
          <w:lang w:val="en-US"/>
        </w:rPr>
      </w:r>
      <w:r w:rsidRPr="00D10F45">
        <w:rPr>
          <w:lang w:val="en-US"/>
        </w:rPr>
        <w:fldChar w:fldCharType="separate"/>
      </w:r>
      <w:r w:rsidR="00832B9B" w:rsidRPr="00832B9B">
        <w:rPr>
          <w:noProof/>
          <w:vertAlign w:val="superscript"/>
          <w:lang w:val="en-US"/>
        </w:rPr>
        <w:t>4</w:t>
      </w:r>
      <w:r w:rsidRPr="00D10F45">
        <w:rPr>
          <w:lang w:val="en-US"/>
        </w:rPr>
        <w:fldChar w:fldCharType="end"/>
      </w:r>
      <w:r w:rsidRPr="00D10F45">
        <w:rPr>
          <w:lang w:val="en-US"/>
        </w:rPr>
        <w:t xml:space="preserve">. </w:t>
      </w:r>
      <w:r w:rsidR="006E4DDA">
        <w:rPr>
          <w:lang w:val="en-US"/>
        </w:rPr>
        <w:t>Thirdly</w:t>
      </w:r>
      <w:r w:rsidRPr="00D10F45">
        <w:rPr>
          <w:lang w:val="en-US"/>
        </w:rPr>
        <w:t>, the Pleiotropy Residual Sum and Outlier (PRESSO) method was also applied as an MR statistical sensitivity analysis</w:t>
      </w:r>
      <w:r w:rsidRPr="00D10F45">
        <w:rPr>
          <w:lang w:val="en-US"/>
        </w:rPr>
        <w:fldChar w:fldCharType="begin">
          <w:fldData xml:space="preserve">PEVuZE5vdGU+PENpdGU+PEF1dGhvcj5WZXJiYW5jazwvQXV0aG9yPjxZZWFyPjIwMTg8L1llYXI+
PFJlY051bT4xMzQ8L1JlY051bT48RGlzcGxheVRleHQ+PHN0eWxlIGZhY2U9InN1cGVyc2NyaXB0
Ij41PC9zdHlsZT48L0Rpc3BsYXlUZXh0PjxyZWNvcmQ+PHJlYy1udW1iZXI+MTM0PC9yZWMtbnVt
YmVyPjxmb3JlaWduLWtleXM+PGtleSBhcHA9IkVOIiBkYi1pZD0icHc1ZHB6ZjVkc3hmMGxldnZ4
dzV4MDlhdjIyYWRzNWZkMHY5IiB0aW1lc3RhbXA9IjE1MzEzMTQ0NDUiPjEzNDwva2V5PjwvZm9y
ZWlnbi1rZXlzPjxyZWYtdHlwZSBuYW1lPSJKb3VybmFsIEFydGljbGUiPjE3PC9yZWYtdHlwZT48
Y29udHJpYnV0b3JzPjxhdXRob3JzPjxhdXRob3I+VmVyYmFuY2ssIE0uPC9hdXRob3I+PGF1dGhv
cj5DaGVuLCBDLiBZLjwvYXV0aG9yPjxhdXRob3I+TmVhbGUsIEIuPC9hdXRob3I+PGF1dGhvcj5E
bywgUi48L2F1dGhvcj48L2F1dGhvcnM+PC9jb250cmlidXRvcnM+PGF1dGgtYWRkcmVzcz5UaGUg
Q2hhcmxlcyBCcm9uZm1hbiBJbnN0aXR1dGUgZm9yIFBlcnNvbmFsaXplZCBNZWRpY2luZSwgSWNh
aG4gU2Nob29sIG9mIE1lZGljaW5lIGF0IE1vdW50IFNpbmFpLCBOZXcgWW9yaywgTlksIFVTQS4m
I3hEO1RoZSBJY2FobiBJbnN0aXR1dGUgZm9yIEdlbm9taWNzIGFuZCBNdWx0aXNjYWxlIEJpb2xv
Z3ksIEljYWhuIFNjaG9vbCBvZiBNZWRpY2luZSBhdCBNb3VudCBTaW5haSwgTmV3IFlvcmssIE5Z
LCBVU0EuJiN4RDtEZXBhcnRtZW50IG9mIEdlbmV0aWNzIGFuZCBHZW5vbWljIFNjaWVuY2VzLCBJ
Y2FobiBTY2hvb2wgb2YgTWVkaWNpbmUgYXQgTW91bnQgU2luYWksIE5ldyBZb3JrLCBOWSwgVVNB
LiYjeEQ7QW5hbHl0aWMgYW5kIFRyYW5zbGF0aW9uYWwgR2VuZXRpY3MgVW5pdCwgTWFzc2FjaHVz
ZXR0cyBHZW5lcmFsIEhvc3BpdGFsLCBCb3N0b24sIE1BLCBVU0EuJiN4RDtQcm9ncmFtIGluIE1l
ZGljYWwgYW5kIFBvcHVsYXRpb24gR2VuZXRpY3MsIEJyb2FkIEluc3RpdHV0ZSwgQ2FtYnJpZGdl
LCBNQSwgVVNBLiYjeEQ7U3RhbmxleSBDZW50ZXIgZm9yIFBzeWNoaWF0cmljIFJlc2VhcmNoLCBC
cm9hZCBJbnN0aXR1dGUsIENhbWJyaWRnZSwgTUEsIFVTQS4mI3hEO0FuYWx5dGljIGFuZCBUcmFu
c2xhdGlvbmFsIEdlbmV0aWNzIFVuaXQsIE1hc3NhY2h1c2V0dHMgR2VuZXJhbCBIb3NwaXRhbCwg
Qm9zdG9uLCBNQSwgVVNBLiBibmVhbGVAYnJvYWRpbnN0aXR1dGUub3JnLiYjeEQ7UHJvZ3JhbSBp
biBNZWRpY2FsIGFuZCBQb3B1bGF0aW9uIEdlbmV0aWNzLCBCcm9hZCBJbnN0aXR1dGUsIENhbWJy
aWRnZSwgTUEsIFVTQS4gYm5lYWxlQGJyb2FkaW5zdGl0dXRlLm9yZy4mI3hEO1N0YW5sZXkgQ2Vu
dGVyIGZvciBQc3ljaGlhdHJpYyBSZXNlYXJjaCwgQnJvYWQgSW5zdGl0dXRlLCBDYW1icmlkZ2Us
IE1BLCBVU0EuIGJuZWFsZUBicm9hZGluc3RpdHV0ZS5vcmcuJiN4RDtUaGUgQ2hhcmxlcyBCcm9u
Zm1hbiBJbnN0aXR1dGUgZm9yIFBlcnNvbmFsaXplZCBNZWRpY2luZSwgSWNhaG4gU2Nob29sIG9m
IE1lZGljaW5lIGF0IE1vdW50IFNpbmFpLCBOZXcgWW9yaywgTlksIFVTQS4gcm9uLmRvQG1zc20u
ZWR1LiYjeEQ7VGhlIEljYWhuIEluc3RpdHV0ZSBmb3IgR2Vub21pY3MgYW5kIE11bHRpc2NhbGUg
QmlvbG9neSwgSWNhaG4gU2Nob29sIG9mIE1lZGljaW5lIGF0IE1vdW50IFNpbmFpLCBOZXcgWW9y
aywgTlksIFVTQS4gcm9uLmRvQG1zc20uZWR1LiYjeEQ7RGVwYXJ0bWVudCBvZiBHZW5ldGljcyBh
bmQgR2Vub21pYyBTY2llbmNlcywgSWNhaG4gU2Nob29sIG9mIE1lZGljaW5lIGF0IE1vdW50IFNp
bmFpLCBOZXcgWW9yaywgTlksIFVTQS4gcm9uLmRvQG1zc20uZWR1LjwvYXV0aC1hZGRyZXNzPjx0
aXRsZXM+PHRpdGxlPkRldGVjdGlvbiBvZiB3aWRlc3ByZWFkIGhvcml6b250YWwgcGxlaW90cm9w
eSBpbiBjYXVzYWwgcmVsYXRpb25zaGlwcyBpbmZlcnJlZCBmcm9tIE1lbmRlbGlhbiByYW5kb21p
emF0aW9uIGJldHdlZW4gY29tcGxleCB0cmFpdHMgYW5kIGRpc2Vhc2VzPC90aXRsZT48c2Vjb25k
YXJ5LXRpdGxlPk5hdCBHZW5ldDwvc2Vjb25kYXJ5LXRpdGxlPjwvdGl0bGVzPjxwZXJpb2RpY2Fs
PjxmdWxsLXRpdGxlPk5hdCBHZW5ldDwvZnVsbC10aXRsZT48L3BlcmlvZGljYWw+PHBhZ2VzPjY5
My02OTg8L3BhZ2VzPjx2b2x1bWU+NTA8L3ZvbHVtZT48bnVtYmVyPjU8L251bWJlcj48ZGF0ZXM+
PHllYXI+MjAxODwveWVhcj48cHViLWRhdGVzPjxkYXRlPk1heTwvZGF0ZT48L3B1Yi1kYXRlcz48
L2RhdGVzPjxpc2JuPjE1NDYtMTcxOCAoRWxlY3Ryb25pYykmI3hEOzEwNjEtNDAzNiAoTGlua2lu
Zyk8L2lzYm4+PGFjY2Vzc2lvbi1udW0+Mjk2ODYzODc8L2FjY2Vzc2lvbi1udW0+PHVybHM+PHJl
bGF0ZWQtdXJscz48dXJsPmh0dHBzOi8vd3d3Lm5jYmkubmxtLm5paC5nb3YvcHVibWVkLzI5Njg2
Mzg3PC91cmw+PC9yZWxhdGVkLXVybHM+PC91cmxzPjxlbGVjdHJvbmljLXJlc291cmNlLW51bT4x
MC4xMDM4L3M0MTU4OC0wMTgtMDA5OS03PC9lbGVjdHJvbmljLXJlc291cmNlLW51bT48L3JlY29y
ZD48L0NpdGU+PC9FbmROb3RlPn==
</w:fldData>
        </w:fldChar>
      </w:r>
      <w:r w:rsidR="00832B9B">
        <w:rPr>
          <w:lang w:val="en-US"/>
        </w:rPr>
        <w:instrText xml:space="preserve"> ADDIN EN.CITE </w:instrText>
      </w:r>
      <w:r w:rsidR="00832B9B">
        <w:rPr>
          <w:lang w:val="en-US"/>
        </w:rPr>
        <w:fldChar w:fldCharType="begin">
          <w:fldData xml:space="preserve">PEVuZE5vdGU+PENpdGU+PEF1dGhvcj5WZXJiYW5jazwvQXV0aG9yPjxZZWFyPjIwMTg8L1llYXI+
PFJlY051bT4xMzQ8L1JlY051bT48RGlzcGxheVRleHQ+PHN0eWxlIGZhY2U9InN1cGVyc2NyaXB0
Ij41PC9zdHlsZT48L0Rpc3BsYXlUZXh0PjxyZWNvcmQ+PHJlYy1udW1iZXI+MTM0PC9yZWMtbnVt
YmVyPjxmb3JlaWduLWtleXM+PGtleSBhcHA9IkVOIiBkYi1pZD0icHc1ZHB6ZjVkc3hmMGxldnZ4
dzV4MDlhdjIyYWRzNWZkMHY5IiB0aW1lc3RhbXA9IjE1MzEzMTQ0NDUiPjEzNDwva2V5PjwvZm9y
ZWlnbi1rZXlzPjxyZWYtdHlwZSBuYW1lPSJKb3VybmFsIEFydGljbGUiPjE3PC9yZWYtdHlwZT48
Y29udHJpYnV0b3JzPjxhdXRob3JzPjxhdXRob3I+VmVyYmFuY2ssIE0uPC9hdXRob3I+PGF1dGhv
cj5DaGVuLCBDLiBZLjwvYXV0aG9yPjxhdXRob3I+TmVhbGUsIEIuPC9hdXRob3I+PGF1dGhvcj5E
bywgUi48L2F1dGhvcj48L2F1dGhvcnM+PC9jb250cmlidXRvcnM+PGF1dGgtYWRkcmVzcz5UaGUg
Q2hhcmxlcyBCcm9uZm1hbiBJbnN0aXR1dGUgZm9yIFBlcnNvbmFsaXplZCBNZWRpY2luZSwgSWNh
aG4gU2Nob29sIG9mIE1lZGljaW5lIGF0IE1vdW50IFNpbmFpLCBOZXcgWW9yaywgTlksIFVTQS4m
I3hEO1RoZSBJY2FobiBJbnN0aXR1dGUgZm9yIEdlbm9taWNzIGFuZCBNdWx0aXNjYWxlIEJpb2xv
Z3ksIEljYWhuIFNjaG9vbCBvZiBNZWRpY2luZSBhdCBNb3VudCBTaW5haSwgTmV3IFlvcmssIE5Z
LCBVU0EuJiN4RDtEZXBhcnRtZW50IG9mIEdlbmV0aWNzIGFuZCBHZW5vbWljIFNjaWVuY2VzLCBJ
Y2FobiBTY2hvb2wgb2YgTWVkaWNpbmUgYXQgTW91bnQgU2luYWksIE5ldyBZb3JrLCBOWSwgVVNB
LiYjeEQ7QW5hbHl0aWMgYW5kIFRyYW5zbGF0aW9uYWwgR2VuZXRpY3MgVW5pdCwgTWFzc2FjaHVz
ZXR0cyBHZW5lcmFsIEhvc3BpdGFsLCBCb3N0b24sIE1BLCBVU0EuJiN4RDtQcm9ncmFtIGluIE1l
ZGljYWwgYW5kIFBvcHVsYXRpb24gR2VuZXRpY3MsIEJyb2FkIEluc3RpdHV0ZSwgQ2FtYnJpZGdl
LCBNQSwgVVNBLiYjeEQ7U3RhbmxleSBDZW50ZXIgZm9yIFBzeWNoaWF0cmljIFJlc2VhcmNoLCBC
cm9hZCBJbnN0aXR1dGUsIENhbWJyaWRnZSwgTUEsIFVTQS4mI3hEO0FuYWx5dGljIGFuZCBUcmFu
c2xhdGlvbmFsIEdlbmV0aWNzIFVuaXQsIE1hc3NhY2h1c2V0dHMgR2VuZXJhbCBIb3NwaXRhbCwg
Qm9zdG9uLCBNQSwgVVNBLiBibmVhbGVAYnJvYWRpbnN0aXR1dGUub3JnLiYjeEQ7UHJvZ3JhbSBp
biBNZWRpY2FsIGFuZCBQb3B1bGF0aW9uIEdlbmV0aWNzLCBCcm9hZCBJbnN0aXR1dGUsIENhbWJy
aWRnZSwgTUEsIFVTQS4gYm5lYWxlQGJyb2FkaW5zdGl0dXRlLm9yZy4mI3hEO1N0YW5sZXkgQ2Vu
dGVyIGZvciBQc3ljaGlhdHJpYyBSZXNlYXJjaCwgQnJvYWQgSW5zdGl0dXRlLCBDYW1icmlkZ2Us
IE1BLCBVU0EuIGJuZWFsZUBicm9hZGluc3RpdHV0ZS5vcmcuJiN4RDtUaGUgQ2hhcmxlcyBCcm9u
Zm1hbiBJbnN0aXR1dGUgZm9yIFBlcnNvbmFsaXplZCBNZWRpY2luZSwgSWNhaG4gU2Nob29sIG9m
IE1lZGljaW5lIGF0IE1vdW50IFNpbmFpLCBOZXcgWW9yaywgTlksIFVTQS4gcm9uLmRvQG1zc20u
ZWR1LiYjeEQ7VGhlIEljYWhuIEluc3RpdHV0ZSBmb3IgR2Vub21pY3MgYW5kIE11bHRpc2NhbGUg
QmlvbG9neSwgSWNhaG4gU2Nob29sIG9mIE1lZGljaW5lIGF0IE1vdW50IFNpbmFpLCBOZXcgWW9y
aywgTlksIFVTQS4gcm9uLmRvQG1zc20uZWR1LiYjeEQ7RGVwYXJ0bWVudCBvZiBHZW5ldGljcyBh
bmQgR2Vub21pYyBTY2llbmNlcywgSWNhaG4gU2Nob29sIG9mIE1lZGljaW5lIGF0IE1vdW50IFNp
bmFpLCBOZXcgWW9yaywgTlksIFVTQS4gcm9uLmRvQG1zc20uZWR1LjwvYXV0aC1hZGRyZXNzPjx0
aXRsZXM+PHRpdGxlPkRldGVjdGlvbiBvZiB3aWRlc3ByZWFkIGhvcml6b250YWwgcGxlaW90cm9w
eSBpbiBjYXVzYWwgcmVsYXRpb25zaGlwcyBpbmZlcnJlZCBmcm9tIE1lbmRlbGlhbiByYW5kb21p
emF0aW9uIGJldHdlZW4gY29tcGxleCB0cmFpdHMgYW5kIGRpc2Vhc2VzPC90aXRsZT48c2Vjb25k
YXJ5LXRpdGxlPk5hdCBHZW5ldDwvc2Vjb25kYXJ5LXRpdGxlPjwvdGl0bGVzPjxwZXJpb2RpY2Fs
PjxmdWxsLXRpdGxlPk5hdCBHZW5ldDwvZnVsbC10aXRsZT48L3BlcmlvZGljYWw+PHBhZ2VzPjY5
My02OTg8L3BhZ2VzPjx2b2x1bWU+NTA8L3ZvbHVtZT48bnVtYmVyPjU8L251bWJlcj48ZGF0ZXM+
PHllYXI+MjAxODwveWVhcj48cHViLWRhdGVzPjxkYXRlPk1heTwvZGF0ZT48L3B1Yi1kYXRlcz48
L2RhdGVzPjxpc2JuPjE1NDYtMTcxOCAoRWxlY3Ryb25pYykmI3hEOzEwNjEtNDAzNiAoTGlua2lu
Zyk8L2lzYm4+PGFjY2Vzc2lvbi1udW0+Mjk2ODYzODc8L2FjY2Vzc2lvbi1udW0+PHVybHM+PHJl
bGF0ZWQtdXJscz48dXJsPmh0dHBzOi8vd3d3Lm5jYmkubmxtLm5paC5nb3YvcHVibWVkLzI5Njg2
Mzg3PC91cmw+PC9yZWxhdGVkLXVybHM+PC91cmxzPjxlbGVjdHJvbmljLXJlc291cmNlLW51bT4x
MC4xMDM4L3M0MTU4OC0wMTgtMDA5OS03PC9lbGVjdHJvbmljLXJlc291cmNlLW51bT48L3JlY29y
ZD48L0NpdGU+PC9FbmROb3RlPn==
</w:fldData>
        </w:fldChar>
      </w:r>
      <w:r w:rsidR="00832B9B">
        <w:rPr>
          <w:lang w:val="en-US"/>
        </w:rPr>
        <w:instrText xml:space="preserve"> ADDIN EN.CITE.DATA </w:instrText>
      </w:r>
      <w:r w:rsidR="00832B9B">
        <w:rPr>
          <w:lang w:val="en-US"/>
        </w:rPr>
      </w:r>
      <w:r w:rsidR="00832B9B">
        <w:rPr>
          <w:lang w:val="en-US"/>
        </w:rPr>
        <w:fldChar w:fldCharType="end"/>
      </w:r>
      <w:r w:rsidRPr="00D10F45">
        <w:rPr>
          <w:lang w:val="en-US"/>
        </w:rPr>
      </w:r>
      <w:r w:rsidRPr="00D10F45">
        <w:rPr>
          <w:lang w:val="en-US"/>
        </w:rPr>
        <w:fldChar w:fldCharType="separate"/>
      </w:r>
      <w:r w:rsidR="00832B9B" w:rsidRPr="00832B9B">
        <w:rPr>
          <w:noProof/>
          <w:vertAlign w:val="superscript"/>
          <w:lang w:val="en-US"/>
        </w:rPr>
        <w:t>5</w:t>
      </w:r>
      <w:r w:rsidRPr="00D10F45">
        <w:rPr>
          <w:lang w:val="en-US"/>
        </w:rPr>
        <w:fldChar w:fldCharType="end"/>
      </w:r>
      <w:r w:rsidRPr="00D10F45">
        <w:rPr>
          <w:lang w:val="en-US"/>
        </w:rPr>
        <w:t>. This regresses the variant-outcome association estimates by the variant-exposure association estimates and uses the residual errors to test for the presence of outlier variants. Any such outliers are removed and outlier-corrected MR estimates are consequently generated</w:t>
      </w:r>
      <w:r w:rsidRPr="00D10F45">
        <w:rPr>
          <w:lang w:val="en-US"/>
        </w:rPr>
        <w:fldChar w:fldCharType="begin">
          <w:fldData xml:space="preserve">PEVuZE5vdGU+PENpdGU+PEF1dGhvcj5WZXJiYW5jazwvQXV0aG9yPjxZZWFyPjIwMTg8L1llYXI+
PFJlY051bT4xMzQ8L1JlY051bT48RGlzcGxheVRleHQ+PHN0eWxlIGZhY2U9InN1cGVyc2NyaXB0
Ij41PC9zdHlsZT48L0Rpc3BsYXlUZXh0PjxyZWNvcmQ+PHJlYy1udW1iZXI+MTM0PC9yZWMtbnVt
YmVyPjxmb3JlaWduLWtleXM+PGtleSBhcHA9IkVOIiBkYi1pZD0icHc1ZHB6ZjVkc3hmMGxldnZ4
dzV4MDlhdjIyYWRzNWZkMHY5IiB0aW1lc3RhbXA9IjE1MzEzMTQ0NDUiPjEzNDwva2V5PjwvZm9y
ZWlnbi1rZXlzPjxyZWYtdHlwZSBuYW1lPSJKb3VybmFsIEFydGljbGUiPjE3PC9yZWYtdHlwZT48
Y29udHJpYnV0b3JzPjxhdXRob3JzPjxhdXRob3I+VmVyYmFuY2ssIE0uPC9hdXRob3I+PGF1dGhv
cj5DaGVuLCBDLiBZLjwvYXV0aG9yPjxhdXRob3I+TmVhbGUsIEIuPC9hdXRob3I+PGF1dGhvcj5E
bywgUi48L2F1dGhvcj48L2F1dGhvcnM+PC9jb250cmlidXRvcnM+PGF1dGgtYWRkcmVzcz5UaGUg
Q2hhcmxlcyBCcm9uZm1hbiBJbnN0aXR1dGUgZm9yIFBlcnNvbmFsaXplZCBNZWRpY2luZSwgSWNh
aG4gU2Nob29sIG9mIE1lZGljaW5lIGF0IE1vdW50IFNpbmFpLCBOZXcgWW9yaywgTlksIFVTQS4m
I3hEO1RoZSBJY2FobiBJbnN0aXR1dGUgZm9yIEdlbm9taWNzIGFuZCBNdWx0aXNjYWxlIEJpb2xv
Z3ksIEljYWhuIFNjaG9vbCBvZiBNZWRpY2luZSBhdCBNb3VudCBTaW5haSwgTmV3IFlvcmssIE5Z
LCBVU0EuJiN4RDtEZXBhcnRtZW50IG9mIEdlbmV0aWNzIGFuZCBHZW5vbWljIFNjaWVuY2VzLCBJ
Y2FobiBTY2hvb2wgb2YgTWVkaWNpbmUgYXQgTW91bnQgU2luYWksIE5ldyBZb3JrLCBOWSwgVVNB
LiYjeEQ7QW5hbHl0aWMgYW5kIFRyYW5zbGF0aW9uYWwgR2VuZXRpY3MgVW5pdCwgTWFzc2FjaHVz
ZXR0cyBHZW5lcmFsIEhvc3BpdGFsLCBCb3N0b24sIE1BLCBVU0EuJiN4RDtQcm9ncmFtIGluIE1l
ZGljYWwgYW5kIFBvcHVsYXRpb24gR2VuZXRpY3MsIEJyb2FkIEluc3RpdHV0ZSwgQ2FtYnJpZGdl
LCBNQSwgVVNBLiYjeEQ7U3RhbmxleSBDZW50ZXIgZm9yIFBzeWNoaWF0cmljIFJlc2VhcmNoLCBC
cm9hZCBJbnN0aXR1dGUsIENhbWJyaWRnZSwgTUEsIFVTQS4mI3hEO0FuYWx5dGljIGFuZCBUcmFu
c2xhdGlvbmFsIEdlbmV0aWNzIFVuaXQsIE1hc3NhY2h1c2V0dHMgR2VuZXJhbCBIb3NwaXRhbCwg
Qm9zdG9uLCBNQSwgVVNBLiBibmVhbGVAYnJvYWRpbnN0aXR1dGUub3JnLiYjeEQ7UHJvZ3JhbSBp
biBNZWRpY2FsIGFuZCBQb3B1bGF0aW9uIEdlbmV0aWNzLCBCcm9hZCBJbnN0aXR1dGUsIENhbWJy
aWRnZSwgTUEsIFVTQS4gYm5lYWxlQGJyb2FkaW5zdGl0dXRlLm9yZy4mI3hEO1N0YW5sZXkgQ2Vu
dGVyIGZvciBQc3ljaGlhdHJpYyBSZXNlYXJjaCwgQnJvYWQgSW5zdGl0dXRlLCBDYW1icmlkZ2Us
IE1BLCBVU0EuIGJuZWFsZUBicm9hZGluc3RpdHV0ZS5vcmcuJiN4RDtUaGUgQ2hhcmxlcyBCcm9u
Zm1hbiBJbnN0aXR1dGUgZm9yIFBlcnNvbmFsaXplZCBNZWRpY2luZSwgSWNhaG4gU2Nob29sIG9m
IE1lZGljaW5lIGF0IE1vdW50IFNpbmFpLCBOZXcgWW9yaywgTlksIFVTQS4gcm9uLmRvQG1zc20u
ZWR1LiYjeEQ7VGhlIEljYWhuIEluc3RpdHV0ZSBmb3IgR2Vub21pY3MgYW5kIE11bHRpc2NhbGUg
QmlvbG9neSwgSWNhaG4gU2Nob29sIG9mIE1lZGljaW5lIGF0IE1vdW50IFNpbmFpLCBOZXcgWW9y
aywgTlksIFVTQS4gcm9uLmRvQG1zc20uZWR1LiYjeEQ7RGVwYXJ0bWVudCBvZiBHZW5ldGljcyBh
bmQgR2Vub21pYyBTY2llbmNlcywgSWNhaG4gU2Nob29sIG9mIE1lZGljaW5lIGF0IE1vdW50IFNp
bmFpLCBOZXcgWW9yaywgTlksIFVTQS4gcm9uLmRvQG1zc20uZWR1LjwvYXV0aC1hZGRyZXNzPjx0
aXRsZXM+PHRpdGxlPkRldGVjdGlvbiBvZiB3aWRlc3ByZWFkIGhvcml6b250YWwgcGxlaW90cm9w
eSBpbiBjYXVzYWwgcmVsYXRpb25zaGlwcyBpbmZlcnJlZCBmcm9tIE1lbmRlbGlhbiByYW5kb21p
emF0aW9uIGJldHdlZW4gY29tcGxleCB0cmFpdHMgYW5kIGRpc2Vhc2VzPC90aXRsZT48c2Vjb25k
YXJ5LXRpdGxlPk5hdCBHZW5ldDwvc2Vjb25kYXJ5LXRpdGxlPjwvdGl0bGVzPjxwZXJpb2RpY2Fs
PjxmdWxsLXRpdGxlPk5hdCBHZW5ldDwvZnVsbC10aXRsZT48L3BlcmlvZGljYWw+PHBhZ2VzPjY5
My02OTg8L3BhZ2VzPjx2b2x1bWU+NTA8L3ZvbHVtZT48bnVtYmVyPjU8L251bWJlcj48ZGF0ZXM+
PHllYXI+MjAxODwveWVhcj48cHViLWRhdGVzPjxkYXRlPk1heTwvZGF0ZT48L3B1Yi1kYXRlcz48
L2RhdGVzPjxpc2JuPjE1NDYtMTcxOCAoRWxlY3Ryb25pYykmI3hEOzEwNjEtNDAzNiAoTGlua2lu
Zyk8L2lzYm4+PGFjY2Vzc2lvbi1udW0+Mjk2ODYzODc8L2FjY2Vzc2lvbi1udW0+PHVybHM+PHJl
bGF0ZWQtdXJscz48dXJsPmh0dHBzOi8vd3d3Lm5jYmkubmxtLm5paC5nb3YvcHVibWVkLzI5Njg2
Mzg3PC91cmw+PC9yZWxhdGVkLXVybHM+PC91cmxzPjxlbGVjdHJvbmljLXJlc291cmNlLW51bT4x
MC4xMDM4L3M0MTU4OC0wMTgtMDA5OS03PC9lbGVjdHJvbmljLXJlc291cmNlLW51bT48L3JlY29y
ZD48L0NpdGU+PC9FbmROb3RlPn==
</w:fldData>
        </w:fldChar>
      </w:r>
      <w:r w:rsidR="00832B9B">
        <w:rPr>
          <w:lang w:val="en-US"/>
        </w:rPr>
        <w:instrText xml:space="preserve"> ADDIN EN.CITE </w:instrText>
      </w:r>
      <w:r w:rsidR="00832B9B">
        <w:rPr>
          <w:lang w:val="en-US"/>
        </w:rPr>
        <w:fldChar w:fldCharType="begin">
          <w:fldData xml:space="preserve">PEVuZE5vdGU+PENpdGU+PEF1dGhvcj5WZXJiYW5jazwvQXV0aG9yPjxZZWFyPjIwMTg8L1llYXI+
PFJlY051bT4xMzQ8L1JlY051bT48RGlzcGxheVRleHQ+PHN0eWxlIGZhY2U9InN1cGVyc2NyaXB0
Ij41PC9zdHlsZT48L0Rpc3BsYXlUZXh0PjxyZWNvcmQ+PHJlYy1udW1iZXI+MTM0PC9yZWMtbnVt
YmVyPjxmb3JlaWduLWtleXM+PGtleSBhcHA9IkVOIiBkYi1pZD0icHc1ZHB6ZjVkc3hmMGxldnZ4
dzV4MDlhdjIyYWRzNWZkMHY5IiB0aW1lc3RhbXA9IjE1MzEzMTQ0NDUiPjEzNDwva2V5PjwvZm9y
ZWlnbi1rZXlzPjxyZWYtdHlwZSBuYW1lPSJKb3VybmFsIEFydGljbGUiPjE3PC9yZWYtdHlwZT48
Y29udHJpYnV0b3JzPjxhdXRob3JzPjxhdXRob3I+VmVyYmFuY2ssIE0uPC9hdXRob3I+PGF1dGhv
cj5DaGVuLCBDLiBZLjwvYXV0aG9yPjxhdXRob3I+TmVhbGUsIEIuPC9hdXRob3I+PGF1dGhvcj5E
bywgUi48L2F1dGhvcj48L2F1dGhvcnM+PC9jb250cmlidXRvcnM+PGF1dGgtYWRkcmVzcz5UaGUg
Q2hhcmxlcyBCcm9uZm1hbiBJbnN0aXR1dGUgZm9yIFBlcnNvbmFsaXplZCBNZWRpY2luZSwgSWNh
aG4gU2Nob29sIG9mIE1lZGljaW5lIGF0IE1vdW50IFNpbmFpLCBOZXcgWW9yaywgTlksIFVTQS4m
I3hEO1RoZSBJY2FobiBJbnN0aXR1dGUgZm9yIEdlbm9taWNzIGFuZCBNdWx0aXNjYWxlIEJpb2xv
Z3ksIEljYWhuIFNjaG9vbCBvZiBNZWRpY2luZSBhdCBNb3VudCBTaW5haSwgTmV3IFlvcmssIE5Z
LCBVU0EuJiN4RDtEZXBhcnRtZW50IG9mIEdlbmV0aWNzIGFuZCBHZW5vbWljIFNjaWVuY2VzLCBJ
Y2FobiBTY2hvb2wgb2YgTWVkaWNpbmUgYXQgTW91bnQgU2luYWksIE5ldyBZb3JrLCBOWSwgVVNB
LiYjeEQ7QW5hbHl0aWMgYW5kIFRyYW5zbGF0aW9uYWwgR2VuZXRpY3MgVW5pdCwgTWFzc2FjaHVz
ZXR0cyBHZW5lcmFsIEhvc3BpdGFsLCBCb3N0b24sIE1BLCBVU0EuJiN4RDtQcm9ncmFtIGluIE1l
ZGljYWwgYW5kIFBvcHVsYXRpb24gR2VuZXRpY3MsIEJyb2FkIEluc3RpdHV0ZSwgQ2FtYnJpZGdl
LCBNQSwgVVNBLiYjeEQ7U3RhbmxleSBDZW50ZXIgZm9yIFBzeWNoaWF0cmljIFJlc2VhcmNoLCBC
cm9hZCBJbnN0aXR1dGUsIENhbWJyaWRnZSwgTUEsIFVTQS4mI3hEO0FuYWx5dGljIGFuZCBUcmFu
c2xhdGlvbmFsIEdlbmV0aWNzIFVuaXQsIE1hc3NhY2h1c2V0dHMgR2VuZXJhbCBIb3NwaXRhbCwg
Qm9zdG9uLCBNQSwgVVNBLiBibmVhbGVAYnJvYWRpbnN0aXR1dGUub3JnLiYjeEQ7UHJvZ3JhbSBp
biBNZWRpY2FsIGFuZCBQb3B1bGF0aW9uIEdlbmV0aWNzLCBCcm9hZCBJbnN0aXR1dGUsIENhbWJy
aWRnZSwgTUEsIFVTQS4gYm5lYWxlQGJyb2FkaW5zdGl0dXRlLm9yZy4mI3hEO1N0YW5sZXkgQ2Vu
dGVyIGZvciBQc3ljaGlhdHJpYyBSZXNlYXJjaCwgQnJvYWQgSW5zdGl0dXRlLCBDYW1icmlkZ2Us
IE1BLCBVU0EuIGJuZWFsZUBicm9hZGluc3RpdHV0ZS5vcmcuJiN4RDtUaGUgQ2hhcmxlcyBCcm9u
Zm1hbiBJbnN0aXR1dGUgZm9yIFBlcnNvbmFsaXplZCBNZWRpY2luZSwgSWNhaG4gU2Nob29sIG9m
IE1lZGljaW5lIGF0IE1vdW50IFNpbmFpLCBOZXcgWW9yaywgTlksIFVTQS4gcm9uLmRvQG1zc20u
ZWR1LiYjeEQ7VGhlIEljYWhuIEluc3RpdHV0ZSBmb3IgR2Vub21pY3MgYW5kIE11bHRpc2NhbGUg
QmlvbG9neSwgSWNhaG4gU2Nob29sIG9mIE1lZGljaW5lIGF0IE1vdW50IFNpbmFpLCBOZXcgWW9y
aywgTlksIFVTQS4gcm9uLmRvQG1zc20uZWR1LiYjeEQ7RGVwYXJ0bWVudCBvZiBHZW5ldGljcyBh
bmQgR2Vub21pYyBTY2llbmNlcywgSWNhaG4gU2Nob29sIG9mIE1lZGljaW5lIGF0IE1vdW50IFNp
bmFpLCBOZXcgWW9yaywgTlksIFVTQS4gcm9uLmRvQG1zc20uZWR1LjwvYXV0aC1hZGRyZXNzPjx0
aXRsZXM+PHRpdGxlPkRldGVjdGlvbiBvZiB3aWRlc3ByZWFkIGhvcml6b250YWwgcGxlaW90cm9w
eSBpbiBjYXVzYWwgcmVsYXRpb25zaGlwcyBpbmZlcnJlZCBmcm9tIE1lbmRlbGlhbiByYW5kb21p
emF0aW9uIGJldHdlZW4gY29tcGxleCB0cmFpdHMgYW5kIGRpc2Vhc2VzPC90aXRsZT48c2Vjb25k
YXJ5LXRpdGxlPk5hdCBHZW5ldDwvc2Vjb25kYXJ5LXRpdGxlPjwvdGl0bGVzPjxwZXJpb2RpY2Fs
PjxmdWxsLXRpdGxlPk5hdCBHZW5ldDwvZnVsbC10aXRsZT48L3BlcmlvZGljYWw+PHBhZ2VzPjY5
My02OTg8L3BhZ2VzPjx2b2x1bWU+NTA8L3ZvbHVtZT48bnVtYmVyPjU8L251bWJlcj48ZGF0ZXM+
PHllYXI+MjAxODwveWVhcj48cHViLWRhdGVzPjxkYXRlPk1heTwvZGF0ZT48L3B1Yi1kYXRlcz48
L2RhdGVzPjxpc2JuPjE1NDYtMTcxOCAoRWxlY3Ryb25pYykmI3hEOzEwNjEtNDAzNiAoTGlua2lu
Zyk8L2lzYm4+PGFjY2Vzc2lvbi1udW0+Mjk2ODYzODc8L2FjY2Vzc2lvbi1udW0+PHVybHM+PHJl
bGF0ZWQtdXJscz48dXJsPmh0dHBzOi8vd3d3Lm5jYmkubmxtLm5paC5nb3YvcHVibWVkLzI5Njg2
Mzg3PC91cmw+PC9yZWxhdGVkLXVybHM+PC91cmxzPjxlbGVjdHJvbmljLXJlc291cmNlLW51bT4x
MC4xMDM4L3M0MTU4OC0wMTgtMDA5OS03PC9lbGVjdHJvbmljLXJlc291cmNlLW51bT48L3JlY29y
ZD48L0NpdGU+PC9FbmROb3RlPn==
</w:fldData>
        </w:fldChar>
      </w:r>
      <w:r w:rsidR="00832B9B">
        <w:rPr>
          <w:lang w:val="en-US"/>
        </w:rPr>
        <w:instrText xml:space="preserve"> ADDIN EN.CITE.DATA </w:instrText>
      </w:r>
      <w:r w:rsidR="00832B9B">
        <w:rPr>
          <w:lang w:val="en-US"/>
        </w:rPr>
      </w:r>
      <w:r w:rsidR="00832B9B">
        <w:rPr>
          <w:lang w:val="en-US"/>
        </w:rPr>
        <w:fldChar w:fldCharType="end"/>
      </w:r>
      <w:r w:rsidRPr="00D10F45">
        <w:rPr>
          <w:lang w:val="en-US"/>
        </w:rPr>
      </w:r>
      <w:r w:rsidRPr="00D10F45">
        <w:rPr>
          <w:lang w:val="en-US"/>
        </w:rPr>
        <w:fldChar w:fldCharType="separate"/>
      </w:r>
      <w:r w:rsidR="00832B9B" w:rsidRPr="00832B9B">
        <w:rPr>
          <w:noProof/>
          <w:vertAlign w:val="superscript"/>
          <w:lang w:val="en-US"/>
        </w:rPr>
        <w:t>5</w:t>
      </w:r>
      <w:r w:rsidRPr="00D10F45">
        <w:rPr>
          <w:lang w:val="en-US"/>
        </w:rPr>
        <w:fldChar w:fldCharType="end"/>
      </w:r>
      <w:r w:rsidRPr="00D10F45">
        <w:rPr>
          <w:lang w:val="en-US"/>
        </w:rPr>
        <w:t xml:space="preserve">. </w:t>
      </w:r>
      <w:r w:rsidR="000730F5" w:rsidRPr="00D10F45">
        <w:rPr>
          <w:lang w:val="en-US"/>
        </w:rPr>
        <w:t xml:space="preserve">Finally, regression-based multivariable MR was performed to investigate the effect of urate on the considered outcomes that is </w:t>
      </w:r>
      <w:r w:rsidR="00247A3A" w:rsidRPr="00D10F45">
        <w:rPr>
          <w:lang w:val="en-US"/>
        </w:rPr>
        <w:t xml:space="preserve">adjusted for any </w:t>
      </w:r>
      <w:r w:rsidR="000730F5" w:rsidRPr="00D10F45">
        <w:rPr>
          <w:lang w:val="en-US"/>
        </w:rPr>
        <w:t xml:space="preserve">genetic confounding </w:t>
      </w:r>
      <w:r w:rsidR="00247A3A" w:rsidRPr="00D10F45">
        <w:rPr>
          <w:lang w:val="en-US"/>
        </w:rPr>
        <w:t xml:space="preserve">related to associations of </w:t>
      </w:r>
      <w:r w:rsidR="000730F5" w:rsidRPr="00D10F45">
        <w:rPr>
          <w:lang w:val="en-US"/>
        </w:rPr>
        <w:t xml:space="preserve">the instrument variants </w:t>
      </w:r>
      <w:r w:rsidR="00247A3A" w:rsidRPr="00D10F45">
        <w:rPr>
          <w:lang w:val="en-US"/>
        </w:rPr>
        <w:t>to</w:t>
      </w:r>
      <w:r w:rsidR="000730F5" w:rsidRPr="00D10F45">
        <w:rPr>
          <w:lang w:val="en-US"/>
        </w:rPr>
        <w:t xml:space="preserve"> metabolic traits</w:t>
      </w:r>
      <w:r w:rsidR="00C21AFB" w:rsidRPr="00D10F45">
        <w:rPr>
          <w:lang w:val="en-US"/>
        </w:rPr>
        <w:fldChar w:fldCharType="begin">
          <w:fldData xml:space="preserve">PEVuZE5vdGU+PENpdGU+PEF1dGhvcj5UaW48L0F1dGhvcj48WWVhcj4yMDE5PC9ZZWFyPjxSZWNO
dW0+Njg5PC9SZWNOdW0+PERpc3BsYXlUZXh0PjxzdHlsZSBmYWNlPSJzdXBlcnNjcmlwdCI+Njwv
c3R5bGU+PC9EaXNwbGF5VGV4dD48cmVjb3JkPjxyZWMtbnVtYmVyPjY4OTwvcmVjLW51bWJlcj48
Zm9yZWlnbi1rZXlzPjxrZXkgYXBwPSJFTiIgZGItaWQ9InB3NWRwemY1ZHN4ZjBsZXZ2eHc1eDA5
YXYyMmFkczVmZDB2OSIgdGltZXN0YW1wPSIxNTcxNzIyMTA2Ij42ODk8L2tleT48L2ZvcmVpZ24t
a2V5cz48cmVmLXR5cGUgbmFtZT0iSm91cm5hbCBBcnRpY2xlIj4xNzwvcmVmLXR5cGU+PGNvbnRy
aWJ1dG9ycz48YXV0aG9ycz48YXV0aG9yPlRpbiwgQS48L2F1dGhvcj48YXV0aG9yPk1hcnRlbiwg
Si48L2F1dGhvcj48YXV0aG9yPkhhbHBlcmluIEt1aG5zLCBWLiBMLjwvYXV0aG9yPjxhdXRob3I+
TGksIFkuPC9hdXRob3I+PGF1dGhvcj5XdXR0a2UsIE0uPC9hdXRob3I+PGF1dGhvcj5LaXJzdGVu
LCBILjwvYXV0aG9yPjxhdXRob3I+U2llYmVyLCBLLiBCLjwvYXV0aG9yPjxhdXRob3I+UWl1LCBD
LjwvYXV0aG9yPjxhdXRob3I+R29yc2tpLCBNLjwvYXV0aG9yPjxhdXRob3I+WXUsIFouPC9hdXRo
b3I+PGF1dGhvcj5HaXJpLCBBLjwvYXV0aG9yPjxhdXRob3I+U3ZlaW5iam9ybnNzb24sIEcuPC9h
dXRob3I+PGF1dGhvcj5MaSwgTS48L2F1dGhvcj48YXV0aG9yPkNodSwgQS4gWS48L2F1dGhvcj48
YXV0aG9yPkhvcHBtYW5uLCBBLjwvYXV0aG9yPjxhdXRob3I+TyZhcG9zO0Nvbm5vciwgTC4gSi48
L2F1dGhvcj48YXV0aG9yPlByaW5zLCBCLjwvYXV0aG9yPjxhdXRob3I+TnV0aWxlLCBULjwvYXV0
aG9yPjxhdXRob3I+Tm9jZSwgRC48L2F1dGhvcj48YXV0aG9yPkFraXlhbWEsIE0uPC9hdXRob3I+
PGF1dGhvcj5Db2NjYSwgTS48L2F1dGhvcj48YXV0aG9yPkdoYXNlbWksIFMuPC9hdXRob3I+PGF1
dGhvcj52YW4gZGVyIE1vc3QsIFAuIEouPC9hdXRob3I+PGF1dGhvcj5Ib3JuLCBLLjwvYXV0aG9y
PjxhdXRob3I+WHUsIFkuPC9hdXRob3I+PGF1dGhvcj5GdWNoc2JlcmdlciwgQy48L2F1dGhvcj48
YXV0aG9yPlNlZGFnaGF0LCBTLjwvYXV0aG9yPjxhdXRob3I+QWZhcSwgUy48L2F1dGhvcj48YXV0
aG9yPkFtaW4sIE4uPC9hdXRob3I+PGF1dGhvcj5Bcm5sb3YsIEouPC9hdXRob3I+PGF1dGhvcj5C
YWtrZXIsIFMuIEouIEwuPC9hdXRob3I+PGF1dGhvcj5CYW5zYWwsIE4uPC9hdXRob3I+PGF1dGhv
cj5CYXB0aXN0YSwgRC48L2F1dGhvcj48YXV0aG9yPkJlcmdtYW5uLCBTLjwvYXV0aG9yPjxhdXRo
b3I+QmlnZ3MsIE0uIEwuPC9hdXRob3I+PGF1dGhvcj5CaWlubywgRy48L2F1dGhvcj48YXV0aG9y
PkJvZXJ3aW5rbGUsIEUuPC9hdXRob3I+PGF1dGhvcj5Cb3R0aW5nZXIsIEUuIFAuPC9hdXRob3I+
PGF1dGhvcj5Cb3V0aW4sIFQuIFMuPC9hdXRob3I+PGF1dGhvcj5CcnVtYXQsIE0uPC9hdXRob3I+
PGF1dGhvcj5CdXJraGFyZHQsIFIuPC9hdXRob3I+PGF1dGhvcj5DYW1wYW5hLCBFLjwvYXV0aG9y
PjxhdXRob3I+Q2FtcGJlbGwsIEEuPC9hdXRob3I+PGF1dGhvcj5DYW1wYmVsbCwgSC48L2F1dGhv
cj48YXV0aG9yPkNhcnJvbGwsIFIuIEouPC9hdXRob3I+PGF1dGhvcj5DYXRhbW8sIEUuPC9hdXRo
b3I+PGF1dGhvcj5DaGFtYmVycywgSi4gQy48L2F1dGhvcj48YXV0aG9yPkNpdWxsbywgTS48L2F1
dGhvcj48YXV0aG9yPkNvbmNhcywgTS4gUC48L2F1dGhvcj48YXV0aG9yPkNvcmVzaCwgSi48L2F1
dGhvcj48YXV0aG9yPkNvcnJlLCBULjwvYXV0aG9yPjxhdXRob3I+Q3VzaSwgRC48L2F1dGhvcj48
YXV0aG9yPkZlbGljaXRhLCBTLiBDLjwvYXV0aG9yPjxhdXRob3I+ZGUgQm9yc3QsIE0uIEguPC9h
dXRob3I+PGF1dGhvcj5EZSBHcmFuZGksIEEuPC9hdXRob3I+PGF1dGhvcj5kZSBNdXRzZXJ0LCBS
LjwvYXV0aG9yPjxhdXRob3I+ZGUgVnJpZXMsIEEuIFAuIEouPC9hdXRob3I+PGF1dGhvcj5EZWxn
YWRvLCBHLjwvYXV0aG9yPjxhdXRob3I+RGVtaXJrYW4sIEEuPC9hdXRob3I+PGF1dGhvcj5EZXZ1
eXN0LCBPLjwvYXV0aG9yPjxhdXRob3I+RGl0dHJpY2gsIEsuPC9hdXRob3I+PGF1dGhvcj5FY2th
cmR0LCBLLiBVLjwvYXV0aG9yPjxhdXRob3I+RWhyZXQsIEcuPC9hdXRob3I+PGF1dGhvcj5FbmRs
aWNoLCBLLjwvYXV0aG9yPjxhdXRob3I+RXZhbnMsIE0uIEsuPC9hdXRob3I+PGF1dGhvcj5HYW5z
ZXZvb3J0LCBSLiBULjwvYXV0aG9yPjxhdXRob3I+R2FzcGFyaW5pLCBQLjwvYXV0aG9yPjxhdXRo
b3I+R2llZHJhaXRpcywgVi48L2F1dGhvcj48YXV0aG9yPkdpZWdlciwgQy48L2F1dGhvcj48YXV0
aG9yPkdpcm90dG8sIEcuPC9hdXRob3I+PGF1dGhvcj5Hb2dlbGUsIE0uPC9hdXRob3I+PGF1dGhv
cj5Hb3Jkb24sIFMuIEQuPC9hdXRob3I+PGF1dGhvcj5HdWRiamFydHNzb24sIEQuIEYuPC9hdXRo
b3I+PGF1dGhvcj5HdWRuYXNvbiwgVi48L2F1dGhvcj48YXV0aG9yPkdlcm1hbiBDaHJvbmljIEtp
ZG5leSBEaXNlYXNlLCBTdHVkeTwvYXV0aG9yPjxhdXRob3I+SGFsbGVyLCBULjwvYXV0aG9yPjxh
dXRob3I+SGFtZXQsIFAuPC9hdXRob3I+PGF1dGhvcj5IYXJyaXMsIFQuIEIuPC9hdXRob3I+PGF1
dGhvcj5IYXl3YXJkLCBDLjwvYXV0aG9yPjxhdXRob3I+SGlja3MsIEEuIEEuPC9hdXRob3I+PGF1
dGhvcj5Ib2ZlciwgRS48L2F1dGhvcj48YXV0aG9yPkhvbG0sIEguPC9hdXRob3I+PGF1dGhvcj5I
dWFuZywgVy48L2F1dGhvcj48YXV0aG9yPkh1dHJpLUthaG9uZW4sIE4uPC9hdXRob3I+PGF1dGhv
cj5Id2FuZywgUy4gSi48L2F1dGhvcj48YXV0aG9yPklrcmFtLCBNLiBBLjwvYXV0aG9yPjxhdXRo
b3I+TGV3aXMsIFIuIE0uPC9hdXRob3I+PGF1dGhvcj5JbmdlbHNzb24sIEUuPC9hdXRob3I+PGF1
dGhvcj5KYWtvYnNkb3R0aXIsIEouPC9hdXRob3I+PGF1dGhvcj5Kb25zZG90dGlyLCBJLjwvYXV0
aG9yPjxhdXRob3I+Sm9uc3NvbiwgSC48L2F1dGhvcj48YXV0aG9yPkpvc2hpLCBQLiBLLjwvYXV0
aG9yPjxhdXRob3I+Sm9zeXVsYSwgTi4gUy48L2F1dGhvcj48YXV0aG9yPkp1bmcsIEIuPC9hdXRo
b3I+PGF1dGhvcj5LYWhvbmVuLCBNLjwvYXV0aG9yPjxhdXRob3I+S2FtYXRhbmksIFkuPC9hdXRo
b3I+PGF1dGhvcj5LYW5haSwgTS48L2F1dGhvcj48YXV0aG9yPktlcnIsIFMuIE0uPC9hdXRob3I+
PGF1dGhvcj5LaWVzcywgVy48L2F1dGhvcj48YXV0aG9yPktsZWJlciwgTS4gRS48L2F1dGhvcj48
YXV0aG9yPktvZW5pZywgVy48L2F1dGhvcj48YXV0aG9yPktvb25lciwgSi4gUy48L2F1dGhvcj48
YXV0aG9yPktvcm5lciwgQS48L2F1dGhvcj48YXV0aG9yPktvdmFjcywgUC48L2F1dGhvcj48YXV0
aG9yPktyYW1lciwgQi4gSy48L2F1dGhvcj48YXV0aG9yPktyb25lbmJlcmcsIEYuPC9hdXRob3I+
PGF1dGhvcj5LdWJvLCBNLjwvYXV0aG9yPjxhdXRob3I+S3VobmVsLCBCLjwvYXV0aG9yPjxhdXRo
b3I+TGEgQmlhbmNhLCBNLjwvYXV0aG9yPjxhdXRob3I+TGFuZ2UsIEwuIEEuPC9hdXRob3I+PGF1
dGhvcj5MZWhuZSwgQi48L2F1dGhvcj48YXV0aG9yPkxlaHRpbWFraSwgVC48L2F1dGhvcj48YXV0
aG9yPkxpZmVsaW5lcyBDb2hvcnQsIFN0dWR5PC9hdXRob3I+PGF1dGhvcj5MaXUsIEouPC9hdXRo
b3I+PGF1dGhvcj5Mb2VmZmxlciwgTS48L2F1dGhvcj48YXV0aG9yPkxvb3MsIFIuIEouIEYuPC9h
dXRob3I+PGF1dGhvcj5MeXl0aWthaW5lbiwgTC4gUC48L2F1dGhvcj48YXV0aG9yPk1hZ2ksIFIu
PC9hdXRob3I+PGF1dGhvcj5NYWhhamFuLCBBLjwvYXV0aG9yPjxhdXRob3I+TWFydGluLCBOLiBH
LjwvYXV0aG9yPjxhdXRob3I+TWFyeiwgVy48L2F1dGhvcj48YXV0aG9yPk1hc2NhbHpvbmksIEQu
PC9hdXRob3I+PGF1dGhvcj5NYXRzdWRhLCBLLjwvYXV0aG9yPjxhdXRob3I+TWVpc2luZ2VyLCBD
LjwvYXV0aG9yPjxhdXRob3I+TWVpdGluZ2VyLCBULjwvYXV0aG9yPjxhdXRob3I+TWV0c3BhbHUs
IEEuPC9hdXRob3I+PGF1dGhvcj5NaWxhbmVzY2hpLCBZLjwvYXV0aG9yPjxhdXRob3I+Vi4gQS4g
TWlsbGlvbiBWZXRlcmFuIFByb2dyYW08L2F1dGhvcj48YXV0aG9yPk8mYXBvcztEb25uZWxsLCBD
LiBKLjwvYXV0aG9yPjxhdXRob3I+V2lsc29uLCBPLiBELjwvYXV0aG9yPjxhdXRob3I+R2F6aWFu
bywgSi4gTS48L2F1dGhvcj48YXV0aG9yPk1pc2hyYSwgUC4gUC48L2F1dGhvcj48YXV0aG9yPk1v
aGxrZSwgSy4gTC48L2F1dGhvcj48YXV0aG9yPk1vbm9uZW4sIE4uPC9hdXRob3I+PGF1dGhvcj5N
b250Z29tZXJ5LCBHLiBXLjwvYXV0aG9yPjxhdXRob3I+TW9vay1LYW5hbW9yaSwgRC4gTy48L2F1
dGhvcj48YXV0aG9yPk11bGxlci1OdXJhc3lpZCwgTS48L2F1dGhvcj48YXV0aG9yPk5hZGthcm5p
LCBHLiBOLjwvYXV0aG9yPjxhdXRob3I+TmFsbHMsIE0uIEEuPC9hdXRob3I+PGF1dGhvcj5OYXVj
aywgTS48L2F1dGhvcj48YXV0aG9yPk5pa3VzLCBLLjwvYXV0aG9yPjxhdXRob3I+TmluZywgQi48
L2F1dGhvcj48YXV0aG9yPk5vbHRlLCBJLiBNLjwvYXV0aG9yPjxhdXRob3I+Tm9vcmRhbSwgUi48
L2F1dGhvcj48YXV0aG9yPk8mYXBvcztDb25uZWxsLCBKLiBSLjwvYXV0aG9yPjxhdXRob3I+T2xh
ZnNzb24sIEkuPC9hdXRob3I+PGF1dGhvcj5QYWRtYW5hYmhhbiwgUy48L2F1dGhvcj48YXV0aG9y
PlBlbm5pbngsIEJ3amg8L2F1dGhvcj48YXV0aG9yPlBlcmxzLCBULjwvYXV0aG9yPjxhdXRob3I+
UGV0ZXJzLCBBLjwvYXV0aG9yPjxhdXRob3I+UGlyYXN0dSwgTS48L2F1dGhvcj48YXV0aG9yPlBp
cmFzdHUsIE4uPC9hdXRob3I+PGF1dGhvcj5QaXN0aXMsIEcuPC9hdXRob3I+PGF1dGhvcj5Qb2xh
c2VrLCBPLjwvYXV0aG9yPjxhdXRob3I+UG9udGUsIEIuPC9hdXRob3I+PGF1dGhvcj5Qb3J0ZW91
cywgRC4gSi48L2F1dGhvcj48YXV0aG9yPlBvdWxhaW4sIFQuPC9hdXRob3I+PGF1dGhvcj5QcmV1
c3MsIE0uIEguPC9hdXRob3I+PGF1dGhvcj5SYWJlbGluaywgVC4gSi48L2F1dGhvcj48YXV0aG9y
PlJhZmZpZWxkLCBMLiBNLjwvYXV0aG9yPjxhdXRob3I+UmFpdGFrYXJpLCBPLiBULjwvYXV0aG9y
PjxhdXRob3I+UmV0dGlnLCBSLjwvYXV0aG9yPjxhdXRob3I+UmhlaW5iZXJnZXIsIE0uPC9hdXRo
b3I+PGF1dGhvcj5SaWNlLCBLLiBNLjwvYXV0aG9yPjxhdXRob3I+Uml6emksIEYuPC9hdXRob3I+
PGF1dGhvcj5Sb2Jpbm8sIEEuPC9hdXRob3I+PGF1dGhvcj5SdWRhbiwgSS48L2F1dGhvcj48YXV0
aG9yPktyYWpjb3ZpZWNob3ZhLCBBLjwvYXV0aG9yPjxhdXRob3I+Q2lma292YSwgUi48L2F1dGhv
cj48YXV0aG9yPlJ1ZWVkaSwgUi48L2F1dGhvcj48YXV0aG9yPlJ1Z2dpZXJvLCBELjwvYXV0aG9y
PjxhdXRob3I+UnlhbiwgSy4gQS48L2F1dGhvcj48YXV0aG9yPlNhYmEsIFkuPC9hdXRob3I+PGF1
dGhvcj5TYWx2aSwgRS48L2F1dGhvcj48YXV0aG9yPlNjaG1pZHQsIEguPC9hdXRob3I+PGF1dGhv
cj5TY2htaWR0LCBSLjwvYXV0aG9yPjxhdXRob3I+U2hhZmZlciwgQy4gTS48L2F1dGhvcj48YXV0
aG9yPlNtaXRoLCBBLiBWLjwvYXV0aG9yPjxhdXRob3I+U21pdGgsIEIuIEguPC9hdXRob3I+PGF1
dGhvcj5TcHJhY2tsZW4sIEMuIE4uPC9hdXRob3I+PGF1dGhvcj5TdHJhdWNoLCBLLjwvYXV0aG9y
PjxhdXRob3I+U3R1bXZvbGwsIE0uPC9hdXRob3I+PGF1dGhvcj5TdWxlbSwgUC48L2F1dGhvcj48
YXV0aG9yPlRhanVkZGluLCBTLiBNLjwvYXV0aG9yPjxhdXRob3I+VGVyZW4sIEEuPC9hdXRob3I+
PGF1dGhvcj5UaGllcnksIEouPC9hdXRob3I+PGF1dGhvcj5UaGlvLCBDLiBILiBMLjwvYXV0aG9y
PjxhdXRob3I+VGhvcnN0ZWluc2RvdHRpciwgVS48L2F1dGhvcj48YXV0aG9yPlRvbmlvbG8sIEQu
PC9hdXRob3I+PGF1dGhvcj5Ub25qZXMsIEEuPC9hdXRob3I+PGF1dGhvcj5UcmVtYmxheSwgSi48
L2F1dGhvcj48YXV0aG9yPlVpdHRlcmxpbmRlbiwgQS4gRy48L2F1dGhvcj48YXV0aG9yPlZhY2Nh
cmdpdSwgUy48L2F1dGhvcj48YXV0aG9yPnZhbiBkZXIgSGFyc3QsIFAuPC9hdXRob3I+PGF1dGhv
cj52YW4gRHVpam4sIEMuIE0uPC9hdXRob3I+PGF1dGhvcj5WZXJ3ZWlqLCBOLjwvYXV0aG9yPjxh
dXRob3I+Vm9sa2VyLCBVLjwvYXV0aG9yPjxhdXRob3I+Vm9sbGVud2VpZGVyLCBQLjwvYXV0aG9y
PjxhdXRob3I+V2FlYmVyLCBHLjwvYXV0aG9yPjxhdXRob3I+V2FsZGVuYmVyZ2VyLCBNLjwvYXV0
aG9yPjxhdXRob3I+V2hpdGZpZWxkLCBKLiBCLjwvYXV0aG9yPjxhdXRob3I+V2lsZCwgUy4gSC48
L2F1dGhvcj48YXV0aG9yPldpbHNvbiwgSi4gRi48L2F1dGhvcj48YXV0aG9yPllhbmcsIFEuPC9h
dXRob3I+PGF1dGhvcj5aaGFuZywgVy48L2F1dGhvcj48YXV0aG9yPlpvbmRlcm1hbiwgQS4gQi48
L2F1dGhvcj48YXV0aG9yPkJvY2h1ZCwgTS48L2F1dGhvcj48YXV0aG9yPldpbHNvbiwgSi4gRy48
L2F1dGhvcj48YXV0aG9yPlBlbmRlcmdyYXNzLCBTLiBBLjwvYXV0aG9yPjxhdXRob3I+SG8sIEsu
PC9hdXRob3I+PGF1dGhvcj5QYXJzYSwgQS48L2F1dGhvcj48YXV0aG9yPlByYW1zdGFsbGVyLCBQ
LiBQLjwvYXV0aG9yPjxhdXRob3I+UHNhdHksIEIuIE0uPC9hdXRob3I+PGF1dGhvcj5Cb2dlciwg
Qy4gQS48L2F1dGhvcj48YXV0aG9yPlNuaWVkZXIsIEguPC9hdXRob3I+PGF1dGhvcj5CdXR0ZXJ3
b3J0aCwgQS4gUy48L2F1dGhvcj48YXV0aG9yPk9rYWRhLCBZLjwvYXV0aG9yPjxhdXRob3I+RWR3
YXJkcywgVC4gTC48L2F1dGhvcj48YXV0aG9yPlN0ZWZhbnNzb24sIEsuPC9hdXRob3I+PGF1dGhv
cj5TdXN6dGFrLCBLLjwvYXV0aG9yPjxhdXRob3I+U2Nob2x6LCBNLjwvYXV0aG9yPjxhdXRob3I+
SGVpZCwgSS4gTS48L2F1dGhvcj48YXV0aG9yPkh1bmcsIEEuIE0uPC9hdXRob3I+PGF1dGhvcj5U
ZXVtZXIsIEEuPC9hdXRob3I+PGF1dGhvcj5QYXR0YXJvLCBDLjwvYXV0aG9yPjxhdXRob3I+V29v
ZHdhcmQsIE8uIE0uPC9hdXRob3I+PGF1dGhvcj5WaXRhcnQsIFYuPC9hdXRob3I+PGF1dGhvcj5L
b3R0Z2VuLCBBLjwvYXV0aG9yPjwvYXV0aG9ycz48L2NvbnRyaWJ1dG9ycz48YXV0aC1hZGRyZXNz
PkRlcGFydG1lbnQgb2YgRXBpZGVtaW9sb2d5LCBKb2hucyBIb3BraW5zIEJsb29tYmVyZyBTY2hv
b2wgb2YgUHVibGljIEhlYWx0aCwgQmFsdGltb3JlLCBNRCwgVVNBLiBhdGluMUBqaHUuZWR1LiYj
eEQ7V2VsY2ggQ2VudHJlIGZvciBQcmV2ZW50aW9uLCBFcGlkZW1pb2xvZ3kgYW5kIENsaW5pY2Fs
IFJlc2VhcmNoLCBCYWx0aW1vcmUsIE1ELCBVU0EuIGF0aW4xQGpodS5lZHUuJiN4RDtNZWRpY2Fs
IFJlc2VhcmNoIENvdW5jaWwgSHVtYW4gR2VuZXRpY3MgVW5pdCwgSW5zdGl0dXRlIG9mIEdlbmV0
aWNzIGFuZCBNb2xlY3VsYXIgTWVkaWNpbmUsIFVuaXZlcnNpdHkgb2YgRWRpbmJ1cmdoLCBFZGlu
YnVyZ2gsIFVLLiYjeEQ7RGVwYXJ0bWVudCBvZiBQaHlzaW9sb2d5LCBVbml2ZXJzaXR5IG9mIE1h
cnlsYW5kIFNjaG9vbCBvZiBNZWRpY2luZSwgQmFsdGltb3JlLCBNRCwgVVNBLiYjeEQ7SW5zdGl0
dXRlIG9mIEdlbmV0aWMgRXBpZGVtaW9sb2d5LCBEZXBhcnRtZW50IG9mIEJpb21ldHJ5LCBFcGlk
ZW1pb2xvZ3kgYW5kIE1lZGljYWwgQmlvaW5mb3JtYXRpY3MsIEZhY3VsdHkgb2YgTWVkaWNpbmUg
YW5kIE1lZGljYWwgQ2VudGVyLVVuaXZlcnNpdHkgb2YgRnJlaWJ1cmcsIEZyZWlidXJnLCBHZXJt
YW55LiYjeEQ7SW5zdGl0dXRlIGZvciBNZWRpY2FsIEluZm9ybWF0aWNzLCBTdGF0aXN0aWNzIGFu
ZCBFcGlkZW1pb2xvZ3ksIFVuaXZlcnNpdHkgb2YgTGVpcHppZywgTGVpcHppZywgR2VybWFueS4m
I3hEO0xJRkUgUmVzZWFyY2ggQ2VudHJlIGZvciBDaXZpbGl6YXRpb24gRGlzZWFzZXMsIFVuaXZl
cnNpdHkgb2YgTGVpcHppZywgTGVpcHppZywgR2VybWFueS4mI3hEO1RhcmdldCBTY2llbmNlcy1H
ZW5ldGljcywgR2xheG9TbWl0aEtsaW5lLCBDb2xsZWdldmlsbGUsIFBBLCBVU0EuJiN4RDtEZXBh
cnRtZW50IG9mIE1lZGljaW5lIGFuZCBHZW5ldGljcywgVW5pdmVyc2l0eSBvZiBQZW5uc3lsdmFu
aWEsIFBoaWxhZGVscGhpYSwgUEEsIFVTQS4mI3hEO0RlcGFydG1lbnQgb2YgTmVwaHJvbG9neSwg
VW5pdmVyc2l0eSBIb3NwaXRhbCBSZWdlbnNidXJnLCBSZWdlbnNidXJnLCBHZXJtYW55LiYjeEQ7
RGVwYXJ0bWVudCBvZiBHZW5ldGljIEVwaWRlbWlvbG9neSwgVW5pdmVyc2l0eSBvZiBSZWdlbnNi
dXJnLCBSZWdlbnNidXJnLCBHZXJtYW55LiYjeEQ7RGVwYXJ0bWVudCBvZiBFcGlkZW1pb2xvZ3ks
IEpvaG5zIEhvcGtpbnMgQmxvb21iZXJnIFNjaG9vbCBvZiBQdWJsaWMgSGVhbHRoLCBCYWx0aW1v
cmUsIE1ELCBVU0EuJiN4RDtEZXBhcnRtZW50IG9mIEJpb3N0YXRpc3RpY3MsIEpvaG5zIEhvcGtp
bnMgQmxvb21iZXJnIFNjaG9vbCBvZiBQdWJsaWMgSGVhbHRoLCBCYWx0aW1vcmUsIE1ELCBVU0Eu
JiN4RDtEaXZpc2lvbiBvZiBRdWFudGl0YXRpdmUgU2NpZW5jZXMsIERlcGFydG1lbnQgb2YgT2Jz
dGV0cmljcyAmYW1wOyBHeW5lY29sb2d5LCBWYW5kZXJiaWx0IEdlbmV0aWNzIEluc3RpdHV0ZSwg
VmFuZGVyYmlsdCBFcGlkZW1pb2xvZ3kgQ2VudGVyLCBJbnN0aXR1dGUgZm9yIE1lZGljaW5lIGFu
ZCBQdWJsaWMgSGVhbHRoLCBWYW5kZXJiaWx0IFVuaXZlcnNpdHkgTWVkaWNhbCBDZW50ZXIsIE5h
c2h2aWxsZSwgVE4sIFVTQS4mI3hEO0Jpb21lZGljYWwgTGFib3JhdG9yeSBSZXNlYXJjaCBhbmQg
RGV2ZWxvcG1lbnQsIFRlbm5lc3NlZSBWYWxsZXkgSGVhbHRoY2FyZSBTeXN0ZW0gKDYyNikvVmFu
ZGVyYmlsdCBVbml2ZXJzaXR5LCBOYXNodmlsbGUsIFROLCBVU0EuJiN4RDtkZUNPREUgR2VuZXRp
Y3MsIEFtZ2VuIEluYy4sIFJleWtqYXZpaywgSWNlbGFuZC4mI3hEO0RlcGFydG1lbnQgb2YgTWVk
aWNpbmUsIERpdmlzaW9uIG9mIE5lcGhyb2xvZ3kgYW5kIEh5cGVydGVuc2lvbiwgVW5pdmVyc2l0
eSBvZiBVdGFoLCBTYWx0IExha2UgQ2l0eSwgVVQsIFVTQS4mI3hEO0dlbmV0aWNzLCBNZXJjayAm
YW1wOyBDby4sIEluYywgS2VuaWx3b3J0aCwgTkosIFVTQS4mI3hEO0VwaWRlbWlvbG9neSwgSGFy
dmFyZCBULkguIENoYW4gU2Nob29sIG9mIFB1YmxpYyBIZWFsdGgsIEJvc3RvbiwgTUEsIFVTQS4m
I3hEO1N0cmFuZ2V3YXlzIFJlc2VhcmNoIExhYm9yYXRvcnksIFVuaXZlcnNpdHkgb2YgQ2FtYnJp
ZGdlLCBDYW1icmlkZ2UsIFVLLiYjeEQ7SW5zdGl0dXRlIG9mIEdlbmV0aWNzIGFuZCBCaW9waHlz
aWNzIEFkcmlhbm8gQnV6emF0aS1UcmF2ZXJzby1DTlIsIE5hcGxlcywgSXRhbHkuJiN4RDtFdXJh
YyBSZXNlYXJjaCwgSW5zdGl0dXRlIGZvciBCaW9tZWRpY2luZSwgQm9semFubywgSXRhbHkuJiN4
RDtMYWJvcmF0b3J5IGZvciBTdGF0aXN0aWNhbCBBbmFseXNpcywgUklLRU4gQ2VudHJlIGZvciBJ
bnRlZ3JhdGl2ZSBNZWRpY2FsIFNjaWVuY2VzLCBZb2tvaGFtYSAoS2FuYWdhd2EpLCBKYXBhbi4m
I3hEO0RlcGFydG1lbnQgb2YgT3BodGhhbG1vbG9neSwgR3JhZHVhdGUgU2Nob29sIG9mIE1lZGlj
YWwgU2NpZW5jZXMsIEt5dXNodSBVbml2ZXJzaXR5LCBGdWt1b2thLCBKYXBhbi4mI3hEO0luc3Rp
dHV0ZSBmb3IgTWF0ZXJuYWwgYW5kIENoaWxkIEhlYWx0aC1JUkNDUyBCdXJsbyBHYXJvZm9sbywg
VHJpZXN0ZSwgSXRhbHkuJiN4RDtJbnN0aXR1dGUgZm9yIENvbW11bml0eSBNZWRpY2luZSwgVW5p
dmVyc2l0eSBNZWRpY2luZSBHcmVpZnN3YWxkLCBHcmVpZnN3YWxkLCBHZXJtYW55LiYjeEQ7RFpI
SyAoR2VybWFuIENlbnRlciBmb3IgQ2FyZGlvdmFzY3VsYXIgUmVzZWFyY2gpLCBQYXJ0bmVyIFNp
dGUgR3JlaWZzd2FsZCwgR3JlaWZzd2FsZCwgR2VybWFueS4mI3hEO0RlcGFydG1lbnQgb2YgRXBp
ZGVtaW9sb2d5LCBVbml2ZXJzaXR5IG9mIEdyb25pbmdlbiwgVW5pdmVyc2l0eSBNZWRpY2FsIENl
bnRlciBHcm9uaW5nZW4sIEdyb25pbmdlbiwgdGhlIE5ldGhlcmxhbmRzLiYjeEQ7RGVwYXJ0bWVu
dCBvZiBFcGlkZW1pb2xvZ3ksIEVyYXNtdXMgTUMsIFVuaXZlcnNpdHkgTWVkaWNhbCBDZW50ZXIg
Um90dGVyZGFtLCBSb3R0ZXJkYW0sIHRoZSBOZXRoZXJsYW5kcy4mI3hEO0RlcGFydG1lbnQgb2Yg
RXBpZGVtaW9sb2d5IGFuZCBCaW9zdGF0aXN0aWNzLCBGYWN1bHR5IG9mIE1lZGljaW5lLCBTY2hv
b2wgb2YgUHVibGljIEhlYWx0aCwgSW1wZXJpYWwgQ29sbGVnZSBMb25kb24sIExvbmRvbiwgVUsu
JiN4RDtJbnN0aXR1dGUgb2YgUHVibGljIEhlYWx0aCAmYW1wOyBTb2NpYWwgU2NpZW5jZXMsIEto
eWJlciBNZWRpY2FsIFVuaXZlcnNpdHksIFBlc2hhd2FyLCBQYWtpc3Rhbi4mI3hEO0RlcGFydG1l
bnQgb2YgTmV1cm9iaW9sb2d5LCBDYXJlIFNjaWVuY2VzIGFuZCBTb2NpZXR5LCBEaXZpc2lvbiBv
ZiBGYW1pbHkgTWVkaWNpbmUgYW5kIFByaW1hcnkgQ2FyZSwgS2Fyb2xpbnNrYSBJbnN0aXR1dGV0
LCBTdG9ja2hvbG0sIFN3ZWRlbi4mI3hEO1NjaG9vbCBvZiBIZWFsdGggYW5kIFNvY2lhbCBTdHVk
aWVzLCBEYWxhcm5hIFVuaXZlcnNpdHksIEZhbHVuLCBTd2VkZW4uJiN4RDtEZXBhcnRtZW50IG9m
IEludGVybmFsIE1lZGljaW5lLCBEaXZpc2lvbiBvZiBOZXBocm9sb2d5LCBVbml2ZXJzaXR5IG9m
IEdyb25pbmdlbiwgVW5pdmVyc2l0eSBNZWRpY2FsIENlbnRlciBHcm9uaW5nZW4sIEdyb25pbmdl
biwgdGhlIE5ldGhlcmxhbmRzLiYjeEQ7RGl2aXNpb24gb2YgTmVwaHJvbG9neSwgVW5pdmVyc2l0
eSBvZiBXYXNoaW5ndG9uLCBTZWF0dGxlLCBXQSwgVVNBLiYjeEQ7S2lkbmV5IFJlc2VhcmNoIElu
c3RpdHV0ZSwgVW5pdmVyc2l0eSBvZiBXYXNoaW5ndG9uLCBTZWF0dGxlLCBXQSwgVVNBLiYjeEQ7
Q2FyZGlvbG9neSwgR2VuZXZhIFVuaXZlcnNpdHkgSG9zcGl0YWxzLCBHZW5ldmEsIFN3aXR6ZXJs
YW5kLiYjeEQ7RGVwYXJ0bWVudCBvZiBDb21wdXRhdGlvbmFsIEJpb2xvZ3ksIFVuaXZlcnNpdHkg
b2YgTGF1c2FubmUsIExhdXNhbm5lLCBTd2l0emVybGFuZC4mI3hEO1N3aXNzIEluc3RpdHV0ZSBv
ZiBCaW9pbmZvcm1hdGljcywgTGF1c2FubmUsIFN3aXR6ZXJsYW5kLiYjeEQ7RGVwYXJ0bWVudCBv
ZiBJbnRlZ3JhdGl2ZSBCaW9tZWRpY2FsIFNjaWVuY2VzLCBVbml2ZXJzaXR5IG9mIENhcGUgVG93
biwgQ2FwZSBUb3duLCBTb3V0aCBBZnJpY2EuJiN4RDtDYXJkaW92YXNjdWxhciBIZWFsdGggUmVz
ZWFyY2ggVW5pdCwgRGVwYXJ0bWVudCBvZiBNZWRpY2luZSwgVW5pdmVyc2l0eSBvZiBXYXNoaW5n
dG9uLCBTZWF0dGxlLCBXQSwgVVNBLiYjeEQ7RGVwYXJ0bWVudCBvZiBCaW9zdGF0aXN0aWNzLCBV
bml2ZXJzaXR5IG9mIFdhc2hpbmd0b24sIFNlYXR0bGUsIFdBLCBVU0EuJiN4RDtJbnN0aXR1dGUg
b2YgTW9sZWN1bGFyIEdlbmV0aWNzLCBOYXRpb25hbCBSZXNlYXJjaCBDb3VuY2lsIG9mIEl0YWx5
LCBQYXZpYSwgSXRhbHkuJiN4RDtIdW1hbiBHZW5ldGljcyBDZW50cmUsIFVuaXZlcnNpdHkgb2Yg
VGV4YXMgSGVhbHRoIFNjaWVuY2UgQ2VudHJlLCBIb3VzdG9uLCBUWCwgVVNBLiYjeEQ7SGFzc28g
UGxhdHRuZXIgSW5zdGl0dXRlIGZvciBEaWdpdGFsIEhlYWx0aCBhdCBNb3VudCBTaW5haSwgSWNh
aG4gU2Nob29sIG9mIE1lZGljaW5lIGF0IE1vdW50IFNpbmFpLCBOZXcgWW9yaywgTlksIFVTQS4m
I3hEO1VuaXZlcnNpdHkgb2YgVHJpZXN0ZSwgRGVwYXJ0bWVudCBvZiBNZWRpY2luZSwgU3VyZ2Vy
eSBhbmQgSGVhbHRoIFNjaWVuY2VzLCBUcmllc3RlLCBJdGFseS4mI3hEO0luc3RpdHV0ZSBvZiBM
YWJvcmF0b3J5IE1lZGljaW5lLCBDbGluaWNhbCBDaGVtaXN0cnkgYW5kIE1vbGVjdWxhciBEaWFn
bm9zdGljcywgVW5pdmVyc2l0eSBvZiBMZWlwemlnLCBMZWlwemlnLCBHZXJtYW55LiYjeEQ7SW5z
dGl0dXRlIG9mIENsaW5pY2FsIENoZW1pc3RyeSBhbmQgTGFib3JhdG9yeSBNZWRpY2luZSwgVW5p
dmVyc2l0eSBIb3NwaXRhbCBSZWdlbnNidXJnLCBSZWdlbnNidXJnLCBHZXJtYW55LiYjeEQ7Q2Vu
dHJlIGZvciBHZW5vbWljIGFuZCBFeHBlcmltZW50YWwgTWVkaWNpbmUsIEluc3RpdHV0ZSBvZiBH
ZW5ldGljcyBhbmQgTW9sZWN1bGFyIE1lZGljaW5lLCBVbml2ZXJzaXR5IG9mIEVkaW5idXJnaCwg
RWRpbmJ1cmdoLCBVSy4mI3hEO0NlbnRyZSBmb3IgR2xvYmFsIEhlYWx0aCBSZXNlYXJjaCwgVXNo
ZXIgSW5zdGl0dXRlIG9mIFBvcHVsYXRpb24gSGVhbHRoIFNjaWVuY2VzIGFuZCBJbmZvcm1hdGlj
cywgVW5pdmVyc2l0eSBvZiBFZGluYnVyZ2gsIEVkaW5idXJnaCwgVUsuJiN4RDtEZXBhcnRtZW50
IG9mIEJpb21lZGljYWwgSW5mb3JtYXRpY3MsIFZhbmRlcmJpbHQgVW5pdmVyc2l0eSBNZWRpY2Fs
IENlbnRlciwgTmFzaHZpbGxlLCBUTiwgVVNBLiYjeEQ7TGVlIEtvbmcgQ2hpYW4gU2Nob29sIG9m
IE1lZGljaW5lLCBOYW55YW5nIFRlY2hub2xvZ2ljYWwgVW5pdmVyc2l0eSwgU2luZ2Fwb3JlLCBT
aW5nYXBvcmUuJiN4RDtEZXBhcnRtZW50IG9mIENhcmRpb2xvZ3ksIEVhbGluZyBIb3NwaXRhbCwg
TG9uZG9uLCBVSy4mI3hEO0ltcGVyaWFsIENvbGxlZ2UgSGVhbHRoY2FyZSBOSFMgVHJ1c3QsIElt
cGVyaWFsIENvbGxlZ2UgTG9uZG9uLCBMb25kb24sIFVLLiYjeEQ7TVJDLVBIRSBDZW50cmUgZm9y
IEVudmlyb25tZW50IGFuZCBIZWFsdGgsIFNjaG9vbCBvZiBQdWJsaWMgSGVhbHRoLCBJbXBlcmlh
bCBDb2xsZWdlIExvbmRvbiwgTG9uZG9uLCBVSy4mI3hEO0lSQ0NTIE5ldXJvbWVkLCBQb3p6aWxs
aSwgSXRhbHkuJiN4RDtDZW50ZXIgZm9yIFByaW1hcnkgQ2FyZSBhbmQgUHVibGljIEhlYWx0aCAo
VW5pc2FudGUpLCBVbml2ZXJzaXR5IG9mIExhdXNhbm5lLCBMYXVzYW5uZSwgU3dpdHplcmxhbmQu
JiN4RDtJbnN0aXR1dGUgb2YgQmlvbWVkaWNhbCBUZWNobm9sb2dpZXMsIEl0YWx5IE5hdGlvbmFs
IFJlc2VhcmNoIENvdW5jaWwsIE1pbGFubywgSXRhbHkuJiN4RDtCaW80RHJlYW1zLCBNaWxhbm8s
IEl0YWx5LiYjeEQ7U2FuIFJhZmZhZWxlIFJlc2VhcmNoIEluc3RpdHV0ZSwgTWlsYW5vLCBJdGFs
eS4mI3hEO0RlcGFydG1lbnQgb2YgQ2xpbmljYWwgRXBpZGVtaW9sb2d5LCBMZWlkZW4gVW5pdmVy
c2l0eSBNZWRpY2FsIENlbnRyZSwgTGVpZGVuLCB0aGUgTmV0aGVybGFuZHMuJiN4RDtTZWN0aW9u
IG9mIE5lcGhyb2xvZ3ksIERlcGFydG1lbnQgb2YgSW50ZXJuYWwgTWVkaWNpbmUsIExlaWRlbiBV
bml2ZXJzaXR5IE1lZGljYWwgQ2VudHJlLCBMZWlkZW4sIHRoZSBOZXRoZXJsYW5kcy4mI3hEO0Zp
ZnRoIERlcGFydG1lbnQgb2YgTWVkaWNpbmUgKE5lcGhyb2xvZ3ksIEh5cGVydGVuc2lvbG9neSwg
UmhldW1hdG9sb2d5LCBFbmRvY3Jpbm9sb2d5LCBEaWFiZXRvbG9neSksIE1lZGljYWwgRmFjdWx0
eSBNYW5uaGVpbSwgVW5pdmVyc2l0eSBvZiBIZWlkZWxiZXJnLCBNYW5uaGVpbSwgR2VybWFueS4m
I3hEO0RlcGFydG1lbnQgb2YgR2VuZXRpY3MsIFVuaXZlcnNpdHkgTWVkaWNhbCBDZW50ZXIgR3Jv
bmluZ2VuLCBHcm9uaW5nZW4sIHRoZSBOZXRoZXJsYW5kcy4mI3hEO0luc3RpdHV0ZSBvZiBQaHlz
aW9sb2d5LCBVbml2ZXJzaXR5IG9mIFp1cmljaCwgWnVyaWNoLCBTd2l0emVybGFuZC4mI3hEO0Rl
cGFydG1lbnQgb2YgV29tZW4gYW5kIENoaWxkIEhlYWx0aCwgSG9zcGl0YWwgZm9yIENoaWxkcmVu
IGFuZCBBZG9sZXNjZW50cywgVW5pdmVyc2l0eSBvZiBMZWlwemlnLCBMZWlwemlnLCBHZXJtYW55
LiYjeEQ7Q2VudHJlIGZvciBQZWRpYXRyaWMgUmVzZWFyY2gsIFVuaXZlcnNpdHkgb2YgTGVpcHpp
ZywgTGVpcHppZywgR2VybWFueS4mI3hEO0RlcGFydG1lbnQgb2YgTmVwaHJvbG9neSBhbmQgTWVk
aWNhbCBJbnRlbnNpdmUgQ2FyZSwgQ2hhcml0ZS1Vbml2ZXJzaXRhdHNtZWRpemluIEJlcmxpbiwg
QmVybGluLCBHZXJtYW55LiYjeEQ7RGVwYXJ0bWVudCBvZiBOZXBocm9sb2d5IGFuZCBIeXBlcnRl
bnNpb24sIEZyaWVkcmljaC1BbGV4YW5kZXItVW5pdmVyc2l0eSBFcmxhbmdlbi1OdXJuYmVyZywg
RXJsYW5nZW4sIEdlcm1hbnkuJiN4RDtEZXBhcnRtZW50IG9mIEFuYXRvbXkgYW5kIENlbGwgQmlv
bG9neSwgVW5pdmVyc2l0eSBNZWRpY2luZSBHcmVpZnN3YWxkLCBHcmVpZnN3YWxkLCBHZXJtYW55
LiYjeEQ7TGFib3JhdG9yeSBvZiBFcGlkZW1pb2xvZ3kgYW5kIFBvcHVsYXRpb24gU2NpZW5jZXMs
IE5hdGlvbmFsIEluc3RpdHV0ZSBvbiBBZ2luZywgSW50cmFtdXJhbCBSZXNlYXJjaCBQcm9ncmFt
LCBOYXRpb25hbCBJbnN0aXR1dGVzIG9mIEhlYWx0aCwgQmFsdGltb3JlLCBNRCwgVVNBLiYjeEQ7
RGVwYXJ0bWVudCBvZiBQdWJsaWMgSGVhbHRoIGFuZCBDYXJpbmcgU2NpZW5jZXMsIE1vbGVjdWxh
ciBHZXJpYXRyaWNzLCBVcHBzYWxhIFVuaXZlcnNpdHksIFVwcHNhbGEsIFN3ZWRlbi4mI3hEO1Jl
c2VhcmNoIFVuaXQgb2YgTW9sZWN1bGFyIEVwaWRlbWlvbG9neSwgSGVsbWhvbHR6IFplbnRydW0g
TXVuY2hlbi1HZXJtYW4gUmVzZWFyY2ggQ2VudHJlIGZvciBFbnZpcm9ubWVudGFsIEhlYWx0aCwg
TmV1aGVyYmVyZywgR2VybWFueS4mI3hEO0luc3RpdHV0ZSBvZiBFcGlkZW1pb2xvZ3ksIEhlbG1o
b2x0eiBaZW50cnVtIE11bmNoZW4tR2VybWFuIFJlc2VhcmNoIENlbnRyZSBmb3IgRW52aXJvbm1l
bnRhbCBIZWFsdGgsIE5ldWhlcmJlcmcsIEdlcm1hbnkuJiN4RDtHZXJtYW4gQ2VudGVyIGZvciBE
aWFiZXRlcyBSZXNlYXJjaCwgTmV1aGVyYmVyZywgR2VybWFueS4mI3hEO1FJTVIgQmVyZ2hvZmVy
IE1lZGljYWwgUmVzZWFyY2ggSW5zdGl0dXRlLCBCcmlzYmFuZSwgUXVlZW5zbGFuZCwgQXVzdHJh
bGlhLiYjeEQ7SWNlbGFuZGljIEhlYXJ0IEFzc29jaWF0aW9uLCBLb3Bhdm9ndXIsIEljZWxhbmQu
JiN4RDtGYWN1bHR5IG9mIE1lZGljaW5lLCBTY2hvb2wgb2YgSGVhbHRoIFNjaWVuY2VzLCBVbml2
ZXJzaXR5IG9mIEljZWxhbmQsIFJleWtqYXZpaywgSWNlbGFuZC4mI3hEO0VzdG9uaWFuIEdlbm9t
ZSBDZW50cmUsIEluc3RpdHV0ZSBvZiBHZW5vbWljcywgVW5pdmVyc2l0eSBvZiBUYXJ0dSwgVGFy
dHUsIEVzdG9uaWEuJiN4RDtNb250cmVhbCBVbml2ZXJzaXR5IEhvc3BpdGFsIFJlc2VhcmNoIENl
bnRyZSwgQ2VudHJlIEhvc3BpdGFsaWVyIGRlIGxVbml2ZXJzaXRlIGRlIE1vbnRyZWFsLCBNb250
cmVhbCwgUXVlYmVjLCBDYW5hZGEuJiN4RDtNZWRwaGFybWdlbmUsIE1vbnRyZWFsLCBRdWViZWMs
IENhbmFkYS4mI3hEO0xhYm9yYXRvcnkgb2YgRXBpZGVtaW9sb2d5IGFuZCBQb3B1bGF0aW9uIFNj
aWVuY2VzLCBOYXRpb25hbCBJbnN0aXR1dGUgb24gQWdpbmcsIEludHJhbXVyYWwgUmVzZWFyY2gg
UHJvZ3JhbSwgTmF0aW9uYWwgSW5zdGl0dXRlcyBvZiBIZWFsdGgsIEJldGhlc2RhLCBNRCwgVVNB
LiYjeEQ7Q2xpbmljYWwgRGl2aXNpb24gb2YgTmV1cm9nZXJpYXRyaWNzLCBEZXBhcnRtZW50IG9m
IE5ldXJvbG9neSwgTWVkaWNhbCBVbml2ZXJzaXR5IG9mIEdyYXosIEdyYXosIEF1c3RyaWEuJiN4
RDtJbnN0aXR1dGUgZm9yIE1lZGljYWwgSW5mb3JtYXRpY3MsIFN0YXRpc3RpY3MgYW5kIERvY3Vt
ZW50YXRpb24sIE1lZGljYWwgVW5pdmVyc2l0eSBvZiBHcmF6LCBHcmF6LCBBdXN0cmlhLiYjeEQ7
RGVwYXJ0bWVudCBvZiBHZW5ldGljcywgU2hhbmdoYWktTU9TVCBLZXkgTGFib3JhdG9yeSBvZiBI
ZWFsdGggYW5kIERpc2Vhc2UgR2Vub21pY3MsIENoaW5lc2UgTmF0aW9uYWwgSHVtYW4gR2Vub21l
IENlbnRyZSwgU2hhbmdoYWksIENoaW5hLiYjeEQ7U2hhbmdoYWkgSW5kdXN0cmlhbCBUZWNobm9s
b2d5IEluc3RpdHV0ZSwgU2hhbmdoYWksIENoaW5hLiYjeEQ7RGVwYXJ0bWVudCBvZiBDbGluaWNh
bCBDaGVtaXN0cnksIEZpbWxhYiBMYWJvcmF0b3JpZXMsIGFuZCBGaW5uaXNoIENhcmRpb3Zhc2N1
bGFyIFJlc2VhcmNoIENlbnRlci1UYW1wZXJlLCBGYWN1bHR5IG9mIE1lZGljaW5lIGFuZCBIZWFs
dGggVGVjaG5vbG9neSwgVGFtcGVyZSBVbml2ZXJzaXR5LCBUYW1wZXJlLCBGaW5sYW5kLiYjeEQ7
RGVwYXJ0bWVudCBvZiBQZWRpYXRyaWNzLCBGYWN1bHR5IG9mIE1lZGljaW5lIGFuZCBIZWFsdGgg
VGVjaG5vbG9neSwgVGFtcGVyZSBVbml2ZXJzaXR5LCBUYW1wZXJlLCBGaW5sYW5kLiYjeEQ7TmF0
aW9uYWwgSGVhcnQsIEx1bmcsIGFuZCBCbG9vZCBJbnN0aXR1dGUgRnJhbWluZ2hhbSBIZWFydCBT
dHVkeSwgRnJhbWluZ2hhbSwgTUEsIFVTQS4mI3hEO1RoZSBDZW50cmUgZm9yIFBvcHVsYXRpb24g
U3R1ZGllcywgTmF0aW9uYWwgSGVhcnQsIEx1bmcsIGFuZCBCbG9vZCBJbnN0aXR1dGUsIEZyYW1p
bmdoYW0sIE1BLCBVU0EuJiN4RDtEZXBhcnRtZW50IG9mIE1lZGljaW5lLCBEaXZpc2lvbiBvZiBD
YXJkaW92YXNjdWxhciBNZWRpY2luZSwgU3RhbmZvcmQgVW5pdmVyc2l0eSBTY2hvb2wgb2YgTWVk
aWNpbmUsIFN0YW5mb3JkLCBDQSwgVVNBLiYjeEQ7U3RhbmZvcmQgQ2FyZGlvdmFzY3VsYXIgSW5z
dGl0dXRlLCBTdGFuZm9yZCBVbml2ZXJzaXR5LCBTdGFuZm9yZCwgQ0EsIFVTQS4mI3hEO01vbGVj
dWxhciBFcGlkZW1pb2xvZ3kgYW5kIFNjaWVuY2UgZm9yIExpZmUgTGFib3JhdG9yeSwgRGVwYXJ0
bWVudCBvZiBNZWRpY2FsIFNjaWVuY2VzLCBVcHBzYWxhIFVuaXZlcnNpdHksIFVwcHNhbGEsIFN3
ZWRlbi4mI3hEO1N0YW5mb3JkIERpYWJldGVzIFJlc2VhcmNoIENlbnRlciwgU3RhbmZvcmQgVW5p
dmVyc2l0eSwgU3RhbmZvcmQsIENBLCBVU0EuJiN4RDtUaGUgQ2VudHJlIG9mIFB1YmxpYyBIZWFs
dGggU2NpZW5jZXMsIFVuaXZlcnNpdHkgb2YgSWNlbGFuZCwgUmV5a2phdmlrLCBJY2VsYW5kLiYj
eEQ7TGFuZHNwaXRhbGlubiBVbml2ZXJzaXR5IEhvc3BpdGFsLCBSZXlramF2aWssIEljZWxhbmQu
JiN4RDtVbml2ZXJzaXR5IG9mIEljZWxhbmQsIFJleWtqYXZpaywgSWNlbGFuZC4mI3hEO0dlaXNp
bmdlciBSZXNlYXJjaCwgQmlvbWVkaWNhbCBhbmQgVHJhbnNsYXRpb25hbCBJbmZvcm1hdGljcyBJ
bnN0aXR1dGUsIFJvY2t2aWxsZSwgTUQsIFVTQS4mI3hEO0RlcGFydG1lbnQgb2YgQ2xpbmljYWwg
UGh5c2lvbG9neSwgVGFtcGVyZSBVbml2ZXJzaXR5IEhvc3BpdGFsLCBhbmQgRmlubmlzaCBDYXJk
aW92YXNjdWxhciBSZXNlYXJjaCBDZW50ZXIgLSBUYW1wZXJlLCBGYWN1bHR5IG9mIE1lZGljaW5l
IGFuZCBIZWFsdGggVGVjaG5vbG9neSwgVGFtcGVyZSBVbml2ZXJzaXR5LCBUYW1wZXJlLCBGaW5s
YW5kLiYjeEQ7S3lvdG8tTWNHaWxsIEludGVybmF0aW9uYWwgQ29sbGFib3JhdGl2ZSBTY2hvb2wg
aW4gR2Vub21pYyBNZWRpY2luZSwgS3lvdG8gVW5pdmVyc2l0eSBHcmFkdWF0ZSBTY2hvb2wgb2Yg
TWVkaWNpbmUsIEt5b3RvLCBKYXBhbi4mI3hEO0RlcGFydG1lbnQgb2YgQmlvbWVkaWNhbCBJbmZv
cm1hdGljcywgSGFydmFyZCBNZWRpY2FsIFNjaG9vbCwgQm9zdG9uLCBNQSwgVVNBLiYjeEQ7RGV1
dHNjaGVzIEhlcnp6ZW50cnVtIE11bmNoZW4sIFRlY2huaXNjaGUgVW5pdmVyc2l0YXQgTXVuY2hl
biwgTXVuaWNoLCBHZXJtYW55LiYjeEQ7R2VybWFuIENlbnRyZSBmb3IgQ2FyZGlvdmFzY3VsYXIg
UmVzZWFyY2gsIFBhcnRuZXIgU2l0ZSBNdW5pY2ggSGVhcnQgQWxsaWFuY2UsIE11bmljaCwgR2Vy
bWFueS4mI3hEO0luc3RpdHV0ZSBvZiBFcGlkZW1pb2xvZ3kgYW5kIEJpb3N0YXRpc3RpY3MsIFVu
aXZlcnNpdHkgb2YgVWxtLCBVbG0sIEdlcm1hbnkuJiN4RDtNUkMtUEhFIENlbnRyZSBmb3IgRW52
aXJvbm1lbnQgYW5kIEhlYWx0aCwgMzIzIFNjaG9vbCBvZiBQdWJsaWMgSGVhbHRoLCBJbXBlcmlh
bCBDb2xsZWdlIExvbmRvbiwgTG9uZG9uLCBVSy4mI3hEO05hdGlvbmFsIEhlYXJ0IGFuZCBMdW5n
IEluc3RpdHV0ZSwgSW1wZXJpYWwgQ29sbGVnZSBMb25kb24sIExvbmRvbiwgVUsuJiN4RDtJbnRl
Z3JhdGVkIFJlc2VhcmNoIGFuZCBUcmVhdG1lbnQgQ2VudHJlIEFkaXBvc2l0eSBEaXNlYXNlcywg
VW5pdmVyc2l0eSBvZiBMZWlwemlnLCBMZWlwemlnLCBHZXJtYW55LiYjeEQ7RGl2aXNpb24gb2Yg
R2VuZXRpYyBFcGlkZW1pb2xvZ3ksIERlcGFydG1lbnQgb2YgTWVkaWNhbCBHZW5ldGljcywgTW9s
ZWN1bGFyIGFuZCBDbGluaWNhbCBQaGFybWFjb2xvZ3ksIE1lZGljYWwgVW5pdmVyc2l0eSBvZiBJ
bm5zYnJ1Y2ssIElubnNicnVjaywgQXVzdHJpYS4mI3hEO1JJS0VOIENlbnRyZSBmb3IgSW50ZWdy
YXRpdmUgTWVkaWNhbCBTY2llbmNlcywgWW9rb2hhbWEgKEthbmFnYXdhKSwgSmFwYW4uJiN4RDtE
aXZpc2lvbiBvZiBCaW9tZWRpY2FsIEluZm9ybWF0aWNzIGFuZCBQZXJzb25hbGl6ZWQgTWVkaWNp
bmUsIFNjaG9vbCBvZiBNZWRpY2luZSwgVW5pdmVyc2l0eSBvZiBDb2xvcmFkbyBEZW52ZXItQW5z
Y2h1dHogTWVkaWNhbCBDYW1wdXMsIEF1cm9yYSwgQ08sIFVTQS4mI3hEO051ZmZpZWxkIERlcGFy
dG1lbnQgb2YgUG9wdWxhdGlvbiBIZWFsdGgsIFVuaXZlcnNpdHkgb2YgT3hmb3JkLCBPeGZvcmQs
IFVLLiYjeEQ7VGhlIENoYXJsZXMgQnJvbmZtYW4gSW5zdGl0dXRlIGZvciBQZXJzb25hbGl6ZWQg
TWVkaWNpbmUsIEljYWhuIFNjaG9vbCBvZiBNZWRpY2luZSBhdCBNb3VudCBTaW5haSwgTmV3IFlv
cmssIE5ZLCBVU0EuJiN4RDtUaGUgTWluZGljaCBDaGlsZCBIZWFsdGggYW5kIERldmVsb3BtZW50
IEluc3RpdHV0ZSwgSWNhaG4gU2Nob29sIG9mIE1lZGljaW5lIGF0IE1vdW50IFNpbmFpLCBOZXcg
WW9yaywgTlksIFVTQS4mI3hEO1dlbGxjb21lIFRydXN0IENlbnRyZSBmb3IgSHVtYW4gR2VuZXRp
Y3MsIFVuaXZlcnNpdHkgb2YgT3hmb3JkLCBPeGZvcmQsIFVLLiYjeEQ7T3hmb3JkIENlbnRyZSBm
b3IgRGlhYmV0ZXMsIEVuZG9jcmlub2xvZ3kgYW5kIE1ldGFib2xpc20sIFVuaXZlcnNpdHkgb2Yg
T3hmb3JkLCBPeGZvcmQsIFVLLiYjeEQ7U3lubGFiIEFjYWRlbXksIFN5bmxhYiBIb2xkaW5nIERl
dXRzY2hsYW5kIEdtYkgsIE1hbm5oZWltLCBHZXJtYW55LiYjeEQ7Q2xpbmljYWwgSW5zdGl0dXRl
IG9mIE1lZGljYWwgYW5kIENoZW1pY2FsIExhYm9yYXRvcnkgRGlhZ25vc3RpY3MsIE1lZGljYWwg
VW5pdmVyc2l0eSBvZiBHcmF6LCBHcmF6LCBBdXN0cmlhLiYjeEQ7TGFib3JhdG9yeSBvZiBDbGlu
aWNhbCBHZW5vbWUgU2VxdWVuY2luZywgR3JhZHVhdGUgU2Nob29sIG9mIEZyb250aWVyIFNjaWVu
Y2VzLCBUaGUgVW5pdmVyc2l0eSBvZiBUb2t5bywgVG9reW8sIEphcGFuLiYjeEQ7SW5kZXBlbmRl
bnQgUmVzZWFyY2ggR3JvdXAgQ2xpbmljYWwgRXBpZGVtaW9sb2d5LCBIZWxtaG9sdHogWmVudHJ1
bSBNdW5jaGVuLCBHZXJtYW4gUmVzZWFyY2ggQ2VudHJlIGZvciBFbnZpcm9ubWVudGFsIEhlYWx0
aCwgTmV1aGVyYmVyZywgR2VybWFueS4mI3hEO0x1ZHdpZy1NYXhpbWlsaWFucy1Vbml2ZXJzaXRh
dCBNdW5jaGVuIGF0IFVOSUtBLVQgQXVnc2J1cmcsIEF1Z3NidXJnLCBHZXJtYW55LiYjeEQ7SW5z
dGl0dXRlIG9mIEh1bWFuIEdlbmV0aWNzLCBIZWxtaG9sdHogWmVudHJ1bSBNdW5jaGVuLCBOZXVo
ZXJiZXJnLCBHZXJtYW55LiYjeEQ7SW5zdGl0dXRlIG9mIEh1bWFuIEdlbmV0aWNzLCBUZWNobmlz
Y2hlIFVuaXZlcnNpdGF0IE11bmNoZW4sIE11bmljaCwgR2VybWFueS4mI3hEO0RlcGFydG1lbnQg
b2YgUHN5Y2hpYXRyeSwgQW1zdGVyZGFtIE5ldXJvc2NpZW5jZSBhbmQgQW1zdGVyZGFtIFB1Ymxp
YyBIZWFsdGggUmVzZWFyY2ggSW5zdGl0dXRlLCBBbXN0ZXJkYW0gVW5pdmVyc2l0eSBNZWRpY2Fs
IENlbnRlcnMsIEFtc3RlcmRhbSwgdGhlIE5ldGhlcmxhbmRzLiYjeEQ7VkEgQm9zdG9uIEhlYWx0
aGNhcmUgU3lzdGVtLCBCb3N0b24sIE1BLCBVU0EuJiN4RDtEZXBhcnRtZW50IG9mIE1lZGljaW5l
LCBCcmlnaGFtIGFuZCBXb21lbiZhcG9zO3MgSG9zcGl0YWwsIEhhcnZhcmQgTWVkaWNhbCBTY2hv
b2wsIEJvc3RvbiwgTUEsIFVTQS4mI3hEO1ZhbmRlcmJpbHQgVW5pdmVyc2l0eSBNZWRpY2FsIENl
bnRyZSwgRGl2aXNpb24gb2YgTmVwaHJvbG9neSAmYW1wOyBIeXBlcnRlbnNpb24sIE5hc2h2aWxs
ZSwgVE4sIFVTQS4mI3hEO01hc3NhY2h1c2V0dHMgVmV0ZXJhbnMgRXBpZGVtaW9sb2d5IFJlc2Vh
cmNoIGFuZCBJbmZvcm1hdGlvbiBDZW50ZXIsIFZBIENvb3BlcmF0aXZlIFN0dWRpZXMgUHJvZ3Jh
bSwgVkEgQm9zdG9uIEhlYWx0aGNhcmUgU3lzdGVtLCBCb3N0b24sIE1BLCBVU0EuJiN4RDtEZXBh
cnRtZW50IG9mIEdlbmV0aWNzLCBVbml2ZXJzaXR5IG9mIE5vcnRoIENhcm9saW5hLCBDaGFwZWwg
SGlsbCwgTkMsIFVTQS4mI3hEO1VuaXZlcnNpdHkgb2YgUXVlZW5zbGFuZCwgU3QgTHVjaWEsIFF1
ZWVuc2xhbmQsIEF1c3RyYWxpYS4mI3hEO0RlcGFydG1lbnQgb2YgUHVibGljIEhlYWx0aCBhbmQg
UHJpbWFyeSBDYXJlLCBMZWlkZW4gVW5pdmVyc2l0eSBNZWRpY2FsIENlbnRyZSwgTGVpZGVuLCB0
aGUgTmV0aGVybGFuZHMuJiN4RDtJbnN0aXR1dGUgb2YgR2VuZXRpYyBFcGlkZW1pb2xvZ3ksIEhl
bG1ob2x0eiBaZW50cnVtIE11bmNoZW4tR2VybWFuIFJlc2VhcmNoIENlbnRyZSBmb3IgRW52aXJv
bm1lbnRhbCBIZWFsdGgsIE5ldWhlcmJlcmcsIEdlcm1hbnkuJiN4RDtDaGFpciBvZiBHZW5ldGlj
IEVwaWRlbWlvbG9neSwgSUJFLCBGYWN1bHR5IG9mIE1lZGljaW5lLCBMTVUgTXVuaWNoLCBNdW5p
Y2gsIEdlcm1hbnkuJiN4RDtEZXBhcnRtZW50IG9mIEludGVybmFsIE1lZGljaW5lIEkgKENhcmRp
b2xvZ3kpLCBIb3NwaXRhbCBvZiB0aGUgTHVkd2lnLU1heGltaWxpYW5zLVVuaXZlcnNpdHkgTXVu
aWNoLCBNdW5pY2gsIEdlcm1hbnkuJiN4RDtEaXZpc2lvbiBvZiBOZXBocm9sb2d5LCBEZXBhcnRt
ZW50IG9mIE1lZGljaW5lLCBJY2FobiBTY2hvb2wgb2YgTWVkaWNpbmUgYXQgTW91bnQgU2luYWks
IE5ldyBZb3JrLCBOWSwgVVNBLiYjeEQ7TGFib3JhdG9yeSBvZiBOZXVyb2dlbmV0aWNzLCBOYXRp
b25hbCBJbnN0aXR1dGUgb24gQWdpbmcsIE5hdGlvbmFsIEluc3RpdHV0ZXMgb2YgSGVhbHRoLCBC
ZXRoZXNkYSwgTUQsIFVTQS4mI3hEO0RhdGEgVGVjbmljYSBJbnRlcm5hdGlvbmFsLCBHbGVuIEVj
aG8sIE1ELCBVU0EuJiN4RDtJbnN0aXR1dGUgb2YgQ2xpbmljYWwgQ2hlbWlzdHJ5IGFuZCBMYWJv
cmF0b3J5IE1lZGljaW5lLCBVbml2ZXJzaXR5IE1lZGljaW5lIEdyZWlmc3dhbGQsIEdyZWlmc3dh
bGQsIEdlcm1hbnkuJiN4RDtEZXBhcnRtZW50IG9mIENhcmRpb2xvZ3ksIEhlYXJ0IENlbnRlciwg
VGFtcGVyZSBVbml2ZXJzaXR5IEhvc3BpdGFsLCBUYW1wZXJlLCBGaW5sYW5kLiYjeEQ7RGVwYXJ0
bWVudCBvZiBDYXJkaW9sb2d5LCBGaW5uaXNoIENhcmRpb3Zhc2N1bGFyIFJlc2VhcmNoIENlbnRl
ci1UYW1wZXJlLCBGYWN1bHR5IG9mIE1lZGljaW5lIGFuZCBIZWFsdGggVGVjaG5vbG9neSwgVGFt
cGVyZSBVbml2ZXJzaXR5LCBUYW1wZXJlLCBGaW5sYW5kLiYjeEQ7RGVwYXJ0bWVudCBvZiBCaW9z
dGF0aXN0aWNzLCBCb3N0b24gVW5pdmVyc2l0eSBTY2hvb2wgb2YgUHVibGljIEhlYWx0aCwgQm9z
dG9uLCBNQSwgVVNBLiYjeEQ7U2VjdGlvbiBvZiBHZXJvbnRvbG9neSBhbmQgR2VyaWF0cmljcywg
RGVwYXJ0bWVudCBvZiBJbnRlcm5hbCBNZWRpY2luZSwgTGVpZGVuIFVuaXZlcnNpdHkgTWVkaWNh
bCBDZW50cmUsIExlaWRlbiwgdGhlIE5ldGhlcmxhbmRzLiYjeEQ7VW5pdmVyc2l0eSBvZiBNYXJ5
bGFuZCBTY2hvb2wgb2YgTWVkaWNpbmUsIEJhbHRpbW9yZSwgTUQsIFVTQS4mI3hEO0RlcGFydG1l
bnQgb2YgQ2xpbmljYWwgQmlvY2hlbWlzdHJ5LCBMYW5kc3BpdGFsaSBVbml2ZXJzaXR5IEhvc3Bp
dGFsLCBSZXlramF2aWssIEljZWxhbmQuJiN4RDtJbnN0aXR1dGUgb2YgQ2FyZGlvdmFzY3VsYXIg
YW5kIE1lZGljYWwgU2NpZW5jZXMsIFVuaXZlcnNpdHkgb2YgR2xhc2dvdywgR2xhc2dvdywgVUsu
JiN4RDtEZXBhcnRtZW50IG9mIE1lZGljaW5lLCBHZXJpYXRyaWNzIFNlY3Rpb24sIEJvc3RvbiBN
ZWRpY2FsIENlbnRlciwgQm9zdG9uIFVuaXZlcnNpdHkgU2Nob29sIG9mIE1lZGljaW5lLCBCb3N0
b24sIE1BLCBVU0EuJiN4RDtJbnN0aXR1dGUgb2YgR2VuZXRpYyBhbmQgQmlvbWVkaWNhbCBSZXNl
YXJjaCwgTmF0aW9uYWwgUmVzZWFyY2ggQ291bmNpbCBvZiBJdGFseSwgVU9TIG9mIFNhc3Nhcmks
IFNhc3NhcmksIEl0YWx5LiYjeEQ7RGVwYXJ0bWVudCBvZiBQc3ljaGlhdHJ5LCBVbml2ZXJzaXR5
IEhvc3BpdGFsIG9mIExhdXNhbm5lLCBMYXVzYW5uZSwgU3dpdHplcmxhbmQuJiN4RDtGYWN1bHR5
IG9mIE1lZGljaW5lLCBVbml2ZXJzaXR5IG9mIFNwbGl0LCBTcGxpdCwgQ3JvYXRpYS4mI3hEO0dl
bi1pbmZvIEx0ZCwgWmFncmViLCBDcm9hdGlhLiYjeEQ7TmVwaHJvbG9neSBTZXJ2aWNlLCBEZXBh
cnRtZW50IG9mIFNwZWNpYWx0aWVzIGluIEludGVybmFsIE1lZGljaW5lLCBVbml2ZXJzaXR5IEhv
c3BpdGFscyBvZiBHZW5ldmEsIEdlbmV2YSwgU3dpdHplcmxhbmQuJiN4RDtDZW50cmUgZm9yIENv
Z25pdGl2ZSBBZ2VpbmcgYW5kIENvZ25pdGl2ZSBFcGlkZW1pb2xvZ3ksIFVuaXZlcnNpdHkgb2Yg
RWRpbmJ1cmdoLCBFZGluYnVyZ2gsIFVLLiYjeEQ7RWludGhvdmVuIExhYm9yYXRvcnkgb2YgRXhw
ZXJpbWVudGFsIFZhc2N1bGFyIFJlc2VhcmNoLCBMZWlkZW4gVW5pdmVyc2l0eSBNZWRpY2FsIENl
bnRyZSwgTGVpZGVuLCB0aGUgTmV0aGVybGFuZHMuJiN4RDtEZXBhcnRtZW50IG9mIENsaW5pY2Fs
IFBoeXNpb2xvZ3kgYW5kIE51Y2xlYXIgTWVkaWNpbmUsIFR1cmt1IFVuaXZlcnNpdHkgSG9zcGl0
YWwsIFR1cmt1LCBGaW5sYW5kLiYjeEQ7UmVzZWFyY2ggQ2VudHJlIG9mIEFwcGxpZWQgYW5kIFBy
ZXZlbnRpdmUgQ2FyZGlvdmFzY3VsYXIgTWVkaWNpbmUsIFVuaXZlcnNpdHkgb2YgVHVya3UsIFR1
cmt1LCBGaW5sYW5kLiYjeEQ7Q2VudHJlIGZvciBQb3B1bGF0aW9uIEhlYWx0aCBSZXNlYXJjaCwg
VW5pdmVyc2l0eSBvZiBUdXJrdSBhbmQgVHVya3UgVW5pdmVyc2l0eSBIb3NwaXRhbCwgVHVya3Us
IEZpbmxhbmQuJiN4RDtJbnN0aXR1dGUgb2YgUGh5c2lvbG9neSwgVW5pdmVyc2l0eSBNZWRpY2lu
ZSBHcmVpZnN3YWxkLCBLYXJsc2J1cmcsIEdlcm1hbnkuJiN4RDtEZXBhcnRtZW50IG9mIEhlYWx0
aCBTY2llbmNlcywgVW5pdmVyc2l0eSBvZiBNaWxhbiwgTWlsYW5vLCBJdGFseS4mI3hEO2VQaG9v
ZCBTY2llbnRpZmljIFVuaXQsIGVQaG9vZCBTUkwsIE1pbGFubywgSXRhbHkuJiN4RDtDZW50ZXIg
Zm9yIENhcmRpb3Zhc2N1bGFyIFByZXZlbnRpb24sIEZpcnN0IEZhY3VsdHkgb2YgTWVkaWNpbmUs
IENoYXJsZXMgVW5pdmVyc2l0eSBhbmQgVGhvbWF5ZXIgSG9zcGl0YWwsIFByYWd1ZSwgQ3plY2gg
UmVwdWJsaWMuJiN4RDtUaG9tYXllciBIb3NwaXRhbCwgUHJhZ3VlLCBDemVjaCBSZXB1YmxpYy4m
I3hEO0RlcGFydG1lbnQgb2YgTWVkaWNpbmUgSUksIEZpcnN0IEZhY3VsdHkgb2YgTWVkaWNpbmUs
IENoYXJsZXMgVW5pdmVyc2l0eSwgUHJhZ3VlLCBDemVjaCBSZXB1YmxpYy4mI3hEO0RpdmlzaW9u
IG9mIEVuZG9jcmlub2xvZ3ksIERpYWJldGVzIGFuZCBOdXRyaXRpb24sIFVuaXZlcnNpdHkgb2Yg
TWFyeWxhbmQgU2Nob29sIG9mIE1lZGljaW5lLCBCYWx0aW1vcmUsIE1ELCBVU0EuJiN4RDtNb2xl
Y3VsYXIgQmlvbG9neSBhbmQgQmlvY2hlbWlzdHJ5LCBHb3R0ZnJpZWQgU2NoYXR6IFJlc2VhcmNo
IENlbnRyZSBmb3IgQ2VsbCBTaWduYWxpbmcsIE1ldGFib2xpc20gYW5kIEFnaW5nLCBNZWRpY2Fs
IFVuaXZlcnNpdHkgb2YgR3JheiwgR3JheiwgQXVzdHJpYS4mI3hEO05ldXJvbG9neSBVbml0LCBG
b25kYXppb25lIElSQ0NTIElzdGl0dXRvIE5ldXJvbG9naWNvIENhcmxvIEJlc3RhLCBNaWxhbiwg
SXRhbHkuJiN4RDtJbnN0aXR1dGUgb2YgTW9sZWN1bGFyIEJpb2xvZ3kgYW5kIEJpb2NoZW1pc3Ry
eSwgQ2VudHJlIGZvciBNb2xlY3VsYXIgTWVkaWNpbmUsIE1lZGljYWwgVW5pdmVyc2l0eSBvZiBH
cmF6LCBHcmF6LCBBdXN0cmlhLiYjeEQ7RGl2aXNpb24gb2YgUG9wdWxhdGlvbiBIZWFsdGggYW5k
IEdlbm9taWNzLCBOaW5ld2VsbHMgSG9zcGl0YWwgYW5kIE1lZGljYWwgU2Nob29sLCBVbml2ZXJz
aXR5IG9mIER1bmRlZSwgRHVuZGVlLCBVSy4mI3hEO0RpdmlzaW9uIG9mIEVuZG9jcmlub2xvZ3ks
IE5lcGhyb2xvZ3kgYW5kIFJoZXVtYXRvbG9neSwgVW5pdmVyc2l0eSBvZiBMZWlwemlnLCBMZWlw
emlnLCBHZXJtYW55LiYjeEQ7SGVhcnQgQ2VudHJlIExlaXB6aWcsIExlaXB6aWcsIEdlcm1hbnku
JiN4RDtEZXBhcnRtZW50IG9mIEVuZG9jcmlub2xvZ3kgYW5kIE5lcGhyb2xvZ3ksIFVuaXZlcnNp
dHkgb2YgTGVpcHppZywgTGVpcHppZywgR2VybWFueS4mI3hEO0NlbnRyZSBkZSBSZWNoZXJjaGUg
ZHUgQ0hVTSwgTW9udHJlYWwsIFF1ZWJlYywgQ2FuYWRhLiYjeEQ7RGVwYXJ0bWVudCBvZiBJbnRl
cm5hbCBNZWRpY2luZSwgRXJhc211cyBNQywgVW5pdmVyc2l0eSBNZWRpY2FsIENlbnRlciBSb3R0
ZXJkYW0sIFJvdHRlcmRhbSwgdGhlIE5ldGhlcmxhbmRzLiYjeEQ7RGVwYXJ0bWVudCBvZiBDYXJk
aW9sb2d5LCBVbml2ZXJzaXR5IG9mIEdyb25pbmdlbiwgVW5pdmVyc2l0eSBNZWRpY2FsIENlbnRl
ciBHcm9uaW5nZW4sIEdyb25pbmdlbiwgdGhlIE5ldGhlcmxhbmRzLiYjeEQ7RGVwYXJ0bWVudCBv
ZiBHZW5ldGljcywgVW5pdmVyc2l0eSBvZiBHcm9uaW5nZW4sIFVuaXZlcnNpdHkgTWVkaWNhbCBD
ZW50ZXIgR3JvbmluZ2VuLCBHcm9uaW5nZW4sIHRoZSBOZXRoZXJsYW5kcy4mI3hEO0R1cnJlciBD
ZW50cmUgZm9yIENhcmRpb3Zhc2N1bGFyIFJlc2VhcmNoLCB0aGUgTmV0aGVybGFuZHMgSGVhcnQg
SW5zdGl0dXRlLCBVdHJlY2h0LCB0aGUgTmV0aGVybGFuZHMuJiN4RDtMZWlkZW4gQWNhZGVtaWMg
Q2VudHJlIGZvciBEcnVnIFJlc2VhcmNoLCBMZWlkZW4gVW5pdmVyc2l0eSwgTGVpZGVuLCB0aGUg
TmV0aGVybGFuZHMuJiN4RDtHZW5vbWljcyBwbGMsIE94Zm9yZCwgVUsuJiN4RDtJbnRlcmZhY3Vs
dHkgSW5zdGl0dXRlIGZvciBHZW5ldGljcyBhbmQgRnVuY3Rpb25hbCBHZW5vbWljcywgVW5pdmVy
c2l0eSBNZWRpY2luZSBHcmVpZnN3YWxkLCBHcmVpZnN3YWxkLCBHZXJtYW55LiYjeEQ7SW50ZXJu
YWwgTWVkaWNpbmUsIERlcGFydG1lbnQgb2YgTWVkaWNpbmUsIExhdXNhbm5lIFVuaXZlcnNpdHkg
SG9zcGl0YWwsIExhdXNhbm5lLCBTd2l0emVybGFuZC4mI3hEO0NlbnRyZSBmb3IgUG9wdWxhdGlv
biBIZWFsdGggU2NpZW5jZXMsIFVzaGVyIEluc3RpdHV0ZSBvZiBQb3B1bGF0aW9uIEhlYWx0aCBT
Y2llbmNlcyBhbmQgSW5mb3JtYXRpY3MsIFVuaXZlcnNpdHkgb2YgRWRpbmJ1cmdoLCBFZGluYnVy
Z2gsIFVLLiYjeEQ7RGVwYXJ0bWVudCBvZiBQaHlzaW9sb2d5IGFuZCBCaW9waHlzaWNzLCBVbml2
ZXJzaXR5IG9mIE1pc3Npc3NpcHBpIE1lZGljYWwgQ2VudHJlLCBKYWNrc29uLCBNUywgVVNBLiYj
eEQ7R2Vpc2luZ2VyIFJlc2VhcmNoLCBCaW9tZWRpY2FsIGFuZCBUcmFuc2xhdGlvbmFsIEluZm9y
bWF0aWNzIEluc3RpdHV0ZSwgRGFudmlsbGUsIFBBLCBVU0EuJiN4RDtLaWRuZXkgSGVhbHRoIFJl
c2VhcmNoIEluc3RpdHV0ZSwgR2Vpc2luZ2VyLCBEYW52aWxsZSwgUEEsIFVTQS4mI3hEO0RlcGFy
dG1lbnQgb2YgTmVwaHJvbG9neSwgR2Vpc2luZ2VyLCBEYW52aWxsZSwgUEEsIFVTQS4mI3hEO0Rp
dmlzaW9uIG9mIEtpZG5leSwgVXJvbG9naWMgYW5kIEhlbWF0b2xvZ2ljIERpc2Vhc2VzLCBOYXRp
b25hbCBJbnN0aXR1dGUgb2YgRGlhYmV0ZXMgYW5kIERpZ2VzdGl2ZSBhbmQgS2lkbmV5IERpc2Vh
c2VzLCBOYXRpb25hbCBJbnN0aXR1dGVzIG9mIEhlYWx0aCwgQmV0aGVzZGEsIE1ELCBVU0EuJiN4
RDtEZXBhcnRtZW50IG9mIE1lZGljaW5lLCBVbml2ZXJzaXR5IG9mIE1hcnlsYW5kIFNjaG9vbCBv
ZiBNZWRpY2luZSwgQmFsdGltb3JlLCBNRCwgVVNBLiYjeEQ7Q2FyZGlvdmFzY3VsYXIgSGVhbHRo
IFJlc2VhcmNoIFVuaXQsIERlcGFydG1lbnQgb2YgTWVkaWNpbmUsIERlcGFydG1lbnQgb2YgRXBp
ZGVtaW9sb2d5LCBEZXBhcnRtZW50IG9mIEhlYWx0aCBTZXJ2aWNlLCBVbml2ZXJzaXR5IG9mIFdh
c2hpbmd0b24sIFNlYXR0bGUsIFdBLCBVU0EuJiN4RDtLYWlzZXIgUGVybWFuZW50ZSBXYXNoaW5n
dG9uIEhlYWx0aCBSZXNlYXJjaCBJbnN0aXR1dGUsIFNlYXR0bGUsIFdBLCBVU0EuJiN4RDtEZXBh
cnRtZW50IG9mIE5lcGhyb2xvZ3kgYW5kIFJoZXVtYXRvbG9neSwgS2xpbmlrZW4gU3Vkb3N0YmF5
ZXJuIEFHLCBUcmF1bnN0ZWluLCBHZXJtYW55LiYjeEQ7RGVwYXJ0bWVudCBvZiBQdWJsaWMgSGVh
bHRoIGFuZCBQcmltYXJ5IENhcmUsIFVuaXZlcnNpdHkgb2YgQ2FtYnJpZGdlLCBDYW1icmlkZ2Us
IFVLLiYjeEQ7TGFib3JhdG9yeSBmb3IgU3RhdGlzdGljYWwgQW5hbHlzaXMsIFJJS0VOIENlbnRy
ZSBmb3IgSW50ZWdyYXRpdmUgTWVkaWNhbCBTY2llbmNlcywgT3Nha2EsIEphcGFuLiYjeEQ7RGVw
YXJ0bWVudCBvZiBTdGF0aXN0aWNhbCBHZW5ldGljcywgT3Nha2EgVW5pdmVyc2l0eSBHcmFkdWF0
ZSBTY2hvb2wgb2YgTWVkaWNpbmUsIE9zYWthLCBKYXBhbi4mI3hEO0RpdmlzaW9uIG9mIEVwaWRl
bWlvbG9neSwgRGVwYXJ0bWVudCBvZiBNZWRpY2luZSwgVmFuZGVyYmlsdCBHZW5ldGljcyBJbnN0
aXR1dGUsIFZhbmRlcmJpbHQgVW5pdmVyc2l0eSBNZWRpY2FsIENlbnRyZSwgTmFzaHZpbGxlLCBU
TiwgVVNBLiYjeEQ7RGVwYXJ0bWVudCBvZiBWZXRlcmFucyBBZmZhaXJzLCBUZW5uZXNzZWUgVmFs
bGV5IEhlYWx0aGNhcmUgU3lzdGVtICg2MjYpL1ZhbmRlcmJpbHQgVW5pdmVyc2l0eSwgTmFzaHZp
bGxlLCBUTiwgVVNBLiYjeEQ7RGVwYXJ0bWVudCBvZiBFcGlkZW1pb2xvZ3ksIEpvaG5zIEhvcGtp
bnMgQmxvb21iZXJnIFNjaG9vbCBvZiBQdWJsaWMgSGVhbHRoLCBCYWx0aW1vcmUsIE1ELCBVU0Eu
IGFubmEua29ldHRnZW5AdW5pa2xpbmlrLWZyZWlidXJnLmRlLiYjeEQ7SW5zdGl0dXRlIG9mIEdl
bmV0aWMgRXBpZGVtaW9sb2d5LCBEZXBhcnRtZW50IG9mIEJpb21ldHJ5LCBFcGlkZW1pb2xvZ3kg
YW5kIE1lZGljYWwgQmlvaW5mb3JtYXRpY3MsIEZhY3VsdHkgb2YgTWVkaWNpbmUgYW5kIE1lZGlj
YWwgQ2VudGVyLVVuaXZlcnNpdHkgb2YgRnJlaWJ1cmcsIEZyZWlidXJnLCBHZXJtYW55LiBhbm5h
LmtvZXR0Z2VuQHVuaWtsaW5pay1mcmVpYnVyZy5kZS48L2F1dGgtYWRkcmVzcz48dGl0bGVzPjx0
aXRsZT5UYXJnZXQgZ2VuZXMsIHZhcmlhbnRzLCB0aXNzdWVzIGFuZCB0cmFuc2NyaXB0aW9uYWwg
cGF0aHdheXMgaW5mbHVlbmNpbmcgaHVtYW4gc2VydW0gdXJhdGUgbGV2ZWxzPC90aXRsZT48c2Vj
b25kYXJ5LXRpdGxlPk5hdCBHZW5ldDwvc2Vjb25kYXJ5LXRpdGxlPjwvdGl0bGVzPjxwZXJpb2Rp
Y2FsPjxmdWxsLXRpdGxlPk5hdCBHZW5ldDwvZnVsbC10aXRsZT48L3BlcmlvZGljYWw+PGRhdGVz
Pjx5ZWFyPjIwMTk8L3llYXI+PHB1Yi1kYXRlcz48ZGF0ZT5PY3QgMjwvZGF0ZT48L3B1Yi1kYXRl
cz48L2RhdGVzPjxpc2JuPjE1NDYtMTcxOCAoRWxlY3Ryb25pYykmI3hEOzEwNjEtNDAzNiAoTGlu
a2luZyk8L2lzYm4+PGFjY2Vzc2lvbi1udW0+MzE1Nzg1Mjg8L2FjY2Vzc2lvbi1udW0+PHVybHM+
PHJlbGF0ZWQtdXJscz48dXJsPmh0dHBzOi8vd3d3Lm5jYmkubmxtLm5paC5nb3YvcHVibWVkLzMx
NTc4NTI4PC91cmw+PC9yZWxhdGVkLXVybHM+PC91cmxzPjxlbGVjdHJvbmljLXJlc291cmNlLW51
bT4xMC4xMDM4L3M0MTU4OC0wMTktMDUwNC14PC9lbGVjdHJvbmljLXJlc291cmNlLW51bT48L3Jl
Y29yZD48L0NpdGU+PC9FbmROb3RlPn==
</w:fldData>
        </w:fldChar>
      </w:r>
      <w:r w:rsidR="00832B9B">
        <w:rPr>
          <w:lang w:val="en-US"/>
        </w:rPr>
        <w:instrText xml:space="preserve"> ADDIN EN.CITE </w:instrText>
      </w:r>
      <w:r w:rsidR="00832B9B">
        <w:rPr>
          <w:lang w:val="en-US"/>
        </w:rPr>
        <w:fldChar w:fldCharType="begin">
          <w:fldData xml:space="preserve">PEVuZE5vdGU+PENpdGU+PEF1dGhvcj5UaW48L0F1dGhvcj48WWVhcj4yMDE5PC9ZZWFyPjxSZWNO
dW0+Njg5PC9SZWNOdW0+PERpc3BsYXlUZXh0PjxzdHlsZSBmYWNlPSJzdXBlcnNjcmlwdCI+Njwv
c3R5bGU+PC9EaXNwbGF5VGV4dD48cmVjb3JkPjxyZWMtbnVtYmVyPjY4OTwvcmVjLW51bWJlcj48
Zm9yZWlnbi1rZXlzPjxrZXkgYXBwPSJFTiIgZGItaWQ9InB3NWRwemY1ZHN4ZjBsZXZ2eHc1eDA5
YXYyMmFkczVmZDB2OSIgdGltZXN0YW1wPSIxNTcxNzIyMTA2Ij42ODk8L2tleT48L2ZvcmVpZ24t
a2V5cz48cmVmLXR5cGUgbmFtZT0iSm91cm5hbCBBcnRpY2xlIj4xNzwvcmVmLXR5cGU+PGNvbnRy
aWJ1dG9ycz48YXV0aG9ycz48YXV0aG9yPlRpbiwgQS48L2F1dGhvcj48YXV0aG9yPk1hcnRlbiwg
Si48L2F1dGhvcj48YXV0aG9yPkhhbHBlcmluIEt1aG5zLCBWLiBMLjwvYXV0aG9yPjxhdXRob3I+
TGksIFkuPC9hdXRob3I+PGF1dGhvcj5XdXR0a2UsIE0uPC9hdXRob3I+PGF1dGhvcj5LaXJzdGVu
LCBILjwvYXV0aG9yPjxhdXRob3I+U2llYmVyLCBLLiBCLjwvYXV0aG9yPjxhdXRob3I+UWl1LCBD
LjwvYXV0aG9yPjxhdXRob3I+R29yc2tpLCBNLjwvYXV0aG9yPjxhdXRob3I+WXUsIFouPC9hdXRo
b3I+PGF1dGhvcj5HaXJpLCBBLjwvYXV0aG9yPjxhdXRob3I+U3ZlaW5iam9ybnNzb24sIEcuPC9h
dXRob3I+PGF1dGhvcj5MaSwgTS48L2F1dGhvcj48YXV0aG9yPkNodSwgQS4gWS48L2F1dGhvcj48
YXV0aG9yPkhvcHBtYW5uLCBBLjwvYXV0aG9yPjxhdXRob3I+TyZhcG9zO0Nvbm5vciwgTC4gSi48
L2F1dGhvcj48YXV0aG9yPlByaW5zLCBCLjwvYXV0aG9yPjxhdXRob3I+TnV0aWxlLCBULjwvYXV0
aG9yPjxhdXRob3I+Tm9jZSwgRC48L2F1dGhvcj48YXV0aG9yPkFraXlhbWEsIE0uPC9hdXRob3I+
PGF1dGhvcj5Db2NjYSwgTS48L2F1dGhvcj48YXV0aG9yPkdoYXNlbWksIFMuPC9hdXRob3I+PGF1
dGhvcj52YW4gZGVyIE1vc3QsIFAuIEouPC9hdXRob3I+PGF1dGhvcj5Ib3JuLCBLLjwvYXV0aG9y
PjxhdXRob3I+WHUsIFkuPC9hdXRob3I+PGF1dGhvcj5GdWNoc2JlcmdlciwgQy48L2F1dGhvcj48
YXV0aG9yPlNlZGFnaGF0LCBTLjwvYXV0aG9yPjxhdXRob3I+QWZhcSwgUy48L2F1dGhvcj48YXV0
aG9yPkFtaW4sIE4uPC9hdXRob3I+PGF1dGhvcj5Bcm5sb3YsIEouPC9hdXRob3I+PGF1dGhvcj5C
YWtrZXIsIFMuIEouIEwuPC9hdXRob3I+PGF1dGhvcj5CYW5zYWwsIE4uPC9hdXRob3I+PGF1dGhv
cj5CYXB0aXN0YSwgRC48L2F1dGhvcj48YXV0aG9yPkJlcmdtYW5uLCBTLjwvYXV0aG9yPjxhdXRo
b3I+QmlnZ3MsIE0uIEwuPC9hdXRob3I+PGF1dGhvcj5CaWlubywgRy48L2F1dGhvcj48YXV0aG9y
PkJvZXJ3aW5rbGUsIEUuPC9hdXRob3I+PGF1dGhvcj5Cb3R0aW5nZXIsIEUuIFAuPC9hdXRob3I+
PGF1dGhvcj5Cb3V0aW4sIFQuIFMuPC9hdXRob3I+PGF1dGhvcj5CcnVtYXQsIE0uPC9hdXRob3I+
PGF1dGhvcj5CdXJraGFyZHQsIFIuPC9hdXRob3I+PGF1dGhvcj5DYW1wYW5hLCBFLjwvYXV0aG9y
PjxhdXRob3I+Q2FtcGJlbGwsIEEuPC9hdXRob3I+PGF1dGhvcj5DYW1wYmVsbCwgSC48L2F1dGhv
cj48YXV0aG9yPkNhcnJvbGwsIFIuIEouPC9hdXRob3I+PGF1dGhvcj5DYXRhbW8sIEUuPC9hdXRo
b3I+PGF1dGhvcj5DaGFtYmVycywgSi4gQy48L2F1dGhvcj48YXV0aG9yPkNpdWxsbywgTS48L2F1
dGhvcj48YXV0aG9yPkNvbmNhcywgTS4gUC48L2F1dGhvcj48YXV0aG9yPkNvcmVzaCwgSi48L2F1
dGhvcj48YXV0aG9yPkNvcnJlLCBULjwvYXV0aG9yPjxhdXRob3I+Q3VzaSwgRC48L2F1dGhvcj48
YXV0aG9yPkZlbGljaXRhLCBTLiBDLjwvYXV0aG9yPjxhdXRob3I+ZGUgQm9yc3QsIE0uIEguPC9h
dXRob3I+PGF1dGhvcj5EZSBHcmFuZGksIEEuPC9hdXRob3I+PGF1dGhvcj5kZSBNdXRzZXJ0LCBS
LjwvYXV0aG9yPjxhdXRob3I+ZGUgVnJpZXMsIEEuIFAuIEouPC9hdXRob3I+PGF1dGhvcj5EZWxn
YWRvLCBHLjwvYXV0aG9yPjxhdXRob3I+RGVtaXJrYW4sIEEuPC9hdXRob3I+PGF1dGhvcj5EZXZ1
eXN0LCBPLjwvYXV0aG9yPjxhdXRob3I+RGl0dHJpY2gsIEsuPC9hdXRob3I+PGF1dGhvcj5FY2th
cmR0LCBLLiBVLjwvYXV0aG9yPjxhdXRob3I+RWhyZXQsIEcuPC9hdXRob3I+PGF1dGhvcj5FbmRs
aWNoLCBLLjwvYXV0aG9yPjxhdXRob3I+RXZhbnMsIE0uIEsuPC9hdXRob3I+PGF1dGhvcj5HYW5z
ZXZvb3J0LCBSLiBULjwvYXV0aG9yPjxhdXRob3I+R2FzcGFyaW5pLCBQLjwvYXV0aG9yPjxhdXRo
b3I+R2llZHJhaXRpcywgVi48L2F1dGhvcj48YXV0aG9yPkdpZWdlciwgQy48L2F1dGhvcj48YXV0
aG9yPkdpcm90dG8sIEcuPC9hdXRob3I+PGF1dGhvcj5Hb2dlbGUsIE0uPC9hdXRob3I+PGF1dGhv
cj5Hb3Jkb24sIFMuIEQuPC9hdXRob3I+PGF1dGhvcj5HdWRiamFydHNzb24sIEQuIEYuPC9hdXRo
b3I+PGF1dGhvcj5HdWRuYXNvbiwgVi48L2F1dGhvcj48YXV0aG9yPkdlcm1hbiBDaHJvbmljIEtp
ZG5leSBEaXNlYXNlLCBTdHVkeTwvYXV0aG9yPjxhdXRob3I+SGFsbGVyLCBULjwvYXV0aG9yPjxh
dXRob3I+SGFtZXQsIFAuPC9hdXRob3I+PGF1dGhvcj5IYXJyaXMsIFQuIEIuPC9hdXRob3I+PGF1
dGhvcj5IYXl3YXJkLCBDLjwvYXV0aG9yPjxhdXRob3I+SGlja3MsIEEuIEEuPC9hdXRob3I+PGF1
dGhvcj5Ib2ZlciwgRS48L2F1dGhvcj48YXV0aG9yPkhvbG0sIEguPC9hdXRob3I+PGF1dGhvcj5I
dWFuZywgVy48L2F1dGhvcj48YXV0aG9yPkh1dHJpLUthaG9uZW4sIE4uPC9hdXRob3I+PGF1dGhv
cj5Id2FuZywgUy4gSi48L2F1dGhvcj48YXV0aG9yPklrcmFtLCBNLiBBLjwvYXV0aG9yPjxhdXRo
b3I+TGV3aXMsIFIuIE0uPC9hdXRob3I+PGF1dGhvcj5JbmdlbHNzb24sIEUuPC9hdXRob3I+PGF1
dGhvcj5KYWtvYnNkb3R0aXIsIEouPC9hdXRob3I+PGF1dGhvcj5Kb25zZG90dGlyLCBJLjwvYXV0
aG9yPjxhdXRob3I+Sm9uc3NvbiwgSC48L2F1dGhvcj48YXV0aG9yPkpvc2hpLCBQLiBLLjwvYXV0
aG9yPjxhdXRob3I+Sm9zeXVsYSwgTi4gUy48L2F1dGhvcj48YXV0aG9yPkp1bmcsIEIuPC9hdXRo
b3I+PGF1dGhvcj5LYWhvbmVuLCBNLjwvYXV0aG9yPjxhdXRob3I+S2FtYXRhbmksIFkuPC9hdXRo
b3I+PGF1dGhvcj5LYW5haSwgTS48L2F1dGhvcj48YXV0aG9yPktlcnIsIFMuIE0uPC9hdXRob3I+
PGF1dGhvcj5LaWVzcywgVy48L2F1dGhvcj48YXV0aG9yPktsZWJlciwgTS4gRS48L2F1dGhvcj48
YXV0aG9yPktvZW5pZywgVy48L2F1dGhvcj48YXV0aG9yPktvb25lciwgSi4gUy48L2F1dGhvcj48
YXV0aG9yPktvcm5lciwgQS48L2F1dGhvcj48YXV0aG9yPktvdmFjcywgUC48L2F1dGhvcj48YXV0
aG9yPktyYW1lciwgQi4gSy48L2F1dGhvcj48YXV0aG9yPktyb25lbmJlcmcsIEYuPC9hdXRob3I+
PGF1dGhvcj5LdWJvLCBNLjwvYXV0aG9yPjxhdXRob3I+S3VobmVsLCBCLjwvYXV0aG9yPjxhdXRo
b3I+TGEgQmlhbmNhLCBNLjwvYXV0aG9yPjxhdXRob3I+TGFuZ2UsIEwuIEEuPC9hdXRob3I+PGF1
dGhvcj5MZWhuZSwgQi48L2F1dGhvcj48YXV0aG9yPkxlaHRpbWFraSwgVC48L2F1dGhvcj48YXV0
aG9yPkxpZmVsaW5lcyBDb2hvcnQsIFN0dWR5PC9hdXRob3I+PGF1dGhvcj5MaXUsIEouPC9hdXRo
b3I+PGF1dGhvcj5Mb2VmZmxlciwgTS48L2F1dGhvcj48YXV0aG9yPkxvb3MsIFIuIEouIEYuPC9h
dXRob3I+PGF1dGhvcj5MeXl0aWthaW5lbiwgTC4gUC48L2F1dGhvcj48YXV0aG9yPk1hZ2ksIFIu
PC9hdXRob3I+PGF1dGhvcj5NYWhhamFuLCBBLjwvYXV0aG9yPjxhdXRob3I+TWFydGluLCBOLiBH
LjwvYXV0aG9yPjxhdXRob3I+TWFyeiwgVy48L2F1dGhvcj48YXV0aG9yPk1hc2NhbHpvbmksIEQu
PC9hdXRob3I+PGF1dGhvcj5NYXRzdWRhLCBLLjwvYXV0aG9yPjxhdXRob3I+TWVpc2luZ2VyLCBD
LjwvYXV0aG9yPjxhdXRob3I+TWVpdGluZ2VyLCBULjwvYXV0aG9yPjxhdXRob3I+TWV0c3BhbHUs
IEEuPC9hdXRob3I+PGF1dGhvcj5NaWxhbmVzY2hpLCBZLjwvYXV0aG9yPjxhdXRob3I+Vi4gQS4g
TWlsbGlvbiBWZXRlcmFuIFByb2dyYW08L2F1dGhvcj48YXV0aG9yPk8mYXBvcztEb25uZWxsLCBD
LiBKLjwvYXV0aG9yPjxhdXRob3I+V2lsc29uLCBPLiBELjwvYXV0aG9yPjxhdXRob3I+R2F6aWFu
bywgSi4gTS48L2F1dGhvcj48YXV0aG9yPk1pc2hyYSwgUC4gUC48L2F1dGhvcj48YXV0aG9yPk1v
aGxrZSwgSy4gTC48L2F1dGhvcj48YXV0aG9yPk1vbm9uZW4sIE4uPC9hdXRob3I+PGF1dGhvcj5N
b250Z29tZXJ5LCBHLiBXLjwvYXV0aG9yPjxhdXRob3I+TW9vay1LYW5hbW9yaSwgRC4gTy48L2F1
dGhvcj48YXV0aG9yPk11bGxlci1OdXJhc3lpZCwgTS48L2F1dGhvcj48YXV0aG9yPk5hZGthcm5p
LCBHLiBOLjwvYXV0aG9yPjxhdXRob3I+TmFsbHMsIE0uIEEuPC9hdXRob3I+PGF1dGhvcj5OYXVj
aywgTS48L2F1dGhvcj48YXV0aG9yPk5pa3VzLCBLLjwvYXV0aG9yPjxhdXRob3I+TmluZywgQi48
L2F1dGhvcj48YXV0aG9yPk5vbHRlLCBJLiBNLjwvYXV0aG9yPjxhdXRob3I+Tm9vcmRhbSwgUi48
L2F1dGhvcj48YXV0aG9yPk8mYXBvcztDb25uZWxsLCBKLiBSLjwvYXV0aG9yPjxhdXRob3I+T2xh
ZnNzb24sIEkuPC9hdXRob3I+PGF1dGhvcj5QYWRtYW5hYmhhbiwgUy48L2F1dGhvcj48YXV0aG9y
PlBlbm5pbngsIEJ3amg8L2F1dGhvcj48YXV0aG9yPlBlcmxzLCBULjwvYXV0aG9yPjxhdXRob3I+
UGV0ZXJzLCBBLjwvYXV0aG9yPjxhdXRob3I+UGlyYXN0dSwgTS48L2F1dGhvcj48YXV0aG9yPlBp
cmFzdHUsIE4uPC9hdXRob3I+PGF1dGhvcj5QaXN0aXMsIEcuPC9hdXRob3I+PGF1dGhvcj5Qb2xh
c2VrLCBPLjwvYXV0aG9yPjxhdXRob3I+UG9udGUsIEIuPC9hdXRob3I+PGF1dGhvcj5Qb3J0ZW91
cywgRC4gSi48L2F1dGhvcj48YXV0aG9yPlBvdWxhaW4sIFQuPC9hdXRob3I+PGF1dGhvcj5QcmV1
c3MsIE0uIEguPC9hdXRob3I+PGF1dGhvcj5SYWJlbGluaywgVC4gSi48L2F1dGhvcj48YXV0aG9y
PlJhZmZpZWxkLCBMLiBNLjwvYXV0aG9yPjxhdXRob3I+UmFpdGFrYXJpLCBPLiBULjwvYXV0aG9y
PjxhdXRob3I+UmV0dGlnLCBSLjwvYXV0aG9yPjxhdXRob3I+UmhlaW5iZXJnZXIsIE0uPC9hdXRo
b3I+PGF1dGhvcj5SaWNlLCBLLiBNLjwvYXV0aG9yPjxhdXRob3I+Uml6emksIEYuPC9hdXRob3I+
PGF1dGhvcj5Sb2Jpbm8sIEEuPC9hdXRob3I+PGF1dGhvcj5SdWRhbiwgSS48L2F1dGhvcj48YXV0
aG9yPktyYWpjb3ZpZWNob3ZhLCBBLjwvYXV0aG9yPjxhdXRob3I+Q2lma292YSwgUi48L2F1dGhv
cj48YXV0aG9yPlJ1ZWVkaSwgUi48L2F1dGhvcj48YXV0aG9yPlJ1Z2dpZXJvLCBELjwvYXV0aG9y
PjxhdXRob3I+UnlhbiwgSy4gQS48L2F1dGhvcj48YXV0aG9yPlNhYmEsIFkuPC9hdXRob3I+PGF1
dGhvcj5TYWx2aSwgRS48L2F1dGhvcj48YXV0aG9yPlNjaG1pZHQsIEguPC9hdXRob3I+PGF1dGhv
cj5TY2htaWR0LCBSLjwvYXV0aG9yPjxhdXRob3I+U2hhZmZlciwgQy4gTS48L2F1dGhvcj48YXV0
aG9yPlNtaXRoLCBBLiBWLjwvYXV0aG9yPjxhdXRob3I+U21pdGgsIEIuIEguPC9hdXRob3I+PGF1
dGhvcj5TcHJhY2tsZW4sIEMuIE4uPC9hdXRob3I+PGF1dGhvcj5TdHJhdWNoLCBLLjwvYXV0aG9y
PjxhdXRob3I+U3R1bXZvbGwsIE0uPC9hdXRob3I+PGF1dGhvcj5TdWxlbSwgUC48L2F1dGhvcj48
YXV0aG9yPlRhanVkZGluLCBTLiBNLjwvYXV0aG9yPjxhdXRob3I+VGVyZW4sIEEuPC9hdXRob3I+
PGF1dGhvcj5UaGllcnksIEouPC9hdXRob3I+PGF1dGhvcj5UaGlvLCBDLiBILiBMLjwvYXV0aG9y
PjxhdXRob3I+VGhvcnN0ZWluc2RvdHRpciwgVS48L2F1dGhvcj48YXV0aG9yPlRvbmlvbG8sIEQu
PC9hdXRob3I+PGF1dGhvcj5Ub25qZXMsIEEuPC9hdXRob3I+PGF1dGhvcj5UcmVtYmxheSwgSi48
L2F1dGhvcj48YXV0aG9yPlVpdHRlcmxpbmRlbiwgQS4gRy48L2F1dGhvcj48YXV0aG9yPlZhY2Nh
cmdpdSwgUy48L2F1dGhvcj48YXV0aG9yPnZhbiBkZXIgSGFyc3QsIFAuPC9hdXRob3I+PGF1dGhv
cj52YW4gRHVpam4sIEMuIE0uPC9hdXRob3I+PGF1dGhvcj5WZXJ3ZWlqLCBOLjwvYXV0aG9yPjxh
dXRob3I+Vm9sa2VyLCBVLjwvYXV0aG9yPjxhdXRob3I+Vm9sbGVud2VpZGVyLCBQLjwvYXV0aG9y
PjxhdXRob3I+V2FlYmVyLCBHLjwvYXV0aG9yPjxhdXRob3I+V2FsZGVuYmVyZ2VyLCBNLjwvYXV0
aG9yPjxhdXRob3I+V2hpdGZpZWxkLCBKLiBCLjwvYXV0aG9yPjxhdXRob3I+V2lsZCwgUy4gSC48
L2F1dGhvcj48YXV0aG9yPldpbHNvbiwgSi4gRi48L2F1dGhvcj48YXV0aG9yPllhbmcsIFEuPC9h
dXRob3I+PGF1dGhvcj5aaGFuZywgVy48L2F1dGhvcj48YXV0aG9yPlpvbmRlcm1hbiwgQS4gQi48
L2F1dGhvcj48YXV0aG9yPkJvY2h1ZCwgTS48L2F1dGhvcj48YXV0aG9yPldpbHNvbiwgSi4gRy48
L2F1dGhvcj48YXV0aG9yPlBlbmRlcmdyYXNzLCBTLiBBLjwvYXV0aG9yPjxhdXRob3I+SG8sIEsu
PC9hdXRob3I+PGF1dGhvcj5QYXJzYSwgQS48L2F1dGhvcj48YXV0aG9yPlByYW1zdGFsbGVyLCBQ
LiBQLjwvYXV0aG9yPjxhdXRob3I+UHNhdHksIEIuIE0uPC9hdXRob3I+PGF1dGhvcj5Cb2dlciwg
Qy4gQS48L2F1dGhvcj48YXV0aG9yPlNuaWVkZXIsIEguPC9hdXRob3I+PGF1dGhvcj5CdXR0ZXJ3
b3J0aCwgQS4gUy48L2F1dGhvcj48YXV0aG9yPk9rYWRhLCBZLjwvYXV0aG9yPjxhdXRob3I+RWR3
YXJkcywgVC4gTC48L2F1dGhvcj48YXV0aG9yPlN0ZWZhbnNzb24sIEsuPC9hdXRob3I+PGF1dGhv
cj5TdXN6dGFrLCBLLjwvYXV0aG9yPjxhdXRob3I+U2Nob2x6LCBNLjwvYXV0aG9yPjxhdXRob3I+
SGVpZCwgSS4gTS48L2F1dGhvcj48YXV0aG9yPkh1bmcsIEEuIE0uPC9hdXRob3I+PGF1dGhvcj5U
ZXVtZXIsIEEuPC9hdXRob3I+PGF1dGhvcj5QYXR0YXJvLCBDLjwvYXV0aG9yPjxhdXRob3I+V29v
ZHdhcmQsIE8uIE0uPC9hdXRob3I+PGF1dGhvcj5WaXRhcnQsIFYuPC9hdXRob3I+PGF1dGhvcj5L
b3R0Z2VuLCBBLjwvYXV0aG9yPjwvYXV0aG9ycz48L2NvbnRyaWJ1dG9ycz48YXV0aC1hZGRyZXNz
PkRlcGFydG1lbnQgb2YgRXBpZGVtaW9sb2d5LCBKb2hucyBIb3BraW5zIEJsb29tYmVyZyBTY2hv
b2wgb2YgUHVibGljIEhlYWx0aCwgQmFsdGltb3JlLCBNRCwgVVNBLiBhdGluMUBqaHUuZWR1LiYj
eEQ7V2VsY2ggQ2VudHJlIGZvciBQcmV2ZW50aW9uLCBFcGlkZW1pb2xvZ3kgYW5kIENsaW5pY2Fs
IFJlc2VhcmNoLCBCYWx0aW1vcmUsIE1ELCBVU0EuIGF0aW4xQGpodS5lZHUuJiN4RDtNZWRpY2Fs
IFJlc2VhcmNoIENvdW5jaWwgSHVtYW4gR2VuZXRpY3MgVW5pdCwgSW5zdGl0dXRlIG9mIEdlbmV0
aWNzIGFuZCBNb2xlY3VsYXIgTWVkaWNpbmUsIFVuaXZlcnNpdHkgb2YgRWRpbmJ1cmdoLCBFZGlu
YnVyZ2gsIFVLLiYjeEQ7RGVwYXJ0bWVudCBvZiBQaHlzaW9sb2d5LCBVbml2ZXJzaXR5IG9mIE1h
cnlsYW5kIFNjaG9vbCBvZiBNZWRpY2luZSwgQmFsdGltb3JlLCBNRCwgVVNBLiYjeEQ7SW5zdGl0
dXRlIG9mIEdlbmV0aWMgRXBpZGVtaW9sb2d5LCBEZXBhcnRtZW50IG9mIEJpb21ldHJ5LCBFcGlk
ZW1pb2xvZ3kgYW5kIE1lZGljYWwgQmlvaW5mb3JtYXRpY3MsIEZhY3VsdHkgb2YgTWVkaWNpbmUg
YW5kIE1lZGljYWwgQ2VudGVyLVVuaXZlcnNpdHkgb2YgRnJlaWJ1cmcsIEZyZWlidXJnLCBHZXJt
YW55LiYjeEQ7SW5zdGl0dXRlIGZvciBNZWRpY2FsIEluZm9ybWF0aWNzLCBTdGF0aXN0aWNzIGFu
ZCBFcGlkZW1pb2xvZ3ksIFVuaXZlcnNpdHkgb2YgTGVpcHppZywgTGVpcHppZywgR2VybWFueS4m
I3hEO0xJRkUgUmVzZWFyY2ggQ2VudHJlIGZvciBDaXZpbGl6YXRpb24gRGlzZWFzZXMsIFVuaXZl
cnNpdHkgb2YgTGVpcHppZywgTGVpcHppZywgR2VybWFueS4mI3hEO1RhcmdldCBTY2llbmNlcy1H
ZW5ldGljcywgR2xheG9TbWl0aEtsaW5lLCBDb2xsZWdldmlsbGUsIFBBLCBVU0EuJiN4RDtEZXBh
cnRtZW50IG9mIE1lZGljaW5lIGFuZCBHZW5ldGljcywgVW5pdmVyc2l0eSBvZiBQZW5uc3lsdmFu
aWEsIFBoaWxhZGVscGhpYSwgUEEsIFVTQS4mI3hEO0RlcGFydG1lbnQgb2YgTmVwaHJvbG9neSwg
VW5pdmVyc2l0eSBIb3NwaXRhbCBSZWdlbnNidXJnLCBSZWdlbnNidXJnLCBHZXJtYW55LiYjeEQ7
RGVwYXJ0bWVudCBvZiBHZW5ldGljIEVwaWRlbWlvbG9neSwgVW5pdmVyc2l0eSBvZiBSZWdlbnNi
dXJnLCBSZWdlbnNidXJnLCBHZXJtYW55LiYjeEQ7RGVwYXJ0bWVudCBvZiBFcGlkZW1pb2xvZ3ks
IEpvaG5zIEhvcGtpbnMgQmxvb21iZXJnIFNjaG9vbCBvZiBQdWJsaWMgSGVhbHRoLCBCYWx0aW1v
cmUsIE1ELCBVU0EuJiN4RDtEZXBhcnRtZW50IG9mIEJpb3N0YXRpc3RpY3MsIEpvaG5zIEhvcGtp
bnMgQmxvb21iZXJnIFNjaG9vbCBvZiBQdWJsaWMgSGVhbHRoLCBCYWx0aW1vcmUsIE1ELCBVU0Eu
JiN4RDtEaXZpc2lvbiBvZiBRdWFudGl0YXRpdmUgU2NpZW5jZXMsIERlcGFydG1lbnQgb2YgT2Jz
dGV0cmljcyAmYW1wOyBHeW5lY29sb2d5LCBWYW5kZXJiaWx0IEdlbmV0aWNzIEluc3RpdHV0ZSwg
VmFuZGVyYmlsdCBFcGlkZW1pb2xvZ3kgQ2VudGVyLCBJbnN0aXR1dGUgZm9yIE1lZGljaW5lIGFu
ZCBQdWJsaWMgSGVhbHRoLCBWYW5kZXJiaWx0IFVuaXZlcnNpdHkgTWVkaWNhbCBDZW50ZXIsIE5h
c2h2aWxsZSwgVE4sIFVTQS4mI3hEO0Jpb21lZGljYWwgTGFib3JhdG9yeSBSZXNlYXJjaCBhbmQg
RGV2ZWxvcG1lbnQsIFRlbm5lc3NlZSBWYWxsZXkgSGVhbHRoY2FyZSBTeXN0ZW0gKDYyNikvVmFu
ZGVyYmlsdCBVbml2ZXJzaXR5LCBOYXNodmlsbGUsIFROLCBVU0EuJiN4RDtkZUNPREUgR2VuZXRp
Y3MsIEFtZ2VuIEluYy4sIFJleWtqYXZpaywgSWNlbGFuZC4mI3hEO0RlcGFydG1lbnQgb2YgTWVk
aWNpbmUsIERpdmlzaW9uIG9mIE5lcGhyb2xvZ3kgYW5kIEh5cGVydGVuc2lvbiwgVW5pdmVyc2l0
eSBvZiBVdGFoLCBTYWx0IExha2UgQ2l0eSwgVVQsIFVTQS4mI3hEO0dlbmV0aWNzLCBNZXJjayAm
YW1wOyBDby4sIEluYywgS2VuaWx3b3J0aCwgTkosIFVTQS4mI3hEO0VwaWRlbWlvbG9neSwgSGFy
dmFyZCBULkguIENoYW4gU2Nob29sIG9mIFB1YmxpYyBIZWFsdGgsIEJvc3RvbiwgTUEsIFVTQS4m
I3hEO1N0cmFuZ2V3YXlzIFJlc2VhcmNoIExhYm9yYXRvcnksIFVuaXZlcnNpdHkgb2YgQ2FtYnJp
ZGdlLCBDYW1icmlkZ2UsIFVLLiYjeEQ7SW5zdGl0dXRlIG9mIEdlbmV0aWNzIGFuZCBCaW9waHlz
aWNzIEFkcmlhbm8gQnV6emF0aS1UcmF2ZXJzby1DTlIsIE5hcGxlcywgSXRhbHkuJiN4RDtFdXJh
YyBSZXNlYXJjaCwgSW5zdGl0dXRlIGZvciBCaW9tZWRpY2luZSwgQm9semFubywgSXRhbHkuJiN4
RDtMYWJvcmF0b3J5IGZvciBTdGF0aXN0aWNhbCBBbmFseXNpcywgUklLRU4gQ2VudHJlIGZvciBJ
bnRlZ3JhdGl2ZSBNZWRpY2FsIFNjaWVuY2VzLCBZb2tvaGFtYSAoS2FuYWdhd2EpLCBKYXBhbi4m
I3hEO0RlcGFydG1lbnQgb2YgT3BodGhhbG1vbG9neSwgR3JhZHVhdGUgU2Nob29sIG9mIE1lZGlj
YWwgU2NpZW5jZXMsIEt5dXNodSBVbml2ZXJzaXR5LCBGdWt1b2thLCBKYXBhbi4mI3hEO0luc3Rp
dHV0ZSBmb3IgTWF0ZXJuYWwgYW5kIENoaWxkIEhlYWx0aC1JUkNDUyBCdXJsbyBHYXJvZm9sbywg
VHJpZXN0ZSwgSXRhbHkuJiN4RDtJbnN0aXR1dGUgZm9yIENvbW11bml0eSBNZWRpY2luZSwgVW5p
dmVyc2l0eSBNZWRpY2luZSBHcmVpZnN3YWxkLCBHcmVpZnN3YWxkLCBHZXJtYW55LiYjeEQ7RFpI
SyAoR2VybWFuIENlbnRlciBmb3IgQ2FyZGlvdmFzY3VsYXIgUmVzZWFyY2gpLCBQYXJ0bmVyIFNp
dGUgR3JlaWZzd2FsZCwgR3JlaWZzd2FsZCwgR2VybWFueS4mI3hEO0RlcGFydG1lbnQgb2YgRXBp
ZGVtaW9sb2d5LCBVbml2ZXJzaXR5IG9mIEdyb25pbmdlbiwgVW5pdmVyc2l0eSBNZWRpY2FsIENl
bnRlciBHcm9uaW5nZW4sIEdyb25pbmdlbiwgdGhlIE5ldGhlcmxhbmRzLiYjeEQ7RGVwYXJ0bWVu
dCBvZiBFcGlkZW1pb2xvZ3ksIEVyYXNtdXMgTUMsIFVuaXZlcnNpdHkgTWVkaWNhbCBDZW50ZXIg
Um90dGVyZGFtLCBSb3R0ZXJkYW0sIHRoZSBOZXRoZXJsYW5kcy4mI3hEO0RlcGFydG1lbnQgb2Yg
RXBpZGVtaW9sb2d5IGFuZCBCaW9zdGF0aXN0aWNzLCBGYWN1bHR5IG9mIE1lZGljaW5lLCBTY2hv
b2wgb2YgUHVibGljIEhlYWx0aCwgSW1wZXJpYWwgQ29sbGVnZSBMb25kb24sIExvbmRvbiwgVUsu
JiN4RDtJbnN0aXR1dGUgb2YgUHVibGljIEhlYWx0aCAmYW1wOyBTb2NpYWwgU2NpZW5jZXMsIEto
eWJlciBNZWRpY2FsIFVuaXZlcnNpdHksIFBlc2hhd2FyLCBQYWtpc3Rhbi4mI3hEO0RlcGFydG1l
bnQgb2YgTmV1cm9iaW9sb2d5LCBDYXJlIFNjaWVuY2VzIGFuZCBTb2NpZXR5LCBEaXZpc2lvbiBv
ZiBGYW1pbHkgTWVkaWNpbmUgYW5kIFByaW1hcnkgQ2FyZSwgS2Fyb2xpbnNrYSBJbnN0aXR1dGV0
LCBTdG9ja2hvbG0sIFN3ZWRlbi4mI3hEO1NjaG9vbCBvZiBIZWFsdGggYW5kIFNvY2lhbCBTdHVk
aWVzLCBEYWxhcm5hIFVuaXZlcnNpdHksIEZhbHVuLCBTd2VkZW4uJiN4RDtEZXBhcnRtZW50IG9m
IEludGVybmFsIE1lZGljaW5lLCBEaXZpc2lvbiBvZiBOZXBocm9sb2d5LCBVbml2ZXJzaXR5IG9m
IEdyb25pbmdlbiwgVW5pdmVyc2l0eSBNZWRpY2FsIENlbnRlciBHcm9uaW5nZW4sIEdyb25pbmdl
biwgdGhlIE5ldGhlcmxhbmRzLiYjeEQ7RGl2aXNpb24gb2YgTmVwaHJvbG9neSwgVW5pdmVyc2l0
eSBvZiBXYXNoaW5ndG9uLCBTZWF0dGxlLCBXQSwgVVNBLiYjeEQ7S2lkbmV5IFJlc2VhcmNoIElu
c3RpdHV0ZSwgVW5pdmVyc2l0eSBvZiBXYXNoaW5ndG9uLCBTZWF0dGxlLCBXQSwgVVNBLiYjeEQ7
Q2FyZGlvbG9neSwgR2VuZXZhIFVuaXZlcnNpdHkgSG9zcGl0YWxzLCBHZW5ldmEsIFN3aXR6ZXJs
YW5kLiYjeEQ7RGVwYXJ0bWVudCBvZiBDb21wdXRhdGlvbmFsIEJpb2xvZ3ksIFVuaXZlcnNpdHkg
b2YgTGF1c2FubmUsIExhdXNhbm5lLCBTd2l0emVybGFuZC4mI3hEO1N3aXNzIEluc3RpdHV0ZSBv
ZiBCaW9pbmZvcm1hdGljcywgTGF1c2FubmUsIFN3aXR6ZXJsYW5kLiYjeEQ7RGVwYXJ0bWVudCBv
ZiBJbnRlZ3JhdGl2ZSBCaW9tZWRpY2FsIFNjaWVuY2VzLCBVbml2ZXJzaXR5IG9mIENhcGUgVG93
biwgQ2FwZSBUb3duLCBTb3V0aCBBZnJpY2EuJiN4RDtDYXJkaW92YXNjdWxhciBIZWFsdGggUmVz
ZWFyY2ggVW5pdCwgRGVwYXJ0bWVudCBvZiBNZWRpY2luZSwgVW5pdmVyc2l0eSBvZiBXYXNoaW5n
dG9uLCBTZWF0dGxlLCBXQSwgVVNBLiYjeEQ7RGVwYXJ0bWVudCBvZiBCaW9zdGF0aXN0aWNzLCBV
bml2ZXJzaXR5IG9mIFdhc2hpbmd0b24sIFNlYXR0bGUsIFdBLCBVU0EuJiN4RDtJbnN0aXR1dGUg
b2YgTW9sZWN1bGFyIEdlbmV0aWNzLCBOYXRpb25hbCBSZXNlYXJjaCBDb3VuY2lsIG9mIEl0YWx5
LCBQYXZpYSwgSXRhbHkuJiN4RDtIdW1hbiBHZW5ldGljcyBDZW50cmUsIFVuaXZlcnNpdHkgb2Yg
VGV4YXMgSGVhbHRoIFNjaWVuY2UgQ2VudHJlLCBIb3VzdG9uLCBUWCwgVVNBLiYjeEQ7SGFzc28g
UGxhdHRuZXIgSW5zdGl0dXRlIGZvciBEaWdpdGFsIEhlYWx0aCBhdCBNb3VudCBTaW5haSwgSWNh
aG4gU2Nob29sIG9mIE1lZGljaW5lIGF0IE1vdW50IFNpbmFpLCBOZXcgWW9yaywgTlksIFVTQS4m
I3hEO1VuaXZlcnNpdHkgb2YgVHJpZXN0ZSwgRGVwYXJ0bWVudCBvZiBNZWRpY2luZSwgU3VyZ2Vy
eSBhbmQgSGVhbHRoIFNjaWVuY2VzLCBUcmllc3RlLCBJdGFseS4mI3hEO0luc3RpdHV0ZSBvZiBM
YWJvcmF0b3J5IE1lZGljaW5lLCBDbGluaWNhbCBDaGVtaXN0cnkgYW5kIE1vbGVjdWxhciBEaWFn
bm9zdGljcywgVW5pdmVyc2l0eSBvZiBMZWlwemlnLCBMZWlwemlnLCBHZXJtYW55LiYjeEQ7SW5z
dGl0dXRlIG9mIENsaW5pY2FsIENoZW1pc3RyeSBhbmQgTGFib3JhdG9yeSBNZWRpY2luZSwgVW5p
dmVyc2l0eSBIb3NwaXRhbCBSZWdlbnNidXJnLCBSZWdlbnNidXJnLCBHZXJtYW55LiYjeEQ7Q2Vu
dHJlIGZvciBHZW5vbWljIGFuZCBFeHBlcmltZW50YWwgTWVkaWNpbmUsIEluc3RpdHV0ZSBvZiBH
ZW5ldGljcyBhbmQgTW9sZWN1bGFyIE1lZGljaW5lLCBVbml2ZXJzaXR5IG9mIEVkaW5idXJnaCwg
RWRpbmJ1cmdoLCBVSy4mI3hEO0NlbnRyZSBmb3IgR2xvYmFsIEhlYWx0aCBSZXNlYXJjaCwgVXNo
ZXIgSW5zdGl0dXRlIG9mIFBvcHVsYXRpb24gSGVhbHRoIFNjaWVuY2VzIGFuZCBJbmZvcm1hdGlj
cywgVW5pdmVyc2l0eSBvZiBFZGluYnVyZ2gsIEVkaW5idXJnaCwgVUsuJiN4RDtEZXBhcnRtZW50
IG9mIEJpb21lZGljYWwgSW5mb3JtYXRpY3MsIFZhbmRlcmJpbHQgVW5pdmVyc2l0eSBNZWRpY2Fs
IENlbnRlciwgTmFzaHZpbGxlLCBUTiwgVVNBLiYjeEQ7TGVlIEtvbmcgQ2hpYW4gU2Nob29sIG9m
IE1lZGljaW5lLCBOYW55YW5nIFRlY2hub2xvZ2ljYWwgVW5pdmVyc2l0eSwgU2luZ2Fwb3JlLCBT
aW5nYXBvcmUuJiN4RDtEZXBhcnRtZW50IG9mIENhcmRpb2xvZ3ksIEVhbGluZyBIb3NwaXRhbCwg
TG9uZG9uLCBVSy4mI3hEO0ltcGVyaWFsIENvbGxlZ2UgSGVhbHRoY2FyZSBOSFMgVHJ1c3QsIElt
cGVyaWFsIENvbGxlZ2UgTG9uZG9uLCBMb25kb24sIFVLLiYjeEQ7TVJDLVBIRSBDZW50cmUgZm9y
IEVudmlyb25tZW50IGFuZCBIZWFsdGgsIFNjaG9vbCBvZiBQdWJsaWMgSGVhbHRoLCBJbXBlcmlh
bCBDb2xsZWdlIExvbmRvbiwgTG9uZG9uLCBVSy4mI3hEO0lSQ0NTIE5ldXJvbWVkLCBQb3p6aWxs
aSwgSXRhbHkuJiN4RDtDZW50ZXIgZm9yIFByaW1hcnkgQ2FyZSBhbmQgUHVibGljIEhlYWx0aCAo
VW5pc2FudGUpLCBVbml2ZXJzaXR5IG9mIExhdXNhbm5lLCBMYXVzYW5uZSwgU3dpdHplcmxhbmQu
JiN4RDtJbnN0aXR1dGUgb2YgQmlvbWVkaWNhbCBUZWNobm9sb2dpZXMsIEl0YWx5IE5hdGlvbmFs
IFJlc2VhcmNoIENvdW5jaWwsIE1pbGFubywgSXRhbHkuJiN4RDtCaW80RHJlYW1zLCBNaWxhbm8s
IEl0YWx5LiYjeEQ7U2FuIFJhZmZhZWxlIFJlc2VhcmNoIEluc3RpdHV0ZSwgTWlsYW5vLCBJdGFs
eS4mI3hEO0RlcGFydG1lbnQgb2YgQ2xpbmljYWwgRXBpZGVtaW9sb2d5LCBMZWlkZW4gVW5pdmVy
c2l0eSBNZWRpY2FsIENlbnRyZSwgTGVpZGVuLCB0aGUgTmV0aGVybGFuZHMuJiN4RDtTZWN0aW9u
IG9mIE5lcGhyb2xvZ3ksIERlcGFydG1lbnQgb2YgSW50ZXJuYWwgTWVkaWNpbmUsIExlaWRlbiBV
bml2ZXJzaXR5IE1lZGljYWwgQ2VudHJlLCBMZWlkZW4sIHRoZSBOZXRoZXJsYW5kcy4mI3hEO0Zp
ZnRoIERlcGFydG1lbnQgb2YgTWVkaWNpbmUgKE5lcGhyb2xvZ3ksIEh5cGVydGVuc2lvbG9neSwg
UmhldW1hdG9sb2d5LCBFbmRvY3Jpbm9sb2d5LCBEaWFiZXRvbG9neSksIE1lZGljYWwgRmFjdWx0
eSBNYW5uaGVpbSwgVW5pdmVyc2l0eSBvZiBIZWlkZWxiZXJnLCBNYW5uaGVpbSwgR2VybWFueS4m
I3hEO0RlcGFydG1lbnQgb2YgR2VuZXRpY3MsIFVuaXZlcnNpdHkgTWVkaWNhbCBDZW50ZXIgR3Jv
bmluZ2VuLCBHcm9uaW5nZW4sIHRoZSBOZXRoZXJsYW5kcy4mI3hEO0luc3RpdHV0ZSBvZiBQaHlz
aW9sb2d5LCBVbml2ZXJzaXR5IG9mIFp1cmljaCwgWnVyaWNoLCBTd2l0emVybGFuZC4mI3hEO0Rl
cGFydG1lbnQgb2YgV29tZW4gYW5kIENoaWxkIEhlYWx0aCwgSG9zcGl0YWwgZm9yIENoaWxkcmVu
IGFuZCBBZG9sZXNjZW50cywgVW5pdmVyc2l0eSBvZiBMZWlwemlnLCBMZWlwemlnLCBHZXJtYW55
LiYjeEQ7Q2VudHJlIGZvciBQZWRpYXRyaWMgUmVzZWFyY2gsIFVuaXZlcnNpdHkgb2YgTGVpcHpp
ZywgTGVpcHppZywgR2VybWFueS4mI3hEO0RlcGFydG1lbnQgb2YgTmVwaHJvbG9neSBhbmQgTWVk
aWNhbCBJbnRlbnNpdmUgQ2FyZSwgQ2hhcml0ZS1Vbml2ZXJzaXRhdHNtZWRpemluIEJlcmxpbiwg
QmVybGluLCBHZXJtYW55LiYjeEQ7RGVwYXJ0bWVudCBvZiBOZXBocm9sb2d5IGFuZCBIeXBlcnRl
bnNpb24sIEZyaWVkcmljaC1BbGV4YW5kZXItVW5pdmVyc2l0eSBFcmxhbmdlbi1OdXJuYmVyZywg
RXJsYW5nZW4sIEdlcm1hbnkuJiN4RDtEZXBhcnRtZW50IG9mIEFuYXRvbXkgYW5kIENlbGwgQmlv
bG9neSwgVW5pdmVyc2l0eSBNZWRpY2luZSBHcmVpZnN3YWxkLCBHcmVpZnN3YWxkLCBHZXJtYW55
LiYjeEQ7TGFib3JhdG9yeSBvZiBFcGlkZW1pb2xvZ3kgYW5kIFBvcHVsYXRpb24gU2NpZW5jZXMs
IE5hdGlvbmFsIEluc3RpdHV0ZSBvbiBBZ2luZywgSW50cmFtdXJhbCBSZXNlYXJjaCBQcm9ncmFt
LCBOYXRpb25hbCBJbnN0aXR1dGVzIG9mIEhlYWx0aCwgQmFsdGltb3JlLCBNRCwgVVNBLiYjeEQ7
RGVwYXJ0bWVudCBvZiBQdWJsaWMgSGVhbHRoIGFuZCBDYXJpbmcgU2NpZW5jZXMsIE1vbGVjdWxh
ciBHZXJpYXRyaWNzLCBVcHBzYWxhIFVuaXZlcnNpdHksIFVwcHNhbGEsIFN3ZWRlbi4mI3hEO1Jl
c2VhcmNoIFVuaXQgb2YgTW9sZWN1bGFyIEVwaWRlbWlvbG9neSwgSGVsbWhvbHR6IFplbnRydW0g
TXVuY2hlbi1HZXJtYW4gUmVzZWFyY2ggQ2VudHJlIGZvciBFbnZpcm9ubWVudGFsIEhlYWx0aCwg
TmV1aGVyYmVyZywgR2VybWFueS4mI3hEO0luc3RpdHV0ZSBvZiBFcGlkZW1pb2xvZ3ksIEhlbG1o
b2x0eiBaZW50cnVtIE11bmNoZW4tR2VybWFuIFJlc2VhcmNoIENlbnRyZSBmb3IgRW52aXJvbm1l
bnRhbCBIZWFsdGgsIE5ldWhlcmJlcmcsIEdlcm1hbnkuJiN4RDtHZXJtYW4gQ2VudGVyIGZvciBE
aWFiZXRlcyBSZXNlYXJjaCwgTmV1aGVyYmVyZywgR2VybWFueS4mI3hEO1FJTVIgQmVyZ2hvZmVy
IE1lZGljYWwgUmVzZWFyY2ggSW5zdGl0dXRlLCBCcmlzYmFuZSwgUXVlZW5zbGFuZCwgQXVzdHJh
bGlhLiYjeEQ7SWNlbGFuZGljIEhlYXJ0IEFzc29jaWF0aW9uLCBLb3Bhdm9ndXIsIEljZWxhbmQu
JiN4RDtGYWN1bHR5IG9mIE1lZGljaW5lLCBTY2hvb2wgb2YgSGVhbHRoIFNjaWVuY2VzLCBVbml2
ZXJzaXR5IG9mIEljZWxhbmQsIFJleWtqYXZpaywgSWNlbGFuZC4mI3hEO0VzdG9uaWFuIEdlbm9t
ZSBDZW50cmUsIEluc3RpdHV0ZSBvZiBHZW5vbWljcywgVW5pdmVyc2l0eSBvZiBUYXJ0dSwgVGFy
dHUsIEVzdG9uaWEuJiN4RDtNb250cmVhbCBVbml2ZXJzaXR5IEhvc3BpdGFsIFJlc2VhcmNoIENl
bnRyZSwgQ2VudHJlIEhvc3BpdGFsaWVyIGRlIGxVbml2ZXJzaXRlIGRlIE1vbnRyZWFsLCBNb250
cmVhbCwgUXVlYmVjLCBDYW5hZGEuJiN4RDtNZWRwaGFybWdlbmUsIE1vbnRyZWFsLCBRdWViZWMs
IENhbmFkYS4mI3hEO0xhYm9yYXRvcnkgb2YgRXBpZGVtaW9sb2d5IGFuZCBQb3B1bGF0aW9uIFNj
aWVuY2VzLCBOYXRpb25hbCBJbnN0aXR1dGUgb24gQWdpbmcsIEludHJhbXVyYWwgUmVzZWFyY2gg
UHJvZ3JhbSwgTmF0aW9uYWwgSW5zdGl0dXRlcyBvZiBIZWFsdGgsIEJldGhlc2RhLCBNRCwgVVNB
LiYjeEQ7Q2xpbmljYWwgRGl2aXNpb24gb2YgTmV1cm9nZXJpYXRyaWNzLCBEZXBhcnRtZW50IG9m
IE5ldXJvbG9neSwgTWVkaWNhbCBVbml2ZXJzaXR5IG9mIEdyYXosIEdyYXosIEF1c3RyaWEuJiN4
RDtJbnN0aXR1dGUgZm9yIE1lZGljYWwgSW5mb3JtYXRpY3MsIFN0YXRpc3RpY3MgYW5kIERvY3Vt
ZW50YXRpb24sIE1lZGljYWwgVW5pdmVyc2l0eSBvZiBHcmF6LCBHcmF6LCBBdXN0cmlhLiYjeEQ7
RGVwYXJ0bWVudCBvZiBHZW5ldGljcywgU2hhbmdoYWktTU9TVCBLZXkgTGFib3JhdG9yeSBvZiBI
ZWFsdGggYW5kIERpc2Vhc2UgR2Vub21pY3MsIENoaW5lc2UgTmF0aW9uYWwgSHVtYW4gR2Vub21l
IENlbnRyZSwgU2hhbmdoYWksIENoaW5hLiYjeEQ7U2hhbmdoYWkgSW5kdXN0cmlhbCBUZWNobm9s
b2d5IEluc3RpdHV0ZSwgU2hhbmdoYWksIENoaW5hLiYjeEQ7RGVwYXJ0bWVudCBvZiBDbGluaWNh
bCBDaGVtaXN0cnksIEZpbWxhYiBMYWJvcmF0b3JpZXMsIGFuZCBGaW5uaXNoIENhcmRpb3Zhc2N1
bGFyIFJlc2VhcmNoIENlbnRlci1UYW1wZXJlLCBGYWN1bHR5IG9mIE1lZGljaW5lIGFuZCBIZWFs
dGggVGVjaG5vbG9neSwgVGFtcGVyZSBVbml2ZXJzaXR5LCBUYW1wZXJlLCBGaW5sYW5kLiYjeEQ7
RGVwYXJ0bWVudCBvZiBQZWRpYXRyaWNzLCBGYWN1bHR5IG9mIE1lZGljaW5lIGFuZCBIZWFsdGgg
VGVjaG5vbG9neSwgVGFtcGVyZSBVbml2ZXJzaXR5LCBUYW1wZXJlLCBGaW5sYW5kLiYjeEQ7TmF0
aW9uYWwgSGVhcnQsIEx1bmcsIGFuZCBCbG9vZCBJbnN0aXR1dGUgRnJhbWluZ2hhbSBIZWFydCBT
dHVkeSwgRnJhbWluZ2hhbSwgTUEsIFVTQS4mI3hEO1RoZSBDZW50cmUgZm9yIFBvcHVsYXRpb24g
U3R1ZGllcywgTmF0aW9uYWwgSGVhcnQsIEx1bmcsIGFuZCBCbG9vZCBJbnN0aXR1dGUsIEZyYW1p
bmdoYW0sIE1BLCBVU0EuJiN4RDtEZXBhcnRtZW50IG9mIE1lZGljaW5lLCBEaXZpc2lvbiBvZiBD
YXJkaW92YXNjdWxhciBNZWRpY2luZSwgU3RhbmZvcmQgVW5pdmVyc2l0eSBTY2hvb2wgb2YgTWVk
aWNpbmUsIFN0YW5mb3JkLCBDQSwgVVNBLiYjeEQ7U3RhbmZvcmQgQ2FyZGlvdmFzY3VsYXIgSW5z
dGl0dXRlLCBTdGFuZm9yZCBVbml2ZXJzaXR5LCBTdGFuZm9yZCwgQ0EsIFVTQS4mI3hEO01vbGVj
dWxhciBFcGlkZW1pb2xvZ3kgYW5kIFNjaWVuY2UgZm9yIExpZmUgTGFib3JhdG9yeSwgRGVwYXJ0
bWVudCBvZiBNZWRpY2FsIFNjaWVuY2VzLCBVcHBzYWxhIFVuaXZlcnNpdHksIFVwcHNhbGEsIFN3
ZWRlbi4mI3hEO1N0YW5mb3JkIERpYWJldGVzIFJlc2VhcmNoIENlbnRlciwgU3RhbmZvcmQgVW5p
dmVyc2l0eSwgU3RhbmZvcmQsIENBLCBVU0EuJiN4RDtUaGUgQ2VudHJlIG9mIFB1YmxpYyBIZWFs
dGggU2NpZW5jZXMsIFVuaXZlcnNpdHkgb2YgSWNlbGFuZCwgUmV5a2phdmlrLCBJY2VsYW5kLiYj
eEQ7TGFuZHNwaXRhbGlubiBVbml2ZXJzaXR5IEhvc3BpdGFsLCBSZXlramF2aWssIEljZWxhbmQu
JiN4RDtVbml2ZXJzaXR5IG9mIEljZWxhbmQsIFJleWtqYXZpaywgSWNlbGFuZC4mI3hEO0dlaXNp
bmdlciBSZXNlYXJjaCwgQmlvbWVkaWNhbCBhbmQgVHJhbnNsYXRpb25hbCBJbmZvcm1hdGljcyBJ
bnN0aXR1dGUsIFJvY2t2aWxsZSwgTUQsIFVTQS4mI3hEO0RlcGFydG1lbnQgb2YgQ2xpbmljYWwg
UGh5c2lvbG9neSwgVGFtcGVyZSBVbml2ZXJzaXR5IEhvc3BpdGFsLCBhbmQgRmlubmlzaCBDYXJk
aW92YXNjdWxhciBSZXNlYXJjaCBDZW50ZXIgLSBUYW1wZXJlLCBGYWN1bHR5IG9mIE1lZGljaW5l
IGFuZCBIZWFsdGggVGVjaG5vbG9neSwgVGFtcGVyZSBVbml2ZXJzaXR5LCBUYW1wZXJlLCBGaW5s
YW5kLiYjeEQ7S3lvdG8tTWNHaWxsIEludGVybmF0aW9uYWwgQ29sbGFib3JhdGl2ZSBTY2hvb2wg
aW4gR2Vub21pYyBNZWRpY2luZSwgS3lvdG8gVW5pdmVyc2l0eSBHcmFkdWF0ZSBTY2hvb2wgb2Yg
TWVkaWNpbmUsIEt5b3RvLCBKYXBhbi4mI3hEO0RlcGFydG1lbnQgb2YgQmlvbWVkaWNhbCBJbmZv
cm1hdGljcywgSGFydmFyZCBNZWRpY2FsIFNjaG9vbCwgQm9zdG9uLCBNQSwgVVNBLiYjeEQ7RGV1
dHNjaGVzIEhlcnp6ZW50cnVtIE11bmNoZW4sIFRlY2huaXNjaGUgVW5pdmVyc2l0YXQgTXVuY2hl
biwgTXVuaWNoLCBHZXJtYW55LiYjeEQ7R2VybWFuIENlbnRyZSBmb3IgQ2FyZGlvdmFzY3VsYXIg
UmVzZWFyY2gsIFBhcnRuZXIgU2l0ZSBNdW5pY2ggSGVhcnQgQWxsaWFuY2UsIE11bmljaCwgR2Vy
bWFueS4mI3hEO0luc3RpdHV0ZSBvZiBFcGlkZW1pb2xvZ3kgYW5kIEJpb3N0YXRpc3RpY3MsIFVu
aXZlcnNpdHkgb2YgVWxtLCBVbG0sIEdlcm1hbnkuJiN4RDtNUkMtUEhFIENlbnRyZSBmb3IgRW52
aXJvbm1lbnQgYW5kIEhlYWx0aCwgMzIzIFNjaG9vbCBvZiBQdWJsaWMgSGVhbHRoLCBJbXBlcmlh
bCBDb2xsZWdlIExvbmRvbiwgTG9uZG9uLCBVSy4mI3hEO05hdGlvbmFsIEhlYXJ0IGFuZCBMdW5n
IEluc3RpdHV0ZSwgSW1wZXJpYWwgQ29sbGVnZSBMb25kb24sIExvbmRvbiwgVUsuJiN4RDtJbnRl
Z3JhdGVkIFJlc2VhcmNoIGFuZCBUcmVhdG1lbnQgQ2VudHJlIEFkaXBvc2l0eSBEaXNlYXNlcywg
VW5pdmVyc2l0eSBvZiBMZWlwemlnLCBMZWlwemlnLCBHZXJtYW55LiYjeEQ7RGl2aXNpb24gb2Yg
R2VuZXRpYyBFcGlkZW1pb2xvZ3ksIERlcGFydG1lbnQgb2YgTWVkaWNhbCBHZW5ldGljcywgTW9s
ZWN1bGFyIGFuZCBDbGluaWNhbCBQaGFybWFjb2xvZ3ksIE1lZGljYWwgVW5pdmVyc2l0eSBvZiBJ
bm5zYnJ1Y2ssIElubnNicnVjaywgQXVzdHJpYS4mI3hEO1JJS0VOIENlbnRyZSBmb3IgSW50ZWdy
YXRpdmUgTWVkaWNhbCBTY2llbmNlcywgWW9rb2hhbWEgKEthbmFnYXdhKSwgSmFwYW4uJiN4RDtE
aXZpc2lvbiBvZiBCaW9tZWRpY2FsIEluZm9ybWF0aWNzIGFuZCBQZXJzb25hbGl6ZWQgTWVkaWNp
bmUsIFNjaG9vbCBvZiBNZWRpY2luZSwgVW5pdmVyc2l0eSBvZiBDb2xvcmFkbyBEZW52ZXItQW5z
Y2h1dHogTWVkaWNhbCBDYW1wdXMsIEF1cm9yYSwgQ08sIFVTQS4mI3hEO051ZmZpZWxkIERlcGFy
dG1lbnQgb2YgUG9wdWxhdGlvbiBIZWFsdGgsIFVuaXZlcnNpdHkgb2YgT3hmb3JkLCBPeGZvcmQs
IFVLLiYjeEQ7VGhlIENoYXJsZXMgQnJvbmZtYW4gSW5zdGl0dXRlIGZvciBQZXJzb25hbGl6ZWQg
TWVkaWNpbmUsIEljYWhuIFNjaG9vbCBvZiBNZWRpY2luZSBhdCBNb3VudCBTaW5haSwgTmV3IFlv
cmssIE5ZLCBVU0EuJiN4RDtUaGUgTWluZGljaCBDaGlsZCBIZWFsdGggYW5kIERldmVsb3BtZW50
IEluc3RpdHV0ZSwgSWNhaG4gU2Nob29sIG9mIE1lZGljaW5lIGF0IE1vdW50IFNpbmFpLCBOZXcg
WW9yaywgTlksIFVTQS4mI3hEO1dlbGxjb21lIFRydXN0IENlbnRyZSBmb3IgSHVtYW4gR2VuZXRp
Y3MsIFVuaXZlcnNpdHkgb2YgT3hmb3JkLCBPeGZvcmQsIFVLLiYjeEQ7T3hmb3JkIENlbnRyZSBm
b3IgRGlhYmV0ZXMsIEVuZG9jcmlub2xvZ3kgYW5kIE1ldGFib2xpc20sIFVuaXZlcnNpdHkgb2Yg
T3hmb3JkLCBPeGZvcmQsIFVLLiYjeEQ7U3lubGFiIEFjYWRlbXksIFN5bmxhYiBIb2xkaW5nIERl
dXRzY2hsYW5kIEdtYkgsIE1hbm5oZWltLCBHZXJtYW55LiYjeEQ7Q2xpbmljYWwgSW5zdGl0dXRl
IG9mIE1lZGljYWwgYW5kIENoZW1pY2FsIExhYm9yYXRvcnkgRGlhZ25vc3RpY3MsIE1lZGljYWwg
VW5pdmVyc2l0eSBvZiBHcmF6LCBHcmF6LCBBdXN0cmlhLiYjeEQ7TGFib3JhdG9yeSBvZiBDbGlu
aWNhbCBHZW5vbWUgU2VxdWVuY2luZywgR3JhZHVhdGUgU2Nob29sIG9mIEZyb250aWVyIFNjaWVu
Y2VzLCBUaGUgVW5pdmVyc2l0eSBvZiBUb2t5bywgVG9reW8sIEphcGFuLiYjeEQ7SW5kZXBlbmRl
bnQgUmVzZWFyY2ggR3JvdXAgQ2xpbmljYWwgRXBpZGVtaW9sb2d5LCBIZWxtaG9sdHogWmVudHJ1
bSBNdW5jaGVuLCBHZXJtYW4gUmVzZWFyY2ggQ2VudHJlIGZvciBFbnZpcm9ubWVudGFsIEhlYWx0
aCwgTmV1aGVyYmVyZywgR2VybWFueS4mI3hEO0x1ZHdpZy1NYXhpbWlsaWFucy1Vbml2ZXJzaXRh
dCBNdW5jaGVuIGF0IFVOSUtBLVQgQXVnc2J1cmcsIEF1Z3NidXJnLCBHZXJtYW55LiYjeEQ7SW5z
dGl0dXRlIG9mIEh1bWFuIEdlbmV0aWNzLCBIZWxtaG9sdHogWmVudHJ1bSBNdW5jaGVuLCBOZXVo
ZXJiZXJnLCBHZXJtYW55LiYjeEQ7SW5zdGl0dXRlIG9mIEh1bWFuIEdlbmV0aWNzLCBUZWNobmlz
Y2hlIFVuaXZlcnNpdGF0IE11bmNoZW4sIE11bmljaCwgR2VybWFueS4mI3hEO0RlcGFydG1lbnQg
b2YgUHN5Y2hpYXRyeSwgQW1zdGVyZGFtIE5ldXJvc2NpZW5jZSBhbmQgQW1zdGVyZGFtIFB1Ymxp
YyBIZWFsdGggUmVzZWFyY2ggSW5zdGl0dXRlLCBBbXN0ZXJkYW0gVW5pdmVyc2l0eSBNZWRpY2Fs
IENlbnRlcnMsIEFtc3RlcmRhbSwgdGhlIE5ldGhlcmxhbmRzLiYjeEQ7VkEgQm9zdG9uIEhlYWx0
aGNhcmUgU3lzdGVtLCBCb3N0b24sIE1BLCBVU0EuJiN4RDtEZXBhcnRtZW50IG9mIE1lZGljaW5l
LCBCcmlnaGFtIGFuZCBXb21lbiZhcG9zO3MgSG9zcGl0YWwsIEhhcnZhcmQgTWVkaWNhbCBTY2hv
b2wsIEJvc3RvbiwgTUEsIFVTQS4mI3hEO1ZhbmRlcmJpbHQgVW5pdmVyc2l0eSBNZWRpY2FsIENl
bnRyZSwgRGl2aXNpb24gb2YgTmVwaHJvbG9neSAmYW1wOyBIeXBlcnRlbnNpb24sIE5hc2h2aWxs
ZSwgVE4sIFVTQS4mI3hEO01hc3NhY2h1c2V0dHMgVmV0ZXJhbnMgRXBpZGVtaW9sb2d5IFJlc2Vh
cmNoIGFuZCBJbmZvcm1hdGlvbiBDZW50ZXIsIFZBIENvb3BlcmF0aXZlIFN0dWRpZXMgUHJvZ3Jh
bSwgVkEgQm9zdG9uIEhlYWx0aGNhcmUgU3lzdGVtLCBCb3N0b24sIE1BLCBVU0EuJiN4RDtEZXBh
cnRtZW50IG9mIEdlbmV0aWNzLCBVbml2ZXJzaXR5IG9mIE5vcnRoIENhcm9saW5hLCBDaGFwZWwg
SGlsbCwgTkMsIFVTQS4mI3hEO1VuaXZlcnNpdHkgb2YgUXVlZW5zbGFuZCwgU3QgTHVjaWEsIFF1
ZWVuc2xhbmQsIEF1c3RyYWxpYS4mI3hEO0RlcGFydG1lbnQgb2YgUHVibGljIEhlYWx0aCBhbmQg
UHJpbWFyeSBDYXJlLCBMZWlkZW4gVW5pdmVyc2l0eSBNZWRpY2FsIENlbnRyZSwgTGVpZGVuLCB0
aGUgTmV0aGVybGFuZHMuJiN4RDtJbnN0aXR1dGUgb2YgR2VuZXRpYyBFcGlkZW1pb2xvZ3ksIEhl
bG1ob2x0eiBaZW50cnVtIE11bmNoZW4tR2VybWFuIFJlc2VhcmNoIENlbnRyZSBmb3IgRW52aXJv
bm1lbnRhbCBIZWFsdGgsIE5ldWhlcmJlcmcsIEdlcm1hbnkuJiN4RDtDaGFpciBvZiBHZW5ldGlj
IEVwaWRlbWlvbG9neSwgSUJFLCBGYWN1bHR5IG9mIE1lZGljaW5lLCBMTVUgTXVuaWNoLCBNdW5p
Y2gsIEdlcm1hbnkuJiN4RDtEZXBhcnRtZW50IG9mIEludGVybmFsIE1lZGljaW5lIEkgKENhcmRp
b2xvZ3kpLCBIb3NwaXRhbCBvZiB0aGUgTHVkd2lnLU1heGltaWxpYW5zLVVuaXZlcnNpdHkgTXVu
aWNoLCBNdW5pY2gsIEdlcm1hbnkuJiN4RDtEaXZpc2lvbiBvZiBOZXBocm9sb2d5LCBEZXBhcnRt
ZW50IG9mIE1lZGljaW5lLCBJY2FobiBTY2hvb2wgb2YgTWVkaWNpbmUgYXQgTW91bnQgU2luYWks
IE5ldyBZb3JrLCBOWSwgVVNBLiYjeEQ7TGFib3JhdG9yeSBvZiBOZXVyb2dlbmV0aWNzLCBOYXRp
b25hbCBJbnN0aXR1dGUgb24gQWdpbmcsIE5hdGlvbmFsIEluc3RpdHV0ZXMgb2YgSGVhbHRoLCBC
ZXRoZXNkYSwgTUQsIFVTQS4mI3hEO0RhdGEgVGVjbmljYSBJbnRlcm5hdGlvbmFsLCBHbGVuIEVj
aG8sIE1ELCBVU0EuJiN4RDtJbnN0aXR1dGUgb2YgQ2xpbmljYWwgQ2hlbWlzdHJ5IGFuZCBMYWJv
cmF0b3J5IE1lZGljaW5lLCBVbml2ZXJzaXR5IE1lZGljaW5lIEdyZWlmc3dhbGQsIEdyZWlmc3dh
bGQsIEdlcm1hbnkuJiN4RDtEZXBhcnRtZW50IG9mIENhcmRpb2xvZ3ksIEhlYXJ0IENlbnRlciwg
VGFtcGVyZSBVbml2ZXJzaXR5IEhvc3BpdGFsLCBUYW1wZXJlLCBGaW5sYW5kLiYjeEQ7RGVwYXJ0
bWVudCBvZiBDYXJkaW9sb2d5LCBGaW5uaXNoIENhcmRpb3Zhc2N1bGFyIFJlc2VhcmNoIENlbnRl
ci1UYW1wZXJlLCBGYWN1bHR5IG9mIE1lZGljaW5lIGFuZCBIZWFsdGggVGVjaG5vbG9neSwgVGFt
cGVyZSBVbml2ZXJzaXR5LCBUYW1wZXJlLCBGaW5sYW5kLiYjeEQ7RGVwYXJ0bWVudCBvZiBCaW9z
dGF0aXN0aWNzLCBCb3N0b24gVW5pdmVyc2l0eSBTY2hvb2wgb2YgUHVibGljIEhlYWx0aCwgQm9z
dG9uLCBNQSwgVVNBLiYjeEQ7U2VjdGlvbiBvZiBHZXJvbnRvbG9neSBhbmQgR2VyaWF0cmljcywg
RGVwYXJ0bWVudCBvZiBJbnRlcm5hbCBNZWRpY2luZSwgTGVpZGVuIFVuaXZlcnNpdHkgTWVkaWNh
bCBDZW50cmUsIExlaWRlbiwgdGhlIE5ldGhlcmxhbmRzLiYjeEQ7VW5pdmVyc2l0eSBvZiBNYXJ5
bGFuZCBTY2hvb2wgb2YgTWVkaWNpbmUsIEJhbHRpbW9yZSwgTUQsIFVTQS4mI3hEO0RlcGFydG1l
bnQgb2YgQ2xpbmljYWwgQmlvY2hlbWlzdHJ5LCBMYW5kc3BpdGFsaSBVbml2ZXJzaXR5IEhvc3Bp
dGFsLCBSZXlramF2aWssIEljZWxhbmQuJiN4RDtJbnN0aXR1dGUgb2YgQ2FyZGlvdmFzY3VsYXIg
YW5kIE1lZGljYWwgU2NpZW5jZXMsIFVuaXZlcnNpdHkgb2YgR2xhc2dvdywgR2xhc2dvdywgVUsu
JiN4RDtEZXBhcnRtZW50IG9mIE1lZGljaW5lLCBHZXJpYXRyaWNzIFNlY3Rpb24sIEJvc3RvbiBN
ZWRpY2FsIENlbnRlciwgQm9zdG9uIFVuaXZlcnNpdHkgU2Nob29sIG9mIE1lZGljaW5lLCBCb3N0
b24sIE1BLCBVU0EuJiN4RDtJbnN0aXR1dGUgb2YgR2VuZXRpYyBhbmQgQmlvbWVkaWNhbCBSZXNl
YXJjaCwgTmF0aW9uYWwgUmVzZWFyY2ggQ291bmNpbCBvZiBJdGFseSwgVU9TIG9mIFNhc3Nhcmks
IFNhc3NhcmksIEl0YWx5LiYjeEQ7RGVwYXJ0bWVudCBvZiBQc3ljaGlhdHJ5LCBVbml2ZXJzaXR5
IEhvc3BpdGFsIG9mIExhdXNhbm5lLCBMYXVzYW5uZSwgU3dpdHplcmxhbmQuJiN4RDtGYWN1bHR5
IG9mIE1lZGljaW5lLCBVbml2ZXJzaXR5IG9mIFNwbGl0LCBTcGxpdCwgQ3JvYXRpYS4mI3hEO0dl
bi1pbmZvIEx0ZCwgWmFncmViLCBDcm9hdGlhLiYjeEQ7TmVwaHJvbG9neSBTZXJ2aWNlLCBEZXBh
cnRtZW50IG9mIFNwZWNpYWx0aWVzIGluIEludGVybmFsIE1lZGljaW5lLCBVbml2ZXJzaXR5IEhv
c3BpdGFscyBvZiBHZW5ldmEsIEdlbmV2YSwgU3dpdHplcmxhbmQuJiN4RDtDZW50cmUgZm9yIENv
Z25pdGl2ZSBBZ2VpbmcgYW5kIENvZ25pdGl2ZSBFcGlkZW1pb2xvZ3ksIFVuaXZlcnNpdHkgb2Yg
RWRpbmJ1cmdoLCBFZGluYnVyZ2gsIFVLLiYjeEQ7RWludGhvdmVuIExhYm9yYXRvcnkgb2YgRXhw
ZXJpbWVudGFsIFZhc2N1bGFyIFJlc2VhcmNoLCBMZWlkZW4gVW5pdmVyc2l0eSBNZWRpY2FsIENl
bnRyZSwgTGVpZGVuLCB0aGUgTmV0aGVybGFuZHMuJiN4RDtEZXBhcnRtZW50IG9mIENsaW5pY2Fs
IFBoeXNpb2xvZ3kgYW5kIE51Y2xlYXIgTWVkaWNpbmUsIFR1cmt1IFVuaXZlcnNpdHkgSG9zcGl0
YWwsIFR1cmt1LCBGaW5sYW5kLiYjeEQ7UmVzZWFyY2ggQ2VudHJlIG9mIEFwcGxpZWQgYW5kIFBy
ZXZlbnRpdmUgQ2FyZGlvdmFzY3VsYXIgTWVkaWNpbmUsIFVuaXZlcnNpdHkgb2YgVHVya3UsIFR1
cmt1LCBGaW5sYW5kLiYjeEQ7Q2VudHJlIGZvciBQb3B1bGF0aW9uIEhlYWx0aCBSZXNlYXJjaCwg
VW5pdmVyc2l0eSBvZiBUdXJrdSBhbmQgVHVya3UgVW5pdmVyc2l0eSBIb3NwaXRhbCwgVHVya3Us
IEZpbmxhbmQuJiN4RDtJbnN0aXR1dGUgb2YgUGh5c2lvbG9neSwgVW5pdmVyc2l0eSBNZWRpY2lu
ZSBHcmVpZnN3YWxkLCBLYXJsc2J1cmcsIEdlcm1hbnkuJiN4RDtEZXBhcnRtZW50IG9mIEhlYWx0
aCBTY2llbmNlcywgVW5pdmVyc2l0eSBvZiBNaWxhbiwgTWlsYW5vLCBJdGFseS4mI3hEO2VQaG9v
ZCBTY2llbnRpZmljIFVuaXQsIGVQaG9vZCBTUkwsIE1pbGFubywgSXRhbHkuJiN4RDtDZW50ZXIg
Zm9yIENhcmRpb3Zhc2N1bGFyIFByZXZlbnRpb24sIEZpcnN0IEZhY3VsdHkgb2YgTWVkaWNpbmUs
IENoYXJsZXMgVW5pdmVyc2l0eSBhbmQgVGhvbWF5ZXIgSG9zcGl0YWwsIFByYWd1ZSwgQ3plY2gg
UmVwdWJsaWMuJiN4RDtUaG9tYXllciBIb3NwaXRhbCwgUHJhZ3VlLCBDemVjaCBSZXB1YmxpYy4m
I3hEO0RlcGFydG1lbnQgb2YgTWVkaWNpbmUgSUksIEZpcnN0IEZhY3VsdHkgb2YgTWVkaWNpbmUs
IENoYXJsZXMgVW5pdmVyc2l0eSwgUHJhZ3VlLCBDemVjaCBSZXB1YmxpYy4mI3hEO0RpdmlzaW9u
IG9mIEVuZG9jcmlub2xvZ3ksIERpYWJldGVzIGFuZCBOdXRyaXRpb24sIFVuaXZlcnNpdHkgb2Yg
TWFyeWxhbmQgU2Nob29sIG9mIE1lZGljaW5lLCBCYWx0aW1vcmUsIE1ELCBVU0EuJiN4RDtNb2xl
Y3VsYXIgQmlvbG9neSBhbmQgQmlvY2hlbWlzdHJ5LCBHb3R0ZnJpZWQgU2NoYXR6IFJlc2VhcmNo
IENlbnRyZSBmb3IgQ2VsbCBTaWduYWxpbmcsIE1ldGFib2xpc20gYW5kIEFnaW5nLCBNZWRpY2Fs
IFVuaXZlcnNpdHkgb2YgR3JheiwgR3JheiwgQXVzdHJpYS4mI3hEO05ldXJvbG9neSBVbml0LCBG
b25kYXppb25lIElSQ0NTIElzdGl0dXRvIE5ldXJvbG9naWNvIENhcmxvIEJlc3RhLCBNaWxhbiwg
SXRhbHkuJiN4RDtJbnN0aXR1dGUgb2YgTW9sZWN1bGFyIEJpb2xvZ3kgYW5kIEJpb2NoZW1pc3Ry
eSwgQ2VudHJlIGZvciBNb2xlY3VsYXIgTWVkaWNpbmUsIE1lZGljYWwgVW5pdmVyc2l0eSBvZiBH
cmF6LCBHcmF6LCBBdXN0cmlhLiYjeEQ7RGl2aXNpb24gb2YgUG9wdWxhdGlvbiBIZWFsdGggYW5k
IEdlbm9taWNzLCBOaW5ld2VsbHMgSG9zcGl0YWwgYW5kIE1lZGljYWwgU2Nob29sLCBVbml2ZXJz
aXR5IG9mIER1bmRlZSwgRHVuZGVlLCBVSy4mI3hEO0RpdmlzaW9uIG9mIEVuZG9jcmlub2xvZ3ks
IE5lcGhyb2xvZ3kgYW5kIFJoZXVtYXRvbG9neSwgVW5pdmVyc2l0eSBvZiBMZWlwemlnLCBMZWlw
emlnLCBHZXJtYW55LiYjeEQ7SGVhcnQgQ2VudHJlIExlaXB6aWcsIExlaXB6aWcsIEdlcm1hbnku
JiN4RDtEZXBhcnRtZW50IG9mIEVuZG9jcmlub2xvZ3kgYW5kIE5lcGhyb2xvZ3ksIFVuaXZlcnNp
dHkgb2YgTGVpcHppZywgTGVpcHppZywgR2VybWFueS4mI3hEO0NlbnRyZSBkZSBSZWNoZXJjaGUg
ZHUgQ0hVTSwgTW9udHJlYWwsIFF1ZWJlYywgQ2FuYWRhLiYjeEQ7RGVwYXJ0bWVudCBvZiBJbnRl
cm5hbCBNZWRpY2luZSwgRXJhc211cyBNQywgVW5pdmVyc2l0eSBNZWRpY2FsIENlbnRlciBSb3R0
ZXJkYW0sIFJvdHRlcmRhbSwgdGhlIE5ldGhlcmxhbmRzLiYjeEQ7RGVwYXJ0bWVudCBvZiBDYXJk
aW9sb2d5LCBVbml2ZXJzaXR5IG9mIEdyb25pbmdlbiwgVW5pdmVyc2l0eSBNZWRpY2FsIENlbnRl
ciBHcm9uaW5nZW4sIEdyb25pbmdlbiwgdGhlIE5ldGhlcmxhbmRzLiYjeEQ7RGVwYXJ0bWVudCBv
ZiBHZW5ldGljcywgVW5pdmVyc2l0eSBvZiBHcm9uaW5nZW4sIFVuaXZlcnNpdHkgTWVkaWNhbCBD
ZW50ZXIgR3JvbmluZ2VuLCBHcm9uaW5nZW4sIHRoZSBOZXRoZXJsYW5kcy4mI3hEO0R1cnJlciBD
ZW50cmUgZm9yIENhcmRpb3Zhc2N1bGFyIFJlc2VhcmNoLCB0aGUgTmV0aGVybGFuZHMgSGVhcnQg
SW5zdGl0dXRlLCBVdHJlY2h0LCB0aGUgTmV0aGVybGFuZHMuJiN4RDtMZWlkZW4gQWNhZGVtaWMg
Q2VudHJlIGZvciBEcnVnIFJlc2VhcmNoLCBMZWlkZW4gVW5pdmVyc2l0eSwgTGVpZGVuLCB0aGUg
TmV0aGVybGFuZHMuJiN4RDtHZW5vbWljcyBwbGMsIE94Zm9yZCwgVUsuJiN4RDtJbnRlcmZhY3Vs
dHkgSW5zdGl0dXRlIGZvciBHZW5ldGljcyBhbmQgRnVuY3Rpb25hbCBHZW5vbWljcywgVW5pdmVy
c2l0eSBNZWRpY2luZSBHcmVpZnN3YWxkLCBHcmVpZnN3YWxkLCBHZXJtYW55LiYjeEQ7SW50ZXJu
YWwgTWVkaWNpbmUsIERlcGFydG1lbnQgb2YgTWVkaWNpbmUsIExhdXNhbm5lIFVuaXZlcnNpdHkg
SG9zcGl0YWwsIExhdXNhbm5lLCBTd2l0emVybGFuZC4mI3hEO0NlbnRyZSBmb3IgUG9wdWxhdGlv
biBIZWFsdGggU2NpZW5jZXMsIFVzaGVyIEluc3RpdHV0ZSBvZiBQb3B1bGF0aW9uIEhlYWx0aCBT
Y2llbmNlcyBhbmQgSW5mb3JtYXRpY3MsIFVuaXZlcnNpdHkgb2YgRWRpbmJ1cmdoLCBFZGluYnVy
Z2gsIFVLLiYjeEQ7RGVwYXJ0bWVudCBvZiBQaHlzaW9sb2d5IGFuZCBCaW9waHlzaWNzLCBVbml2
ZXJzaXR5IG9mIE1pc3Npc3NpcHBpIE1lZGljYWwgQ2VudHJlLCBKYWNrc29uLCBNUywgVVNBLiYj
eEQ7R2Vpc2luZ2VyIFJlc2VhcmNoLCBCaW9tZWRpY2FsIGFuZCBUcmFuc2xhdGlvbmFsIEluZm9y
bWF0aWNzIEluc3RpdHV0ZSwgRGFudmlsbGUsIFBBLCBVU0EuJiN4RDtLaWRuZXkgSGVhbHRoIFJl
c2VhcmNoIEluc3RpdHV0ZSwgR2Vpc2luZ2VyLCBEYW52aWxsZSwgUEEsIFVTQS4mI3hEO0RlcGFy
dG1lbnQgb2YgTmVwaHJvbG9neSwgR2Vpc2luZ2VyLCBEYW52aWxsZSwgUEEsIFVTQS4mI3hEO0Rp
dmlzaW9uIG9mIEtpZG5leSwgVXJvbG9naWMgYW5kIEhlbWF0b2xvZ2ljIERpc2Vhc2VzLCBOYXRp
b25hbCBJbnN0aXR1dGUgb2YgRGlhYmV0ZXMgYW5kIERpZ2VzdGl2ZSBhbmQgS2lkbmV5IERpc2Vh
c2VzLCBOYXRpb25hbCBJbnN0aXR1dGVzIG9mIEhlYWx0aCwgQmV0aGVzZGEsIE1ELCBVU0EuJiN4
RDtEZXBhcnRtZW50IG9mIE1lZGljaW5lLCBVbml2ZXJzaXR5IG9mIE1hcnlsYW5kIFNjaG9vbCBv
ZiBNZWRpY2luZSwgQmFsdGltb3JlLCBNRCwgVVNBLiYjeEQ7Q2FyZGlvdmFzY3VsYXIgSGVhbHRo
IFJlc2VhcmNoIFVuaXQsIERlcGFydG1lbnQgb2YgTWVkaWNpbmUsIERlcGFydG1lbnQgb2YgRXBp
ZGVtaW9sb2d5LCBEZXBhcnRtZW50IG9mIEhlYWx0aCBTZXJ2aWNlLCBVbml2ZXJzaXR5IG9mIFdh
c2hpbmd0b24sIFNlYXR0bGUsIFdBLCBVU0EuJiN4RDtLYWlzZXIgUGVybWFuZW50ZSBXYXNoaW5n
dG9uIEhlYWx0aCBSZXNlYXJjaCBJbnN0aXR1dGUsIFNlYXR0bGUsIFdBLCBVU0EuJiN4RDtEZXBh
cnRtZW50IG9mIE5lcGhyb2xvZ3kgYW5kIFJoZXVtYXRvbG9neSwgS2xpbmlrZW4gU3Vkb3N0YmF5
ZXJuIEFHLCBUcmF1bnN0ZWluLCBHZXJtYW55LiYjeEQ7RGVwYXJ0bWVudCBvZiBQdWJsaWMgSGVh
bHRoIGFuZCBQcmltYXJ5IENhcmUsIFVuaXZlcnNpdHkgb2YgQ2FtYnJpZGdlLCBDYW1icmlkZ2Us
IFVLLiYjeEQ7TGFib3JhdG9yeSBmb3IgU3RhdGlzdGljYWwgQW5hbHlzaXMsIFJJS0VOIENlbnRy
ZSBmb3IgSW50ZWdyYXRpdmUgTWVkaWNhbCBTY2llbmNlcywgT3Nha2EsIEphcGFuLiYjeEQ7RGVw
YXJ0bWVudCBvZiBTdGF0aXN0aWNhbCBHZW5ldGljcywgT3Nha2EgVW5pdmVyc2l0eSBHcmFkdWF0
ZSBTY2hvb2wgb2YgTWVkaWNpbmUsIE9zYWthLCBKYXBhbi4mI3hEO0RpdmlzaW9uIG9mIEVwaWRl
bWlvbG9neSwgRGVwYXJ0bWVudCBvZiBNZWRpY2luZSwgVmFuZGVyYmlsdCBHZW5ldGljcyBJbnN0
aXR1dGUsIFZhbmRlcmJpbHQgVW5pdmVyc2l0eSBNZWRpY2FsIENlbnRyZSwgTmFzaHZpbGxlLCBU
TiwgVVNBLiYjeEQ7RGVwYXJ0bWVudCBvZiBWZXRlcmFucyBBZmZhaXJzLCBUZW5uZXNzZWUgVmFs
bGV5IEhlYWx0aGNhcmUgU3lzdGVtICg2MjYpL1ZhbmRlcmJpbHQgVW5pdmVyc2l0eSwgTmFzaHZp
bGxlLCBUTiwgVVNBLiYjeEQ7RGVwYXJ0bWVudCBvZiBFcGlkZW1pb2xvZ3ksIEpvaG5zIEhvcGtp
bnMgQmxvb21iZXJnIFNjaG9vbCBvZiBQdWJsaWMgSGVhbHRoLCBCYWx0aW1vcmUsIE1ELCBVU0Eu
IGFubmEua29ldHRnZW5AdW5pa2xpbmlrLWZyZWlidXJnLmRlLiYjeEQ7SW5zdGl0dXRlIG9mIEdl
bmV0aWMgRXBpZGVtaW9sb2d5LCBEZXBhcnRtZW50IG9mIEJpb21ldHJ5LCBFcGlkZW1pb2xvZ3kg
YW5kIE1lZGljYWwgQmlvaW5mb3JtYXRpY3MsIEZhY3VsdHkgb2YgTWVkaWNpbmUgYW5kIE1lZGlj
YWwgQ2VudGVyLVVuaXZlcnNpdHkgb2YgRnJlaWJ1cmcsIEZyZWlidXJnLCBHZXJtYW55LiBhbm5h
LmtvZXR0Z2VuQHVuaWtsaW5pay1mcmVpYnVyZy5kZS48L2F1dGgtYWRkcmVzcz48dGl0bGVzPjx0
aXRsZT5UYXJnZXQgZ2VuZXMsIHZhcmlhbnRzLCB0aXNzdWVzIGFuZCB0cmFuc2NyaXB0aW9uYWwg
cGF0aHdheXMgaW5mbHVlbmNpbmcgaHVtYW4gc2VydW0gdXJhdGUgbGV2ZWxzPC90aXRsZT48c2Vj
b25kYXJ5LXRpdGxlPk5hdCBHZW5ldDwvc2Vjb25kYXJ5LXRpdGxlPjwvdGl0bGVzPjxwZXJpb2Rp
Y2FsPjxmdWxsLXRpdGxlPk5hdCBHZW5ldDwvZnVsbC10aXRsZT48L3BlcmlvZGljYWw+PGRhdGVz
Pjx5ZWFyPjIwMTk8L3llYXI+PHB1Yi1kYXRlcz48ZGF0ZT5PY3QgMjwvZGF0ZT48L3B1Yi1kYXRl
cz48L2RhdGVzPjxpc2JuPjE1NDYtMTcxOCAoRWxlY3Ryb25pYykmI3hEOzEwNjEtNDAzNiAoTGlu
a2luZyk8L2lzYm4+PGFjY2Vzc2lvbi1udW0+MzE1Nzg1Mjg8L2FjY2Vzc2lvbi1udW0+PHVybHM+
PHJlbGF0ZWQtdXJscz48dXJsPmh0dHBzOi8vd3d3Lm5jYmkubmxtLm5paC5nb3YvcHVibWVkLzMx
NTc4NTI4PC91cmw+PC9yZWxhdGVkLXVybHM+PC91cmxzPjxlbGVjdHJvbmljLXJlc291cmNlLW51
bT4xMC4xMDM4L3M0MTU4OC0wMTktMDUwNC14PC9lbGVjdHJvbmljLXJlc291cmNlLW51bT48L3Jl
Y29yZD48L0NpdGU+PC9FbmROb3RlPn==
</w:fldData>
        </w:fldChar>
      </w:r>
      <w:r w:rsidR="00832B9B">
        <w:rPr>
          <w:lang w:val="en-US"/>
        </w:rPr>
        <w:instrText xml:space="preserve"> ADDIN EN.CITE.DATA </w:instrText>
      </w:r>
      <w:r w:rsidR="00832B9B">
        <w:rPr>
          <w:lang w:val="en-US"/>
        </w:rPr>
      </w:r>
      <w:r w:rsidR="00832B9B">
        <w:rPr>
          <w:lang w:val="en-US"/>
        </w:rPr>
        <w:fldChar w:fldCharType="end"/>
      </w:r>
      <w:r w:rsidR="00C21AFB" w:rsidRPr="00D10F45">
        <w:rPr>
          <w:lang w:val="en-US"/>
        </w:rPr>
      </w:r>
      <w:r w:rsidR="00C21AFB" w:rsidRPr="00D10F45">
        <w:rPr>
          <w:lang w:val="en-US"/>
        </w:rPr>
        <w:fldChar w:fldCharType="separate"/>
      </w:r>
      <w:r w:rsidR="00832B9B" w:rsidRPr="00832B9B">
        <w:rPr>
          <w:noProof/>
          <w:vertAlign w:val="superscript"/>
          <w:lang w:val="en-US"/>
        </w:rPr>
        <w:t>6</w:t>
      </w:r>
      <w:r w:rsidR="00C21AFB" w:rsidRPr="00D10F45">
        <w:rPr>
          <w:lang w:val="en-US"/>
        </w:rPr>
        <w:fldChar w:fldCharType="end"/>
      </w:r>
      <w:r w:rsidR="000730F5" w:rsidRPr="00D10F45">
        <w:rPr>
          <w:lang w:val="en-US"/>
        </w:rPr>
        <w:t>, namely BMI</w:t>
      </w:r>
      <w:r w:rsidR="00C21AFB" w:rsidRPr="00D10F45">
        <w:rPr>
          <w:lang w:val="en-US"/>
        </w:rPr>
        <w:fldChar w:fldCharType="begin"/>
      </w:r>
      <w:r w:rsidR="00832B9B">
        <w:rPr>
          <w:lang w:val="en-US"/>
        </w:rPr>
        <w:instrText xml:space="preserve"> ADDIN EN.CITE &lt;EndNote&gt;&lt;Cite&gt;&lt;Author&gt;Yengo&lt;/Author&gt;&lt;Year&gt;2018&lt;/Year&gt;&lt;RecNum&gt;622&lt;/RecNum&gt;&lt;DisplayText&gt;&lt;style face="superscript"&gt;7&lt;/style&gt;&lt;/DisplayText&gt;&lt;record&gt;&lt;rec-number&gt;622&lt;/rec-number&gt;&lt;foreign-keys&gt;&lt;key app="EN" db-id="pw5dpzf5dsxf0levvxw5x09av22ads5fd0v9" timestamp="1565784272"&gt;622&lt;/key&gt;&lt;/foreign-keys&gt;&lt;ref-type name="Journal Article"&gt;17&lt;/ref-type&gt;&lt;contributors&gt;&lt;authors&gt;&lt;author&gt;Yengo, L.&lt;/author&gt;&lt;author&gt;Sidorenko, J.&lt;/author&gt;&lt;author&gt;Kemper, K. E.&lt;/author&gt;&lt;author&gt;Zheng, Z.&lt;/author&gt;&lt;author&gt;Wood, A. R.&lt;/author&gt;&lt;author&gt;Weedon, M. N.&lt;/author&gt;&lt;author&gt;Frayling, T. M.&lt;/author&gt;&lt;author&gt;Hirschhorn, J.&lt;/author&gt;&lt;author&gt;Yang, J.&lt;/author&gt;&lt;author&gt;Visscher, P. M.&lt;/author&gt;&lt;author&gt;Giant Consortium&lt;/author&gt;&lt;/authors&gt;&lt;/contributors&gt;&lt;auth-address&gt;Institute for Molecular Bioscience, The University of Queensland, Australia.&amp;#xD;Estonian Genome Center, Institute of Genomics, University of Tartu, Estonia.&amp;#xD;Genetics of Complex Traits, University of Exeter Medical School, University of Exeter, UK.&amp;#xD;Broad Institute, USA and.&amp;#xD;Queensland Brain Institute, The University of Queensland, Australia.&lt;/auth-address&gt;&lt;titles&gt;&lt;title&gt;Meta-analysis of genome-wide association studies for height and body mass index in approximately 700000 individuals of European ancestry&lt;/title&gt;&lt;secondary-title&gt;Hum Mol Genet&lt;/secondary-title&gt;&lt;/titles&gt;&lt;periodical&gt;&lt;full-title&gt;Hum Mol Genet&lt;/full-title&gt;&lt;/periodical&gt;&lt;pages&gt;3641-3649&lt;/pages&gt;&lt;volume&gt;27&lt;/volume&gt;&lt;number&gt;20&lt;/number&gt;&lt;edition&gt;2018/08/21&lt;/edition&gt;&lt;dates&gt;&lt;year&gt;2018&lt;/year&gt;&lt;pub-dates&gt;&lt;date&gt;Oct 15&lt;/date&gt;&lt;/pub-dates&gt;&lt;/dates&gt;&lt;isbn&gt;1460-2083 (Electronic)&amp;#xD;0964-6906 (Linking)&lt;/isbn&gt;&lt;accession-num&gt;30124842&lt;/accession-num&gt;&lt;urls&gt;&lt;related-urls&gt;&lt;url&gt;https://www.ncbi.nlm.nih.gov/pubmed/30124842&lt;/url&gt;&lt;/related-urls&gt;&lt;/urls&gt;&lt;electronic-resource-num&gt;10.1093/hmg/ddy271&lt;/electronic-resource-num&gt;&lt;/record&gt;&lt;/Cite&gt;&lt;/EndNote&gt;</w:instrText>
      </w:r>
      <w:r w:rsidR="00C21AFB" w:rsidRPr="00D10F45">
        <w:rPr>
          <w:lang w:val="en-US"/>
        </w:rPr>
        <w:fldChar w:fldCharType="separate"/>
      </w:r>
      <w:r w:rsidR="00832B9B" w:rsidRPr="00832B9B">
        <w:rPr>
          <w:noProof/>
          <w:vertAlign w:val="superscript"/>
          <w:lang w:val="en-US"/>
        </w:rPr>
        <w:t>7</w:t>
      </w:r>
      <w:r w:rsidR="00C21AFB" w:rsidRPr="00D10F45">
        <w:rPr>
          <w:lang w:val="en-US"/>
        </w:rPr>
        <w:fldChar w:fldCharType="end"/>
      </w:r>
      <w:r w:rsidR="000730F5" w:rsidRPr="00D10F45">
        <w:rPr>
          <w:lang w:val="en-US"/>
        </w:rPr>
        <w:t>, estimated glomerular filtration rate (a measure of renal function)</w:t>
      </w:r>
      <w:r w:rsidR="00C21AFB" w:rsidRPr="00D10F45">
        <w:rPr>
          <w:lang w:val="en-US"/>
        </w:rPr>
        <w:fldChar w:fldCharType="begin">
          <w:fldData xml:space="preserve">YyBVbml0LCBlUGhvb2QgU1JMLCBNaWxhbm8sIEl0YWx5LiYjeEQ7TkhTIEJsb29kIGFuZCBUcmFu
c3BsYW50LCBCUkMgT3hmb3JkIEhhZW1hdG9sb2d5IFRoZW1lOyBOdWZmaWVsZCBEaXZpc2lvbiBv
ZiBDbGluaWNhbCBMYWJvcmF0b3J5IFNjaWVuY2VzOyBVbml2ZXJzaXR5IG9mIE94Zm9yZCwgT3hm
b3JkLCBVSy4mI3hEO0RpdmlzaW9uIG9mIEVuZG9jcmlub2xvZ3ksIERpYWJldGVzIGFuZCBOdXRy
aXRpb24sIFVuaXZlcnNpdHkgb2YgTWFyeWxhbmQgU2Nob29sIG9mIE1lZGljaW5lLCBCYWx0aW1v
cmUsIE1ELCBVU0EuJiN4RDtNb2xlY3VsYXIgQmlvbG9neSBhbmQgQmlvY2hlbWlzdHJ5LCBHb3R0
ZnJpZWQgU2NoYXR6IFJlc2VhcmNoIENlbnRlciBmb3IgQ2VsbCBTaWduYWxpbmcsIE1ldGFib2xp
c20gYW5kIEFnaW5nLCBNZWRpY2FsIFVuaXZlcnNpdHkgb2YgR3JheiwgR3JheiwgQXVzdHJpYS4m
I3hEO05ldXJvYWxnb2xvZ3kgVW5pdCwgRm9uZGF6aW9uZSBJUkNDUyBJc3RpdHV0byBOZXVyb2xv
Z2ljbyAmYXBvcztDYXJsbyBCZXN0YSZhcG9zOywgTWlsYW4sIEl0YWx5LiYjeEQ7SW5zdGl0dXRl
IG9mIE1vbGVjdWxhciBCaW9sb2d5IGFuZCBCaW9jaGVtaXN0cnksIENlbnRlciBmb3IgTW9sZWN1
bGFyIE1lZGljaW5lLCBNZWRpY2FsIFVuaXZlcnNpdHkgb2YgR3JheiwgR3JheiwgQXVzdHJpYS4m
I3hEO0RlcGFydG1lbnQgb2YgTmV1cm9sb2d5LCBDb2xsZWdlIG9mIFBoeXNpY2lhbnMgYW5kIFN1
cmdlb25zLCBDb2x1bWJpYSBVbml2ZXJzaXR5LCBOZXcgWW9yaywgTlksIFVTQS4mI3hEO0dlcnRy
dWRlIEguIFNlcmdpZXZza3kgQ2VudGVyLCBDb2x1bWJpYSBVbml2ZXJzaXR5IE1lZGljYWwgQ2Vu
dGVyLCBOZXcgWW9yaywgTlksIFVTQS4mI3hEO1RhdWIgSW5zdGl0dXRlIGZvciBSZXNlYXJjaCBv
biBBbHpoZWltZXImYXBvcztzIERpc2Vhc2UgYW5kIHRoZSBBZ2luZyBCcmFpbiwgQ29sdW1iaWEg
VW5pdmVyc2l0eSBNZWRpY2FsIENlbnRlciwgTmV3IFlvcmssIFVTQS4mI3hEO0RpdmlzaW9uIG9m
IFBvcHVsYXRpb24gSGVhbHRoIGFuZCBHZW5vbWljcywgTmluZXdlbGxzIEhvc3BpdGFsIGFuZCBN
ZWRpY2FsIFNjaG9vbCwgVW5pdmVyc2l0eSBvZiBEdW5kZWUsIER1bmRlZSwgVUsuJiN4RDtIdW1h
biBHZW5ldGljcywgV2VsbGNvbWUgU2FuZ2VyIEluc3RpdHV0ZSwgSGlueHRvbiwgVUsuJiN4RDtJ
bnN0aXR1dGUgb2YgR2VuZXRpYyBFcGlkZW1pb2xvZ3ksIEhlbG1ob2x0eiBaZW50cnVtIE11bmNo
ZW4tR2VybWFuIFJlc2VhcmNoIENlbnRlciBmb3IgRW52aXJvbm1lbnRhbCBIZWFsdGgsIE5ldWhl
cmJlcmcsIEdlcm1hbnkuJiN4RDtDaGFpciBvZiBHZW5ldGljIEVwaWRlbWlvbG9neSwgSUJFLCBG
YWN1bHR5IG9mIE1lZGljaW5lLCBMdWR3aWctTWF4aW1pbGlhbnMtVW5pdmVyc2l0YXQgTXVuY2hl
biwgTXVuY2hlbiwgR2VybWFueS4mI3hEO0RlcGFydG1lbnQgb2YgRW5kb2NyaW5vbG9neSBhbmQg
TmVwaHJvbG9neSwgVW5pdmVyc2l0eSBvZiBMZWlwemlnLCBMZWlwemlnLCBHZXJtYW55LiYjeEQ7
RGVwYXJ0bWVudCBvZiBDbGluaWNhbCBTY2llbmNlIGFuZCBFZHVjYXRpb24sIEthcm9saW5za2Eg
SW5zdGl0dXRldCwgU29kZXJzanVraHVzZXQsIFN0b2NraG9sbSwgU3dlZGVuLiYjeEQ7RGVwYXJ0
bWVudCBvZiBDYXJkaW9sb2d5LCBTb2RlcnNqdWtodXNldCwgU3RvY2tob2xtLCBTd2VkZW4uJiN4
RDtEdWtlLU5VUyBNZWRpY2FsIFNjaG9vbCwgU2luZ2Fwb3JlLCBTaW5nYXBvcmUuJiN4RDtUaGUg
SW5zdGl0dXRlIGZvciBUcmFuc2xhdGlvbmFsIEdlbm9taWNzIGFuZCBQb3B1bGF0aW9uIFNjaWVu
Y2VzLCBEZXBhcnRtZW50IG9mIFBlZGlhdHJpY3MsIExvcyBBbmdlbGVzIEJpb21lZGljYWwgUmVz
ZWFyY2ggSW5zdGl0dXRlIGF0IEhhcmJvci1VQ0xBIE1lZGljYWwgQ2VudGVyLCBUb3JyYW5jZSwg
Q0EsIFVTQS4mI3hEO0hlYXJ0IENlbnRlciBMZWlwemlnLCBMZWlwemlnLCBHZXJtYW55LiYjeEQ7
RGl2aXNpb24gb2YgTW9sZWN1bGFyIEdlbmV0aWMgRXBpZGVtaW9sb2d5LCBHZXJtYW4gQ2FuY2Vy
IFJlc2VhcmNoIENlbnRlciAoREtGWiksIEhlaWRlbGJlcmcsIEdlcm1hbnkuJiN4RDtDUkNIVU0s
IE1vbnRyZWFsLCBDYW5hZGEuJiN4RDtEZXBhcnRtZW50IG9mIEh5Z2llbmUgYW5kIEVwaWRlbWlv
bG9neSwgVW5pdmVyc2l0eSBvZiBJb2FubmluYSBNZWRpY2FsIFNjaG9vbCwgSW9hbm5pbmEsIEdy
ZWVjZS4mI3hEO0RlcGFydG1lbnQgb2YgQ2FyZGlvbG9neSwgVW5pdmVyc2l0eSBvZiBHcm9uaW5n
ZW4sIFVuaXZlcnNpdHkgTWVkaWNhbCBDZW50ZXIgR3JvbmluZ2VuLCBHcm9uaW5nZW4sIHRoZSBO
ZXRoZXJsYW5kcy4mI3hEO0RlcGFydG1lbnQgb2YgR2VuZXRpY3MsIFVuaXZlcnNpdHkgb2YgR3Jv
bmluZ2VuLCBVbml2ZXJzaXR5IE1lZGljYWwgQ2VudGVyIEdyb25pbmdlbiwgR3JvbmluZ2VuLCB0
aGUgTmV0aGVybGFuZHMuJiN4RDtEdXJyZXIgQ2VudGVyIGZvciBDYXJkaW92YXNjdWxhciBSZXNl
YXJjaCwgVGhlIE5ldGhlcmxhbmRzIEhlYXJ0IEluc3RpdHV0ZSwgVXRyZWNodCwgdGhlIE5ldGhl
cmxhbmRzLiYjeEQ7RGVwYXJ0bWVudCBvZiBPYnN0ZXRyaWNzIGFuZCBHeW5lY29sb2d5LCBJbnN0
aXR1dGUgZm9yIE1lZGljaW5lIGFuZCBQdWJsaWMgSGVhbHRoLCBWYW5kZXJiaWx0IFVuaXZlcnNp
dHkgTWVkaWNhbCBDZW50ZXIsIE5hc2h2aWxsZSwgVE4sIFVTQS4mI3hEO0ludGVyZmFjdWx0eSBJ
bnN0aXR1dGUgZm9yIEdlbmV0aWNzIGFuZCBGdW5jdGlvbmFsIEdlbm9taWNzLCBVbml2ZXJzaXR5
IE1lZGljaW5lIEdyZWlmc3dhbGQsIEdyZWlmc3dhbGQsIEdlcm1hbnkuJiN4RDtJbnRlcm5hbCBN
ZWRpY2luZSwgRGVwYXJ0bWVudCBvZiBNZWRpY2luZSwgTGF1c2FubmUgVW5pdmVyc2l0eSBIb3Nw
aXRhbCwgTGF1c2FubmUsIFN3aXR6ZXJsYW5kLiYjeEQ7Q2FyZGlvbG9neSwgRGVwYXJ0bWVudCBv
ZiBNZWRpY2FsIFNjaWVuY2VzLCBVcHBzYWxhIFVuaXZlcnNpdHksIFVwcHNhbGEsIFN3ZWRlbi4m
I3hEO1VwcHNhbGEgQ2xpbmljYWwgUmVzZWFyY2ggQ2VudGVyLCBVcHBzYWxhIFVuaXZlcnNpdHks
IFVwcHNhbGEsIFN3ZWRlbi4mI3hEO1NjaG9vbCBvZiBQdWJsaWMgSGVhbHRoLCBUb25namkgTWVk
aWNhbCBDb2xsZWdlLCBIdWF6aG9uZyBVbml2ZXJzaXR5IG9mIFNjaWVuY2UgYW5kIFRlY2hub2xv
Z3ksIFd1aGFuLCBDaGluYS4mI3hEO0JlaWppbmcgVG9uZ3JlbiBFeWUgQ2VudGVyLCBCZWlqaW5n
IFRvbmdyZW4gSG9zcGl0YWwsIENhcGl0YWwgTWVkaWNhbCBVbml2ZXJzaXR5LCBCZWlqaW5nLCBD
aGluYS4mI3hEO0dyZWVuIExhbmUgQ2FyZGlvdmFzY3VsYXIgU2VydmljZSwgQXVja2xhbmQgQ2l0
eSBIb3NwaXRhbCBhbmQgVW5pdmVyc2l0eSBvZiBBdWNrbGFuZCwgQXVja2xhbmQsIE5ldyBaZWFs
YW5kLiYjeEQ7Q2VudGVyIGZvciBQb3B1bGF0aW9uIEhlYWx0aCBTY2llbmNlcywgVXNoZXIgSW5z
dGl0dXRlIG9mIFBvcHVsYXRpb24gSGVhbHRoIFNjaWVuY2VzIGFuZCBJbmZvcm1hdGljcywgVW5p
dmVyc2l0eSBvZiBFZGluYnVyZ2gsIEVkaW5idXJnaCwgVUsuJiN4RDtEZXBhcnRtZW50IG9mIE9w
aHRoYWxtb2xvZ3ksIFRvaG9rdSBVbml2ZXJzaXR5IEdyYWR1YXRlIFNjaG9vbCBvZiBNZWRpY2lu
ZSwgTWl5YWdpLCBKYXBhbi4mI3hEO0RlcGFydG1lbnQgb2YgUGVkaWF0cmljcywgSGFyYm9yLVVD
TEEgTWVkaWNhbCBDZW50ZXIsIFRvcnJhbmNlLCBDQSwgVVNBLiYjeEQ7RGVwYXJ0bWVudCBvZiBN
ZWRpY2luZSwgSGFyYm9yLVVDTEEgTWVkaWNhbCBDZW50ZXIsIFRvcnJhbmNlLCBDQSwgVVNBLiYj
eEQ7Q2FyZGlvdmFzY3VsYXIgSGVhbHRoIFJlc2VhcmNoIFVuaXQsIERlcGFydG1lbnQgb2YgTWVk
aWNpbmUsIERlcGFydG1lbnQgb2YgRXBpZGVtaW9sb2d5LCBEZXBhcnRtZW50IG9mIEhlYWx0aCBT
ZXJ2aWNlLCBVbml2ZXJzaXR5IG9mIFdhc2hpbmd0b24sIFNlYXR0bGUsIFdBLCBVU0EuJiN4RDtL
YWlzZXIgUGVybWFuZW50ZSBXYXNoaW5ndG9uIEhlYWx0aCBSZXNlYXJjaCBJbnN0aXR1dGUsIFNl
YXR0bGUsIFdBLCBVU0EuJiN4RDtEZXBhcnRtZW50IG9mIFBoeXNpb2xvZ3kgYW5kIEJpb3BoeXNp
Y3MsIFVuaXZlcnNpdHkgb2YgTWlzc2lzc2lwcGkgTWVkaWNhbCBDZW50ZXIsIEphY2tzb24sIE1T
LCBVU0EuJiN4RDtEaXZpc2lvbiBvZiBLaWRuZXksIFVyb2xvZ2ljIGFuZCBIZW1hdG9sb2dpYyBE
aXNlYXNlcywgTmF0aW9uYWwgSW5zdGl0dXRlIG9mIERpYWJldGVzIGFuZCBEaWdlc3RpdmUgYW5k
IEtpZG5leSBEaXNlYXNlcywgTmF0aW9uYWwgSW5zdGl0dXRlcyBvZiBIZWFsdGgsIEJldGhlc2Rh
LCBNRCwgVVNBLiYjeEQ7RGVwYXJ0bWVudCBvZiBNZWRpY2luZSwgVW5pdmVyc2l0eSBvZiBNYXJ5
bGFuZCBTY2hvb2wgb2YgTWVkaWNpbmUsIEJhbHRpbW9yZSwgTUQsIFVTQS4mI3hEO0tpZG5leSBI
ZWFsdGggUmVzZWFyY2ggSW5zdGl0dXRlIChLSFJJKSwgR2Vpc2luZ2VyLCBEYW52aWxsZSwgUEEs
IFVTQS4mI3hEO0RlcGFydG1lbnQgb2YgTmVwaHJvbG9neSwgR2Vpc2luZ2VyLCBEYW52aWxsZSwg
UEEsIFVTQS4mI3hEO0luc3RpdHV0ZSBvZiBQaHlzaW9sb2d5LCBVbml2ZXJzaXR5IG9mIFp1cmlj
aCwgWnVyaWNoLCBTd2l0emVybGFuZC4mI3hEO0FuYXRvbWljIFBhdGhvbG9neSwgVW5pdmVyc2l0
eSBvZiBXYXNoaW5ndG9uIE1lZGljYWwgQ2VudGVyLCBTZWF0dGxlLCBXQSwgVVNBLiYjeEQ7R2Vp
c2luZ2VyIFJlc2VhcmNoLCBCaW9tZWRpY2FsIGFuZCBUcmFuc2xhdGlvbmFsIEluZm9ybWF0aWNz
IEluc3RpdHV0ZSwgRGFudmlsbGUsIFBBLCBVU0EuJiN4RDtEZXBhcnRtZW50IG9mIE5lcGhyb2xv
Z3kgYW5kIFJoZXVtYXRvbG9neSwgS2xpbmlrZW4gU3Vkb3N0YmF5ZXJuLCBSZWdlbnNidXJnLCBH
ZXJtYW55LiYjeEQ7TGFib3JhdG9yeSBmb3IgU3RhdGlzdGljYWwgQW5hbHlzaXMsIFJJS0VOIENl
bnRlciBmb3IgSW50ZWdyYXRpdmUgTWVkaWNhbCBTY2llbmNlcyAoSU1TKSwgT3Nha2EsIEphcGFu
LiYjeEQ7RGVwYXJ0bWVudCBvZiBTdGF0aXN0aWNhbCBHZW5ldGljcywgT3Nha2EgVW5pdmVyc2l0
eSBHcmFkdWF0ZSBTY2hvb2wgb2YgTWVkaWNpbmUsIE9zYWthLCBKYXBhbi4mI3hEO1ZhbmRlcmJp
bHQgVW5pdmVyc2l0eSBNZWRpY2FsIENlbnRlciwgRGl2aXNpb24gb2YgTmVwaHJvbG9neSAmYW1w
OyBIeXBlcnRlbnNpb24sIE5hc2h2aWxsZSwgVE4sIFVTQS4mI3hEO0luc3RpdHV0ZSBvZiBHZW5l
dGljIEVwaWRlbWlvbG9neSwgRGVwYXJ0bWVudCBvZiBCaW9tZXRyeSwgRXBpZGVtaW9sb2d5IGFu
ZCBNZWRpY2FsIEJpb2luZm9ybWF0aWNzLCBGYWN1bHR5IG9mIE1lZGljaW5lIGFuZCBNZWRpY2Fs
IENlbnRlci1Vbml2ZXJzaXR5IG9mIEZyZWlidXJnLCBGcmVpYnVyZywgR2VybWFueS4gYW5uYS5r
b2V0dGdlbkB1bmlrbGluaWstZnJlaWJ1cmcuZGUuJiN4RDtEZXBhcnRtZW50IG9mIEVwaWRlbWlv
bG9neSwgSm9obnMgSG9wa2lucyBCbG9vbWJlcmcgU2Nob29sIG9mIFB1YmxpYyBIZWFsdGgsIEJh
bHRpbW9yZSwgTUQsIFVTQS4gYW5uYS5rb2V0dGdlbkB1bmlrbGluaWstZnJlaWJ1cmcuZGUuJiN4
RDtFdXJhYyBSZXNlYXJjaCwgSW5zdGl0dXRlIGZvciBCaW9tZWRpY2luZSAoYWZmaWxpYXRlZCB3
aXRoIHRoZSBVbml2ZXJzaXR5IG9mIEx1YmVjayksIEJvbHphbm8sIEl0YWx5LiBjcmlzdGlhbi5w
YXR0YXJvQGV1cmFjLmVkdS48L2F1dGgtYWRkcmVzcz48dGl0bGVzPjx0aXRsZT5BIGNhdGFsb2cg
b2YgZ2VuZXRpYyBsb2NpIGFzc29jaWF0ZWQgd2l0aCBraWRuZXkgZnVuY3Rpb24gZnJvbSBhbmFs
eXNlcyBvZiBhIG1pbGxpb24gaW5kaXZpZHVhbHM8L3RpdGxlPjxzZWNvbmRhcnktdGl0bGU+TmF0
IEdlbmV0PC9zZWNvbmRhcnktdGl0bGU+PC90aXRsZXM+PHBlcmlvZGljYWw+PGZ1bGwtdGl0bGU+
TmF0IEdlbmV0PC9mdWxsLXRpdGxlPjwvcGVyaW9kaWNhbD48cGFnZXM+OTU3LTk3MjwvcGFnZXM+
PHZvbHVtZT41MTwvdm9sdW1lPjxudW1iZXI+NjwvbnVtYmVyPjxrZXl3b3Jkcz48a2V5d29yZD5D
aHJvbW9zb21lIE1hcHBpbmc8L2tleXdvcmQ+PGtleXdvcmQ+RXVyb3BlYW4gQ29udGluZW50YWwg
QW5jZXN0cnkgR3JvdXA8L2tleXdvcmQ+PGtleXdvcmQ+R2VuZXRpYyBBc3NvY2lhdGlvbiBTdHVk
aWVzLyptZXRob2RzPC9rZXl3b3JkPjxrZXl3b3JkPipHZW5ldGljIFByZWRpc3Bvc2l0aW9uIHRv
IERpc2Vhc2U8L2tleXdvcmQ+PGtleXdvcmQ+R2Vub21lLVdpZGUgQXNzb2NpYXRpb24gU3R1ZHk8
L2tleXdvcmQ+PGtleXdvcmQ+R2xvbWVydWxhciBGaWx0cmF0aW9uIFJhdGU8L2tleXdvcmQ+PGtl
eXdvcmQ+SHVtYW5zPC9rZXl3b3JkPjxrZXl3b3JkPkluaGVyaXRhbmNlIFBhdHRlcm5zPC9rZXl3
b3JkPjxrZXl3b3JkPktpZG5leSBGdW5jdGlvbiBUZXN0czwva2V5d29yZD48a2V5d29yZD5QaGVu
b3R5cGU8L2tleXdvcmQ+PGtleXdvcmQ+UG9seW1vcnBoaXNtLCBTaW5nbGUgTnVjbGVvdGlkZTwv
a2V5d29yZD48a2V5d29yZD4qUXVhbnRpdGF0aXZlIFRyYWl0IExvY2k8L2tleXdvcmQ+PGtleXdv
cmQ+KlF1YW50aXRhdGl2ZSBUcmFpdCwgSGVyaXRhYmxlPC9rZXl3b3JkPjxrZXl3b3JkPlJlbmFs
IEluc3VmZmljaWVuY3ksIENocm9uaWMvKmdlbmV0aWNzLypwaHlzaW9wYXRob2xvZ3kvdXJpbmU8
L2tleXdvcmQ+PGtleXdvcmQ+VXJvbW9kdWxpbi91cmluZTwva2V5d29yZD48L2tleXdvcmRzPjxk
YXRlcz48eWVhcj4yMDE5PC95ZWFyPjxwdWItZGF0ZXM+PGRhdGU+SnVuPC9kYXRlPjwvcHViLWRh
dGVzPjwvZGF0ZXM+PGlzYm4+MTU0Ni0xNzE4IChFbGVjdHJvbmljKSYjeEQ7MTA2MS00MDM2IChM
aW5raW5nKTwvaXNibj48YWNjZXNzaW9uLW51bT4zMTE1MjE2MzwvYWNjZXNzaW9uLW51bT48dXJs
cz48cmVsYXRlZC11cmxzPjx1cmw+aHR0cHM6Ly93d3cubmNiaS5ubG0ubmloLmdvdi9wdWJtZWQv
MzExNTIxNjM8L3VybD48L3JlbGF0ZWQtdXJscz48L3VybHM+PGN1c3RvbTI+UE1DNjY5ODg4ODwv
Y3VzdG9tMj48ZWxlY3Ryb25pYy1yZXNvdXJjZS1udW0+MTAuMTAzOC9zNDE1ODgtMDE5LTA0MDct
eDwvZWxlY3Ryb25pYy1yZXNvdXJjZS1udW0+PC9yZWNvcmQ+PC9DaXRlPjwvRW5kTm90ZT4A
</w:fldData>
        </w:fldChar>
      </w:r>
      <w:r w:rsidR="00832B9B">
        <w:rPr>
          <w:lang w:val="en-US"/>
        </w:rPr>
        <w:instrText xml:space="preserve"> ADDIN EN.CITE </w:instrText>
      </w:r>
      <w:r w:rsidR="00832B9B">
        <w:rPr>
          <w:lang w:val="en-US"/>
        </w:rPr>
        <w:fldChar w:fldCharType="begin">
          <w:fldData xml:space="preserve">PEVuZE5vdGU+PENpdGU+PEF1dGhvcj5XdXR0a2U8L0F1dGhvcj48WWVhcj4yMDE5PC9ZZWFyPjxS
ZWNOdW0+NzEzPC9SZWNOdW0+PERpc3BsYXlUZXh0PjxzdHlsZSBmYWNlPSJzdXBlcnNjcmlwdCI+
ODwvc3R5bGU+PC9EaXNwbGF5VGV4dD48cmVjb3JkPjxyZWMtbnVtYmVyPjcxMzwvcmVjLW51bWJl
cj48Zm9yZWlnbi1rZXlzPjxrZXkgYXBwPSJFTiIgZGItaWQ9InB3NWRwemY1ZHN4ZjBsZXZ2eHc1
eDA5YXYyMmFkczVmZDB2OSIgdGltZXN0YW1wPSIxNTczNjU4MjQxIj43MTM8L2tleT48L2ZvcmVp
Z24ta2V5cz48cmVmLXR5cGUgbmFtZT0iSm91cm5hbCBBcnRpY2xlIj4xNzwvcmVmLXR5cGU+PGNv
bnRyaWJ1dG9ycz48YXV0aG9ycz48YXV0aG9yPld1dHRrZSwgTS48L2F1dGhvcj48YXV0aG9yPkxp
LCBZLjwvYXV0aG9yPjxhdXRob3I+TGksIE0uPC9hdXRob3I+PGF1dGhvcj5TaWViZXIsIEsuIEIu
PC9hdXRob3I+PGF1dGhvcj5GZWl0b3NhLCBNLiBGLjwvYXV0aG9yPjxhdXRob3I+R29yc2tpLCBN
LjwvYXV0aG9yPjxhdXRob3I+VGluLCBBLjwvYXV0aG9yPjxhdXRob3I+V2FuZywgTC48L2F1dGhv
cj48YXV0aG9yPkNodSwgQS4gWS48L2F1dGhvcj48YXV0aG9yPkhvcHBtYW5uLCBBLjwvYXV0aG9y
PjxhdXRob3I+S2lyc3RlbiwgSC48L2F1dGhvcj48YXV0aG9yPkdpcmksIEEuPC9hdXRob3I+PGF1
dGhvcj5DaGFpLCBKLiBGLjwvYXV0aG9yPjxhdXRob3I+U3ZlaW5iam9ybnNzb24sIEcuPC9hdXRo
b3I+PGF1dGhvcj5UYXlvLCBCLiBPLjwvYXV0aG9yPjxhdXRob3I+TnV0aWxlLCBULjwvYXV0aG9y
PjxhdXRob3I+RnVjaHNiZXJnZXIsIEMuPC9hdXRob3I+PGF1dGhvcj5NYXJ0ZW4sIEouPC9hdXRo
b3I+PGF1dGhvcj5Db2NjYSwgTS48L2F1dGhvcj48YXV0aG9yPkdoYXNlbWksIFMuPC9hdXRob3I+
PGF1dGhvcj5YdSwgWS48L2F1dGhvcj48YXV0aG9yPkhvcm4sIEsuPC9hdXRob3I+PGF1dGhvcj5O
b2NlLCBELjwvYXV0aG9yPjxhdXRob3I+dmFuIGRlciBNb3N0LCBQLiBKLjwvYXV0aG9yPjxhdXRo
b3I+U2VkYWdoYXQsIFMuPC9hdXRob3I+PGF1dGhvcj5ZdSwgWi48L2F1dGhvcj48YXV0aG9yPkFr
aXlhbWEsIE0uPC9hdXRob3I+PGF1dGhvcj5BZmFxLCBTLjwvYXV0aG9yPjxhdXRob3I+QWhsdXdh
bGlhLCBULiBTLjwvYXV0aG9yPjxhdXRob3I+QWxtZ3JlbiwgUC48L2F1dGhvcj48YXV0aG9yPkFt
aW4sIE4uPC9hdXRob3I+PGF1dGhvcj5Bcm5sb3YsIEouPC9hdXRob3I+PGF1dGhvcj5CYWtrZXIs
IFMuIEouIEwuPC9hdXRob3I+PGF1dGhvcj5CYW5zYWwsIE4uPC9hdXRob3I+PGF1dGhvcj5CYXB0
aXN0YSwgRC48L2F1dGhvcj48YXV0aG9yPkJlcmdtYW5uLCBTLjwvYXV0aG9yPjxhdXRob3I+Qmln
Z3MsIE0uIEwuPC9hdXRob3I+PGF1dGhvcj5CaWlubywgRy48L2F1dGhvcj48YXV0aG9yPkJvZWhu
a2UsIE0uPC9hdXRob3I+PGF1dGhvcj5Cb2Vyd2lua2xlLCBFLjwvYXV0aG9yPjxhdXRob3I+Qm9p
c3NlbCwgTS48L2F1dGhvcj48YXV0aG9yPkJvdHRpbmdlciwgRS4gUC48L2F1dGhvcj48YXV0aG9y
PkJvdXRpbiwgVC4gUy48L2F1dGhvcj48YXV0aG9yPkJyZW5uZXIsIEguPC9hdXRob3I+PGF1dGhv
cj5CcnVtYXQsIE0uPC9hdXRob3I+PGF1dGhvcj5CdXJraGFyZHQsIFIuPC9hdXRob3I+PGF1dGhv
cj5CdXR0ZXJ3b3J0aCwgQS4gUy48L2F1dGhvcj48YXV0aG9yPkNhbXBhbmEsIEUuPC9hdXRob3I+
PGF1dGhvcj5DYW1wYmVsbCwgQS48L2F1dGhvcj48YXV0aG9yPkNhbXBiZWxsLCBILjwvYXV0aG9y
PjxhdXRob3I+Q2Fub3VpbCwgTS48L2F1dGhvcj48YXV0aG9yPkNhcnJvbGwsIFIuIEouPC9hdXRo
b3I+PGF1dGhvcj5DYXRhbW8sIEUuPC9hdXRob3I+PGF1dGhvcj5DaGFtYmVycywgSi4gQy48L2F1
dGhvcj48YXV0aG9yPkNoZWUsIE0uIEwuPC9hdXRob3I+PGF1dGhvcj5DaGVlLCBNLiBMLjwvYXV0
aG9yPjxhdXRob3I+Q2hlbiwgWC48L2F1dGhvcj48YXV0aG9yPkNoZW5nLCBDLiBZLjwvYXV0aG9y
PjxhdXRob3I+Q2hlbmcsIFkuPC9hdXRob3I+PGF1dGhvcj5DaHJpc3RlbnNlbiwgSy48L2F1dGhv
cj48YXV0aG9yPkNpZmtvdmEsIFIuPC9hdXRob3I+PGF1dGhvcj5DaXVsbG8sIE0uPC9hdXRob3I+
PGF1dGhvcj5Db25jYXMsIE0uIFAuPC9hdXRob3I+PGF1dGhvcj5Db29rLCBKLiBQLjwvYXV0aG9y
PjxhdXRob3I+Q29yZXNoLCBKLjwvYXV0aG9yPjxhdXRob3I+Q29ycmUsIFQuPC9hdXRob3I+PGF1
dGhvcj5TYWxhLCBDLiBGLjwvYXV0aG9yPjxhdXRob3I+Q3VzaSwgRC48L2F1dGhvcj48YXV0aG9y
PkRhbmVzaCwgSi48L2F1dGhvcj48YXV0aG9yPkRhdywgRS4gVy48L2F1dGhvcj48YXV0aG9yPmRl
IEJvcnN0LCBNLiBILjwvYXV0aG9yPjxhdXRob3I+RGUgR3JhbmRpLCBBLjwvYXV0aG9yPjxhdXRo
b3I+ZGUgTXV0c2VydCwgUi48L2F1dGhvcj48YXV0aG9yPmRlIFZyaWVzLCBBLiBQLiBKLjwvYXV0
aG9yPjxhdXRob3I+RGVnZW5oYXJkdCwgRi48L2F1dGhvcj48YXV0aG9yPkRlbGdhZG8sIEcuPC9h
dXRob3I+PGF1dGhvcj5EZW1pcmthbiwgQS48L2F1dGhvcj48YXV0aG9yPkRpIEFuZ2VsYW50b25p
bywgRS48L2F1dGhvcj48YXV0aG9yPkRpdHRyaWNoLCBLLjwvYXV0aG9yPjxhdXRob3I+RGl2ZXJz
LCBKLjwvYXV0aG9yPjxhdXRob3I+RG9yYWpvbywgUi48L2F1dGhvcj48YXV0aG9yPkVja2FyZHQs
IEsuIFUuPC9hdXRob3I+PGF1dGhvcj5FaHJldCwgRy48L2F1dGhvcj48YXV0aG9yPkVsbGlvdHQs
IFAuPC9hdXRob3I+PGF1dGhvcj5FbmRsaWNoLCBLLjwvYXV0aG9yPjxhdXRob3I+RXZhbnMsIE0u
IEsuPC9hdXRob3I+PGF1dGhvcj5GZWxpeCwgSi4gRi48L2F1dGhvcj48YXV0aG9yPkZvbywgVi4g
SC4gWC48L2F1dGhvcj48YXV0aG9yPkZyYW5jbywgTy4gSC48L2F1dGhvcj48YXV0aG9yPkZyYW5r
ZSwgQS48L2F1dGhvcj48YXV0aG9yPkZyZWVkbWFuLCBCLiBJLjwvYXV0aG9yPjxhdXRob3I+RnJl
aXRhZy1Xb2xmLCBTLjwvYXV0aG9yPjxhdXRob3I+RnJpZWRsYW5kZXIsIFkuPC9hdXRob3I+PGF1
dGhvcj5Gcm9ndWVsLCBQLjwvYXV0aG9yPjxhdXRob3I+R2Fuc2V2b29ydCwgUi4gVC48L2F1dGhv
cj48YXV0aG9yPkdhbywgSC48L2F1dGhvcj48YXV0aG9yPkdhc3BhcmluaSwgUC48L2F1dGhvcj48
YXV0aG9yPkdhemlhbm8sIEouIE0uPC9hdXRob3I+PGF1dGhvcj5HaWVkcmFpdGlzLCBWLjwvYXV0
aG9yPjxhdXRob3I+R2llZ2VyLCBDLjwvYXV0aG9yPjxhdXRob3I+R2lyb3R0bywgRy48L2F1dGhv
cj48YXV0aG9yPkdpdWxpYW5pbmksIEYuPC9hdXRob3I+PGF1dGhvcj5Hb2dlbGUsIE0uPC9hdXRo
b3I+PGF1dGhvcj5Hb3Jkb24sIFMuIEQuPC9hdXRob3I+PGF1dGhvcj5HdWRiamFydHNzb24sIEQu
IEYuPC9hdXRob3I+PGF1dGhvcj5HdWRuYXNvbiwgVi48L2F1dGhvcj48YXV0aG9yPkhhbGxlciwg
VC48L2F1dGhvcj48YXV0aG9yPkhhbWV0LCBQLjwvYXV0aG9yPjxhdXRob3I+SGFycmlzLCBULiBC
LjwvYXV0aG9yPjxhdXRob3I+SGFydG1hbiwgQy4gQS48L2F1dGhvcj48YXV0aG9yPkhheXdhcmQs
IEMuPC9hdXRob3I+PGF1dGhvcj5IZWxsd2VnZSwgSi4gTi48L2F1dGhvcj48YXV0aG9yPkhlbmcs
IEMuIEsuPC9hdXRob3I+PGF1dGhvcj5IaWNrcywgQS4gQS48L2F1dGhvcj48YXV0aG9yPkhvZmVy
LCBFLjwvYXV0aG9yPjxhdXRob3I+SHVhbmcsIFcuPC9hdXRob3I+PGF1dGhvcj5IdXRyaS1LYWhv
bmVuLCBOLjwvYXV0aG9yPjxhdXRob3I+SHdhbmcsIFMuIEouPC9hdXRob3I+PGF1dGhvcj5Ja3Jh
bSwgTS4gQS48L2F1dGhvcj48YXV0aG9yPkluZHJpZGFzb24sIE8uIFMuPC9hdXRob3I+PGF1dGhv
cj5JbmdlbHNzb24sIEUuPC9hdXRob3I+PGF1dGhvcj5Jc2luZywgTS48L2F1dGhvcj48YXV0aG9y
PkphZGRvZSwgVi4gVy4gVi48L2F1dGhvcj48YXV0aG9yPkpha29ic2RvdHRpciwgSi48L2F1dGhv
cj48YXV0aG9yPkpvbmFzLCBKLiBCLjwvYXV0aG9yPjxhdXRob3I+Sm9zaGksIFAuIEsuPC9hdXRo
b3I+PGF1dGhvcj5Kb3N5dWxhLCBOLiBTLjwvYXV0aG9yPjxhdXRob3I+SnVuZywgQi48L2F1dGhv
cj48YXV0aG9yPkthaG9uZW4sIE0uPC9hdXRob3I+PGF1dGhvcj5LYW1hdGFuaSwgWS48L2F1dGhv
cj48YXV0aG9yPkthbW1lcmVyLCBDLiBNLjwvYXV0aG9yPjxhdXRob3I+S2FuYWksIE0uPC9hdXRo
b3I+PGF1dGhvcj5LYXN0YXJpbmVuLCBNLjwvYXV0aG9yPjxhdXRob3I+S2VyciwgUy4gTS48L2F1
dGhvcj48YXV0aG9yPktob3IsIEMuIEMuPC9hdXRob3I+PGF1dGhvcj5LaWVzcywgVy48L2F1dGhv
cj48YXV0aG9yPktsZWJlciwgTS4gRS48L2F1dGhvcj48YXV0aG9yPktvZW5pZywgVy48L2F1dGhv
cj48YXV0aG9yPktvb25lciwgSi4gUy48L2F1dGhvcj48YXV0aG9yPktvcm5lciwgQS48L2F1dGhv
cj48YXV0aG9yPktvdmFjcywgUC48L2F1dGhvcj48YXV0aG9yPktyYWphLCBBLiBULjwvYXV0aG9y
PjxhdXRob3I+S3JhamNvdmllY2hvdmEsIEEuPC9hdXRob3I+PGF1dGhvcj5LcmFtZXIsIEguPC9h
dXRob3I+PGF1dGhvcj5LcmFtZXIsIEIuIEsuPC9hdXRob3I+PGF1dGhvcj5Lcm9uZW5iZXJnLCBG
LjwvYXV0aG9yPjxhdXRob3I+S3VibywgTS48L2F1dGhvcj48YXV0aG9yPkt1aG5lbCwgQi48L2F1
dGhvcj48YXV0aG9yPkt1b2trYW5lbiwgTS48L2F1dGhvcj48YXV0aG9yPkt1dXNpc3RvLCBKLjwv
YXV0aG9yPjxhdXRob3I+TGEgQmlhbmNhLCBNLjwvYXV0aG9yPjxhdXRob3I+TGFha3NvLCBNLjwv
YXV0aG9yPjxhdXRob3I+TGFuZ2UsIEwuIEEuPC9hdXRob3I+PGF1dGhvcj5MYW5nZWZlbGQsIEMu
IEQuPC9hdXRob3I+PGF1dGhvcj5MZWUsIEouIEouPC9hdXRob3I+PGF1dGhvcj5MZWhuZSwgQi48
L2F1dGhvcj48YXV0aG9yPkxlaHRpbWFraSwgVC48L2F1dGhvcj48YXV0aG9yPkxpZWIsIFcuPC9h
dXRob3I+PGF1dGhvcj5MaWZlbGluZXMgQ29ob3J0LCBTdHVkeTwvYXV0aG9yPjxhdXRob3I+TGlt
LCBTLiBDLjwvYXV0aG9yPjxhdXRob3I+TGluZCwgTC48L2F1dGhvcj48YXV0aG9yPkxpbmRncmVu
LCBDLiBNLjwvYXV0aG9yPjxhdXRob3I+TGl1LCBKLjwvYXV0aG9yPjxhdXRob3I+TGl1LCBKLjwv
YXV0aG9yPjxhdXRob3I+TG9lZmZsZXIsIE0uPC9hdXRob3I+PGF1dGhvcj5Mb29zLCBSLiBKLiBG
LjwvYXV0aG9yPjxhdXRob3I+THVjYWUsIFMuPC9hdXRob3I+PGF1dGhvcj5MdWthcywgTS4gQS48
L2F1dGhvcj48YXV0aG9yPkx5eXRpa2FpbmVuLCBMLiBQLjwvYXV0aG9yPjxhdXRob3I+TWFnaSwg
Ui48L2F1dGhvcj48YXV0aG9yPk1hZ251c3NvbiwgUC4gSy4gRS48L2F1dGhvcj48YXV0aG9yPk1h
aGFqYW4sIEEuPC9hdXRob3I+PGF1dGhvcj5NYXJ0aW4sIE4uIEcuPC9hdXRob3I+PGF1dGhvcj5N
YXJ0aW5zLCBKLjwvYXV0aG9yPjxhdXRob3I+TWFyeiwgVy48L2F1dGhvcj48YXV0aG9yPk1hc2Nh
bHpvbmksIEQuPC9hdXRob3I+PGF1dGhvcj5NYXRzdWRhLCBLLjwvYXV0aG9yPjxhdXRob3I+TWVp
c2luZ2VyLCBDLjwvYXV0aG9yPjxhdXRob3I+TWVpdGluZ2VyLCBULjwvYXV0aG9yPjxhdXRob3I+
TWVsYW5kZXIsIE8uPC9hdXRob3I+PGF1dGhvcj5NZXRzcGFsdSwgQS48L2F1dGhvcj48YXV0aG9y
Pk1pa2FlbHNkb3R0aXIsIEUuIEsuPC9hdXRob3I+PGF1dGhvcj5NaWxhbmVzY2hpLCBZLjwvYXV0
aG9yPjxhdXRob3I+TWlsaWt1LCBLLjwvYXV0aG9yPjxhdXRob3I+TWlzaHJhLCBQLiBQLjwvYXV0
aG9yPjxhdXRob3I+Vi4gQS4gTWlsbGlvbiBWZXRlcmFuIFByb2dyYW08L2F1dGhvcj48YXV0aG9y
Pk1vaGxrZSwgSy4gTC48L2F1dGhvcj48YXV0aG9yPk1vbm9uZW4sIE4uPC9hdXRob3I+PGF1dGhv
cj5Nb250Z29tZXJ5LCBHLiBXLjwvYXV0aG9yPjxhdXRob3I+TW9vay1LYW5hbW9yaSwgRC4gTy48
L2F1dGhvcj48YXV0aG9yPk15Y2hhbGVja3lqLCBKLiBDLjwvYXV0aG9yPjxhdXRob3I+TmFka2Fy
bmksIEcuIE4uPC9hdXRob3I+PGF1dGhvcj5OYWxscywgTS4gQS48L2F1dGhvcj48YXV0aG9yPk5h
dWNrLCBNLjwvYXV0aG9yPjxhdXRob3I+TmlrdXMsIEsuPC9hdXRob3I+PGF1dGhvcj5OaW5nLCBC
LjwvYXV0aG9yPjxhdXRob3I+Tm9sdGUsIEkuIE0uPC9hdXRob3I+PGF1dGhvcj5Ob29yZGFtLCBS
LjwvYXV0aG9yPjxhdXRob3I+TyZhcG9zO0Nvbm5lbGwsIEouPC9hdXRob3I+PGF1dGhvcj5PJmFw
b3M7RG9ub2dodWUsIE0uIEwuPC9hdXRob3I+PGF1dGhvcj5PbGFmc3NvbiwgSS48L2F1dGhvcj48
YXV0aG9yPk9sZGVoaW5rZWwsIEEuIEouPC9hdXRob3I+PGF1dGhvcj5PcmhvLU1lbGFuZGVyLCBN
LjwvYXV0aG9yPjxhdXRob3I+T3V3ZWhhbmQsIFcuIEguPC9hdXRob3I+PGF1dGhvcj5QYWRtYW5h
YmhhbiwgUy48L2F1dGhvcj48YXV0aG9yPlBhbG1lciwgTi4gRC48L2F1dGhvcj48YXV0aG9yPlBh
bHNzb24sIFIuPC9hdXRob3I+PGF1dGhvcj5QZW5uaW54LCBCd2poPC9hdXRob3I+PGF1dGhvcj5Q
ZXJscywgVC48L2F1dGhvcj48YXV0aG9yPlBlcm9sYSwgTS48L2F1dGhvcj48YXV0aG9yPlBpcmFz
dHUsIE0uPC9hdXRob3I+PGF1dGhvcj5QaXJhc3R1LCBOLjwvYXV0aG9yPjxhdXRob3I+UGlzdGlz
LCBHLjwvYXV0aG9yPjxhdXRob3I+UG9kZ29ybmFpYSwgQS4gSS48L2F1dGhvcj48YXV0aG9yPlBv
bGFzZWssIE8uPC9hdXRob3I+PGF1dGhvcj5Qb250ZSwgQi48L2F1dGhvcj48YXV0aG9yPlBvcnRl
b3VzLCBELiBKLjwvYXV0aG9yPjxhdXRob3I+UG91bGFpbiwgVC48L2F1dGhvcj48YXV0aG9yPlBy
YW1zdGFsbGVyLCBQLiBQLjwvYXV0aG9yPjxhdXRob3I+UHJldXNzLCBNLiBILjwvYXV0aG9yPjxh
dXRob3I+UHJpbnMsIEIuIFAuPC9hdXRob3I+PGF1dGhvcj5Qcm92aW5jZSwgTS4gQS48L2F1dGhv
cj48YXV0aG9yPlJhYmVsaW5rLCBULiBKLjwvYXV0aG9yPjxhdXRob3I+UmFmZmllbGQsIEwuIE0u
PC9hdXRob3I+PGF1dGhvcj5SYWl0YWthcmksIE8uIFQuPC9hdXRob3I+PGF1dGhvcj5SZWlsbHks
IEQuIEYuPC9hdXRob3I+PGF1dGhvcj5SZXR0aWcsIFIuPC9hdXRob3I+PGF1dGhvcj5SaGVpbmJl
cmdlciwgTS48L2F1dGhvcj48YXV0aG9yPlJpY2UsIEsuIE0uPC9hdXRob3I+PGF1dGhvcj5SaWRr
ZXIsIFAuIE0uPC9hdXRob3I+PGF1dGhvcj5SaXZhZGVuZWlyYSwgRi48L2F1dGhvcj48YXV0aG9y
PlJpenppLCBGLjwvYXV0aG9yPjxhdXRob3I+Um9iZXJ0cywgRC4gSi48L2F1dGhvcj48YXV0aG9y
PlJvYmlubywgQS48L2F1dGhvcj48YXV0aG9yPlJvc3NpbmcsIFAuPC9hdXRob3I+PGF1dGhvcj5S
dWRhbiwgSS48L2F1dGhvcj48YXV0aG9yPlJ1ZWVkaSwgUi48L2F1dGhvcj48YXV0aG9yPlJ1Z2dp
ZXJvLCBELjwvYXV0aG9yPjxhdXRob3I+UnlhbiwgSy4gQS48L2F1dGhvcj48YXV0aG9yPlNhYmEs
IFkuPC9hdXRob3I+PGF1dGhvcj5TYWJhbmF5YWdhbSwgQy48L2F1dGhvcj48YXV0aG9yPlNhbG9t
YWEsIFYuPC9hdXRob3I+PGF1dGhvcj5TYWx2aSwgRS48L2F1dGhvcj48YXV0aG9yPlNhdW0sIEsu
IFUuPC9hdXRob3I+PGF1dGhvcj5TY2htaWR0LCBILjwvYXV0aG9yPjxhdXRob3I+U2NobWlkdCwg
Ui48L2F1dGhvcj48YXV0aG9yPlNjaG90dGtlciwgQi48L2F1dGhvcj48YXV0aG9yPlNjaHVseiwg
Qy4gQS48L2F1dGhvcj48YXV0aG9yPlNjaHVwZiwgTi48L2F1dGhvcj48YXV0aG9yPlNoYWZmZXIs
IEMuIE0uPC9hdXRob3I+PGF1dGhvcj5TaGksIFkuPC9hdXRob3I+PGF1dGhvcj5TbWl0aCwgQS4g
Vi48L2F1dGhvcj48YXV0aG9yPlNtaXRoLCBCLiBILjwvYXV0aG9yPjxhdXRob3I+U29yYW56bywg
Ti48L2F1dGhvcj48YXV0aG9yPlNwcmFja2xlbiwgQy4gTi48L2F1dGhvcj48YXV0aG9yPlN0cmF1
Y2gsIEsuPC9hdXRob3I+PGF1dGhvcj5TdHJpbmdoYW0sIEguIE0uPC9hdXRob3I+PGF1dGhvcj5T
dHVtdm9sbCwgTS48L2F1dGhvcj48YXV0aG9yPlN2ZW5zc29uLCBQLiBPLjwvYXV0aG9yPjxhdXRo
b3I+U3p5bWN6YWssIFMuPC9hdXRob3I+PGF1dGhvcj5UYWksIEUuIFMuPC9hdXRob3I+PGF1dGhv
cj5UYWp1ZGRpbiwgUy4gTS48L2F1dGhvcj48YXV0aG9yPlRhbiwgTi4gWS4gUS48L2F1dGhvcj48
YXV0aG9yPlRheWxvciwgSy4gRC48L2F1dGhvcj48YXV0aG9yPlRlcmVuLCBBLjwvYXV0aG9yPjxh
dXRob3I+VGhhbSwgWS4gQy48L2F1dGhvcj48YXV0aG9yPlRoaWVyeSwgSi48L2F1dGhvcj48YXV0
aG9yPlRoaW8sIEMuIEguIEwuPC9hdXRob3I+PGF1dGhvcj5UaG9tc2VuLCBILjwvYXV0aG9yPjxh
dXRob3I+VGhvcmxlaWZzc29uLCBHLjwvYXV0aG9yPjxhdXRob3I+VG9uaW9sbywgRC48L2F1dGhv
cj48YXV0aG9yPlRvbmplcywgQS48L2F1dGhvcj48YXV0aG9yPlRyZW1ibGF5LCBKLjwvYXV0aG9y
PjxhdXRob3I+VHpvdWxha2ksIEkuPC9hdXRob3I+PGF1dGhvcj5VaXR0ZXJsaW5kZW4sIEEuIEcu
PC9hdXRob3I+PGF1dGhvcj5WYWNjYXJnaXUsIFMuPC9hdXRob3I+PGF1dGhvcj52YW4gRGFtLCBS
LiBNLjwvYXV0aG9yPjxhdXRob3I+dmFuIGRlciBIYXJzdCwgUC48L2F1dGhvcj48YXV0aG9yPnZh
biBEdWlqbiwgQy4gTS48L2F1dGhvcj48YXV0aG9yPlZlbGV6IEVkd2FyZCwgRC4gUi48L2F1dGhv
cj48YXV0aG9yPlZlcndlaWosIE4uPC9hdXRob3I+PGF1dGhvcj5Wb2dlbGV6YW5nLCBTLjwvYXV0
aG9yPjxhdXRob3I+Vm9sa2VyLCBVLjwvYXV0aG9yPjxhdXRob3I+Vm9sbGVud2VpZGVyLCBQLjwv
YXV0aG9yPjxhdXRob3I+V2FlYmVyLCBHLjwvYXV0aG9yPjxhdXRob3I+V2FsZGVuYmVyZ2VyLCBN
LjwvYXV0aG9yPjxhdXRob3I+V2FsbGVudGluLCBMLjwvYXV0aG9yPjxhdXRob3I+V2FuZywgWS4g
WC48L2F1dGhvcj48YXV0aG9yPldhbmcsIEMuPC9hdXRob3I+PGF1dGhvcj5XYXRlcndvcnRoLCBE
LiBNLjwvYXV0aG9yPjxhdXRob3I+QmluIFdlaSwgVy48L2F1dGhvcj48YXV0aG9yPldoaXRlLCBI
LjwvYXV0aG9yPjxhdXRob3I+V2hpdGZpZWxkLCBKLiBCLjwvYXV0aG9yPjxhdXRob3I+V2lsZCwg
Uy4gSC48L2F1dGhvcj48YXV0aG9yPldpbHNvbiwgSi4gRi48L2F1dGhvcj48YXV0aG9yPldvamN6
eW5za2ksIE0uIEsuPC9hdXRob3I+PGF1dGhvcj5Xb25nLCBDLjwvYXV0aG9yPjxhdXRob3I+V29u
ZywgVC4gWS48L2F1dGhvcj48YXV0aG9yPlh1LCBMLjwvYXV0aG9yPjxhdXRob3I+WWFuZywgUS48
L2F1dGhvcj48YXV0aG9yPllhc3VkYSwgTS48L2F1dGhvcj48YXV0aG9yPlllcmdlcy1Bcm1zdHJv
bmcsIEwuIE0uPC9hdXRob3I+PGF1dGhvcj5aaGFuZywgVy48L2F1dGhvcj48YXV0aG9yPlpvbmRl
cm1hbiwgQS4gQi48L2F1dGhvcj48YXV0aG9yPlJvdHRlciwgSi4gSS48L2F1dGhvcj48YXV0aG9y
PkJvY2h1ZCwgTS48L2F1dGhvcj48YXV0aG9yPlBzYXR5LCBCLiBNLjwvYXV0aG9yPjxhdXRob3I+
Vml0YXJ0LCBWLjwvYXV0aG9yPjxhdXRob3I+V2lsc29uLCBKLiBHLjwvYXV0aG9yPjxhdXRob3I+
RGVoZ2hhbiwgQS48L2F1dGhvcj48YXV0aG9yPlBhcnNhLCBBLjwvYXV0aG9yPjxhdXRob3I+Q2hh
c21hbiwgRC4gSS48L2F1dGhvcj48YXV0aG9yPkhvLCBLLjwvYXV0aG9yPjxhdXRob3I+TW9ycmlz
LCBBLiBQLjwvYXV0aG9yPjxhdXRob3I+RGV2dXlzdCwgTy48L2F1dGhvcj48YXV0aG9yPkFraWxl
c2gsIFMuPC9hdXRob3I+PGF1dGhvcj5QZW5kZXJncmFzcywgUy4gQS48L2F1dGhvcj48YXV0aG9y
PlNpbSwgWC48L2F1dGhvcj48YXV0aG9yPkJvZ2VyLCBDLiBBLjwvYXV0aG9yPjxhdXRob3I+T2th
ZGEsIFkuPC9hdXRob3I+PGF1dGhvcj5FZHdhcmRzLCBULiBMLjwvYXV0aG9yPjxhdXRob3I+U25p
ZWRlciwgSC48L2F1dGhvcj48YXV0aG9yPlN0ZWZhbnNzb24sIEsuPC9hdXRob3I+PGF1dGhvcj5I
dW5nLCBBLiBNLjwvYXV0aG9yPjxhdXRob3I+SGVpZCwgSS4gTS48L2F1dGhvcj48YXV0aG9yPlNj
aG9seiwgTS48L2F1dGhvcj48YXV0aG9yPlRldW1lciwgQS48L2F1dGhvcj48YXV0aG9yPktvdHRn
ZW4sIEEuPC9hdXRob3I+PGF1dGhvcj5QYXR0YXJvLCBDLjwvYXV0aG9yPjwvYXV0aG9ycz48L2Nv
bnRyaWJ1dG9ycz48YXV0aC1hZGRyZXNzPkluc3RpdHV0ZSBvZiBHZW5ldGljIEVwaWRlbWlvbG9n
eSwgRGVwYXJ0bWVudCBvZiBCaW9tZXRyeSwgRXBpZGVtaW9sb2d5IGFuZCBNZWRpY2FsIEJpb2lu
Zm9ybWF0aWNzLCBGYWN1bHR5IG9mIE1lZGljaW5lIGFuZCBNZWRpY2FsIENlbnRlci1Vbml2ZXJz
aXR5IG9mIEZyZWlidXJnLCBGcmVpYnVyZywgR2VybWFueS4mI3hEO1JlbmFsIERpdmlzaW9uLCBE
ZXBhcnRtZW50IG9mIE1lZGljaW5lIElWLCBGYWN1bHR5IG9mIE1lZGljaW5lIGFuZCBNZWRpY2Fs
IENlbnRlci1Vbml2ZXJzaXR5IG9mIEZyZWlidXJnLCBGcmVpYnVyZywgR2VybWFueS4mI3hEO0Rp
dmlzaW9uIG9mIE5lcGhyb2xvZ3kgYW5kIEh5cGVydGVuc2lvbiwgRGVwYXJ0bWVudCBvZiBNZWRp
Y2luZSwgVW5pdmVyc2l0eSBvZiBVdGFoLCBTYWx0IExha2UgQ2l0eSwgVVNBLiYjeEQ7VGFyZ2V0
IFNjaWVuY2VzLUdlbmV0aWNzLCBHbGF4b1NtaXRoS2xpbmUsIENvbGxlZ2V2aWxsZSwgUEEsIFVT
QS4mI3hEO0RpdmlzaW9uIG9mIFN0YXRpc3RpY2FsIEdlbm9taWNzLCBEZXBhcnRtZW50IG9mIEdl
bmV0aWNzLCBXYXNoaW5ndG9uIFVuaXZlcnNpdHkgU2Nob29sIG9mIE1lZGljaW5lLCBTdC4gTG91
aXMsIE1PLCBVU0EuJiN4RDtEZXBhcnRtZW50IG9mIE5lcGhyb2xvZ3ksIFVuaXZlcnNpdHkgSG9z
cGl0YWwgUmVnZW5zYnVyZywgUmVnZW5zYnVyZywgR2VybWFueS4mI3hEO0RlcGFydG1lbnQgb2Yg
R2VuZXRpYyBFcGlkZW1pb2xvZ3ksIFVuaXZlcnNpdHkgb2YgUmVnZW5zYnVyZywgUmVnZW5zYnVy
ZywgR2VybWFueS4mI3hEO0RlcGFydG1lbnQgb2YgRXBpZGVtaW9sb2d5LCBKb2hucyBIb3BraW5z
IEJsb29tYmVyZyBTY2hvb2wgb2YgUHVibGljIEhlYWx0aCwgQmFsdGltb3JlLCBNRCwgVVNBLiYj
eEQ7V2VsY2ggQ2VudGVyIGZvciBQcmV2ZW50aW9uLCBFcGlkZW1pb2xvZ3kgYW5kIENsaW5pY2Fs
IFJlc2VhcmNoLCBCYWx0aW1vcmUsIE1ELCBVU0EuJiN4RDtHZW5ldGljcywgTWVyY2sgJmFtcDsg
Q28uLCBJbmMsIEtlbmlsd29ydGgsIE5KLCBVU0EuJiN4RDtJbnN0aXR1dGUgZm9yIE1lZGljYWwg
SW5mb3JtYXRpY3MsIFN0YXRpc3RpY3MgYW5kIEVwaWRlbWlvbG9neSwgVW5pdmVyc2l0eSBvZiBM
ZWlwemlnLCBMZWlwemlnLCBHZXJtYW55LiYjeEQ7TElGRSBSZXNlYXJjaCBDZW50ZXIgZm9yIENp
dmlsaXphdGlvbiBEaXNlYXNlcywgVW5pdmVyc2l0eSBvZiBMZWlwemlnLCBMZWlwemlnLCBHZXJt
YW55LiYjeEQ7RGl2aXNpb24gb2YgUXVhbnRpdGF0aXZlIFNjaWVuY2VzLCBEZXBhcnRtZW50IG9m
IE9ic3RldHJpY3MgJmFtcDsgR3luZWNvbG9neSwgVmFuZGVyYmlsdCBHZW5ldGljcyBJbnN0aXR1
dGUsIFZhbmRlcmJpbHQgRXBpZGVtaW9sb2d5IENlbnRlciwgSW5zdGl0dXRlIGZvciBNZWRpY2lu
ZSBhbmQgUHVibGljIEhlYWx0aCwgVmFuZGVyYmlsdCBVbml2ZXJzaXR5IE1lZGljYWwgQ2VudGVy
LCBOYXNodmlsbGUsIFROLCBVU0EuJiN4RDtCaW9tZWRpY2FsIExhYm9yYXRvcnkgUmVzZWFyY2gg
YW5kIERldmVsb3BtZW50LCBUZW5uZXNzZWUgVmFsbGV5IEhlYWx0aGNhcmUgU3lzdGVtICg2MjYp
L1ZhbmRlcmJpbHQgVW5pdmVyc2l0eSwgTmFzaHZpbGxlLCBUTiwgVVNBLiYjeEQ7U2F3IFN3ZWUg
SG9jayBTY2hvb2wgb2YgUHVibGljIEhlYWx0aCwgTmF0aW9uYWwgVW5pdmVyc2l0eSBvZiBTaW5n
YXBvcmUgYW5kIE5hdGlvbmFsIFVuaXZlcnNpdHkgSGVhbHRoIFN5c3RlbSwgU2luZ2Fwb3JlLCBT
aW5nYXBvcmUuJiN4RDtkZUNPREUgR2VuZXRpY3MvQW1nZW4sIEluYy4sIFJleWtqYXZpaywgSWNl
bGFuZC4mI3hEO0RlcGFydG1lbnQgb2YgUHVibGljIEhlYWx0aCBTY2llbmNlcywgTG95b2xhIFVu
aXZlcnNpdHkgQ2hpY2FnbywgTWF5d29vZCwgSUwsIFVTQS4mI3hEO0luc3RpdHV0ZSBvZiBHZW5l
dGljcyBhbmQgQmlvcGh5c2ljcyAmYXBvcztBZHJpYW5vIEJ1enphdGktVHJhdmVyc28mYXBvczst
Q05SLCBOYXBsZXMsIEl0YWx5LiYjeEQ7RXVyYWMgUmVzZWFyY2gsIEluc3RpdHV0ZSBmb3IgQmlv
bWVkaWNpbmUgKGFmZmlsaWF0ZWQgd2l0aCB0aGUgVW5pdmVyc2l0eSBvZiBMdWJlY2spLCBCb2x6
YW5vLCBJdGFseS4mI3hEO01lZGljYWwgUmVzZWFyY2ggQ291bmNpbCBIdW1hbiBHZW5ldGljcyBV
bml0LCBJbnN0aXR1dGUgb2YgR2VuZXRpY3MgYW5kIE1vbGVjdWxhciBNZWRpY2luZSwgVW5pdmVy
c2l0eSBvZiBFZGluYnVyZ2gsIEVkaW5idXJnaCwgVUsuJiN4RDtJbnN0aXR1dGUgZm9yIE1hdGVy
bmFsIGFuZCBDaGlsZCBIZWFsdGgsIElSQ0NTICZhcG9zO0J1cmxvIEdhcm9mb2xvJmFwb3M7LCBU
cmllc3RlLCBJdGFseS4mI3hEO0luc3RpdHV0ZSBmb3IgQ29tbXVuaXR5IE1lZGljaW5lLCBVbml2
ZXJzaXR5IE1lZGljaW5lIEdyZWlmc3dhbGQsIEdyZWlmc3dhbGQsIEdlcm1hbnkuJiN4RDtEWkhL
IChHZXJtYW4gQ2VudGVyIGZvciBDYXJkaW92YXNjdWxhciBSZXNlYXJjaCksIHBhcnRuZXIgc2l0
ZSBHcmVpZnN3YWxkLCBHcmVpZnN3YWxkLCBHZXJtYW55LiYjeEQ7RGVwYXJ0bWVudCBvZiBFcGlk
ZW1pb2xvZ3ksIFVuaXZlcnNpdHkgb2YgR3JvbmluZ2VuLCBVbml2ZXJzaXR5IE1lZGljYWwgQ2Vu
dGVyIEdyb25pbmdlbiwgR3JvbmluZ2VuLCB0aGUgTmV0aGVybGFuZHMuJiN4RDtEZXBhcnRtZW50
IG9mIEVwaWRlbWlvbG9neSwgRXJhc211cyBNQywgVW5pdmVyc2l0eSBNZWRpY2FsIENlbnRlciBS
b3R0ZXJkYW0sIFJvdHRlcmRhbSwgdGhlIE5ldGhlcmxhbmRzLiYjeEQ7RGVwYXJ0bWVudCBvZiBC
aW9zdGF0aXN0aWNzLCBKb2hucyBIb3BraW5zIEJsb29tYmVyZyBTY2hvb2wgb2YgUHVibGljIEhl
YWx0aCwgQmFsdGltb3JlLCBNRCwgVVNBLiYjeEQ7TGFib3JhdG9yeSBmb3IgU3RhdGlzdGljYWwg
QW5hbHlzaXMsIFJJS0VOIENlbnRlciBmb3IgSW50ZWdyYXRpdmUgTWVkaWNhbCBTY2llbmNlcyAo
SU1TKSwgWW9rb2hhbWEsIEphcGFuLiYjeEQ7RGVwYXJ0bWVudCBvZiBPcGh0aGFsbW9sb2d5LCBH
cmFkdWF0ZSBTY2hvb2wgb2YgTWVkaWNhbCBTY2llbmNlcywgS3l1c2h1IFVuaXZlcnNpdHksIEZ1
a3Vva2EsIEphcGFuLiYjeEQ7RGVwYXJ0bWVudCBvZiBFcGlkZW1pb2xvZ3kgYW5kIEJpb3N0YXRp
c3RpY3MsIEZhY3VsdHkgb2YgTWVkaWNpbmUsIFNjaG9vbCBvZiBQdWJsaWMgSGVhbHRoLCBJbXBl
cmlhbCBDb2xsZWdlIExvbmRvbiwgTG9uZG9uLCBVSy4mI3hEO0luc3RpdHV0ZSBvZiBQdWJsaWMg
SGVhbHRoICZhbXA7IFNvY2lhbCBTY2llbmNlcywgS2h5YmVyIE1lZGljYWwgVW5pdmVyc2l0eSwg
UGVzaGF3YXIsIFBha2lzdGFuLiYjeEQ7U3Rlbm8gRGlhYmV0ZXMgQ2VudGVyIENvcGVuaGFnZW4s
IEdlbnRvZnRlLCBEZW5tYXJrLiYjeEQ7RGlhYmV0ZXMgYW5kIENhcmRpb3Zhc2N1bGFyIERpc2Vh
c2UtR2VuZXRpYyBFcGlkZW1pb2xvZ3ksIERlcGFydG1lbnQgb2YgQ2xpbmNpYWwgU2NpZW5jZXMg
aW4gTWFsbW8sIEx1bmQgVW5pdmVyc2l0eSwgTWFsbW8sIFN3ZWRlbi4mI3hEO0RpdmlzaW9uIG9m
IEZhbWlseSBNZWRpY2luZSBhbmQgUHJpbWFyeSBDYXJlLCBEZXBhcnRtZW50IG9mIE5ldXJvYmlv
bG9neSwgQ2FyZSBTY2llbmNlcyBhbmQgU29jaWV0eSwgS2Fyb2xpbnNrYSBJbnN0aXR1dGV0LCBT
dG9ja2hvbG0sIFN3ZWRlbi4mI3hEO1NjaG9vbCBvZiBIZWFsdGggYW5kIFNvY2lhbCBTdHVkaWVz
LCBEYWxhcm5hIFVuaXZlcnNpdHksIFN0b2NraG9sbSwgU3dlZGVuLiYjeEQ7RGl2aXNpb24gb2Yg
TmVwaHJvbG9neSwgRGVwYXJ0bWVudCBvZiBJbnRlcm5hbCBNZWRpY2luZSwgVW5pdmVyc2l0eSBv
ZiBHcm9uaW5nZW4sIFVuaXZlcnNpdHkgTWVkaWNhbCBDZW50ZXIgR3JvbmluZ2VuLCBHcm9uaW5n
ZW4sIHRoZSBOZXRoZXJsYW5kcy4mI3hEO0RpdmlzaW9uIG9mIE5lcGhyb2xvZ3ksIFVuaXZlcnNp
dHkgb2YgV2FzaGluZ3RvbiwgU2VhdHRsZSwgV0EsIFVTQS4mI3hEO0tpZG5leSBSZXNlYXJjaCBJ
bnN0aXR1dGUsIFVuaXZlcnNpdHkgb2YgV2FzaGluZ3RvbiwgU2VhdHRsZSwgV0EsIFVTQS4mI3hE
O0NhcmRpb2xvZ3ksIEdlbmV2YSBVbml2ZXJzaXR5IEhvc3BpdGFscywgR2VuZXZhLCBTd2l0emVy
bGFuZC4mI3hEO0RlcGFydG1lbnQgb2YgQ29tcHV0YXRpb25hbCBCaW9sb2d5LCBVbml2ZXJzaXR5
IG9mIExhdXNhbm5lLCBMYXVzYW5uZSwgU3dpdHplcmxhbmQuJiN4RDtTd2lzcyBJbnN0aXR1dGUg
b2YgQmlvaW5mb3JtYXRpY3MsIExhdXNhbm5lLCBTd2l0emVybGFuZC4mI3hEO0RlcGFydG1lbnQg
b2YgSW50ZWdyYXRpdmUgQmlvbWVkaWNhbCBTY2llbmNlcywgVW5pdmVyc2l0eSBvZiBDYXBlIFRv
d24sIENhcGUgVG93biwgU291dGggQWZyaWNhLiYjeEQ7Q2FyZGlvdmFzY3VsYXIgSGVhbHRoIFJl
c2VhcmNoIFVuaXQsIERlcGFydG1lbnQgb2YgTWVkaWNpbmUsIFVuaXZlcnNpdHkgb2YgV2FzaGlu
Z3RvbiwgU2VhdHRsZSwgV0EsIFVTQS4mI3hEO0RlcGFydG1lbnQgb2YgQmlvc3RhdGlzdGljcywg
VW5pdmVyc2l0eSBvZiBXYXNoaW5ndG9uLCBTZWF0dGxlLCBXQSwgVVNBLiYjeEQ7SW5zdGl0dXRl
IG9mIE1vbGVjdWxhciBHZW5ldGljcywgTmF0aW9uYWwgUmVzZWFyY2ggQ291bmNpbCBvZiBJdGFs
eSwgUGF2aWEsIEl0YWx5LiYjeEQ7RGVwYXJ0bWVudCBvZiBCaW9zdGF0aXN0aWNzIGFuZCBDZW50
ZXIgZm9yIFN0YXRpc3RpY2FsIEdlbmV0aWNzLCBVbml2ZXJzaXR5IG9mIE1pY2hpZ2FuLCBBbm4g
QXJib3IsIE1JLCBVU0EuJiN4RDtIdW1hbiBHZW5ldGljcyBDZW50ZXIsIFVuaXZlcnNpdHkgb2Yg
VGV4YXMgSGVhbHRoIFNjaWVuY2UgQ2VudGVyLCBIb3VzdG9uLCBUWCwgVVNBLiYjeEQ7Q05SUyBV
TVIgODE5OSwgRXVyb3BlYW4gR2Vub21pYyBJbnN0aXR1dGUgZm9yIERpYWJldGVzIChFR0lEKSwg
SW5zdGl0dXQgUGFzdGV1ciBkZSBMaWxsZSwgVW5pdmVyc2l0eSBvZiBMaWxsZSwgTGlsbGUsIEZy
YW5jZS4mI3hEO0NoYXJsZXMgQnJvbmZtYW4gSW5zdGl0dXRlIGZvciBQZXJzb25hbGl6ZWQgTWVk
aWNpbmUsIEljYWhuIFNjaG9vbCBvZiBNZWRpY2luZSBhdCBNb3VudCBTaW5haSwgTmV3IFlvcmss
IE5ZLCBVU0EuJiN4RDtEaWdpdGFsIEhlYWx0aCBDZW50ZXIsIEhhc3NvIFBsYXR0bmVyIEluc3Rp
dHV0ZSBhbmQgVW5pdmVyc2l0eSBvZiBQb3RzZGFtLCBQb3RzZGFtLCBHZXJtYW55LiYjeEQ7RGl2
aXNpb24gb2YgQ2xpbmljYWwgRXBpZGVtaW9sb2d5IGFuZCBBZ2luZyBSZXNlYXJjaCwgR2VybWFu
IENhbmNlciBSZXNlYXJjaCBDZW50ZXIgKERLRlopLCBIZWlkZWxiZXJnLCBHZXJtYW55LiYjeEQ7
TmV0d29yayBBZ2luZyBSZXNlYXJjaCwgVW5pdmVyc2l0eSBvZiBIZWlkZWxiZXJnLCBIZWlkZWxi
ZXJnLCBHZXJtYW55LiYjeEQ7RGVwYXJ0bWVudCBvZiBNZWRpY2luZSwgU3VyZ2VyeSBhbmQgSGVh
bHRoIFNjaWVuY2VzLCBVbml2ZXJzaXR5IG9mIFRyaWVzdGUsIFRyaWVzdGUsIEl0YWx5LiYjeEQ7
SW5zdGl0dXRlIG9mIExhYm9yYXRvcnkgTWVkaWNpbmUsIENsaW5pY2FsIENoZW1pc3RyeSBhbmQg
TW9sZWN1bGFyIERpYWdub3N0aWNzLCBVbml2ZXJzaXR5IG9mIExlaXB6aWcsIExlaXB6aWcsIEdl
cm1hbnkuJiN4RDtJbnN0aXR1dGUgb2YgQ2xpbmljYWwgQ2hlbWlzdHJ5IGFuZCBMYWJvcmF0b3J5
IE1lZGljaW5lLCBVbml2ZXJzaXR5IEhvc3BpdGFsIFJlZ2Vuc2J1cmcsIFJlZ2Vuc2J1cmcsIEdl
cm1hbnkuJiN4RDtNUkMvQkhGIENhcmRpb3Zhc2N1bGFyIEVwaWRlbWlvbG9neSBVbml0LCBEZXBh
cnRtZW50IG9mIFB1YmxpYyBIZWFsdGggYW5kIFByaW1hcnkgQ2FyZSwgVW5pdmVyc2l0eSBvZiBD
YW1icmlkZ2UsIENhbWJyaWRnZSwgVUsuJiN4RDtOYXRpb25hbCBJbnN0aXR1dGUgZm9yIEhlYWx0
aCBSZXNlYXJjaCBCbG9vZCBhbmQgVHJhbnNwbGFudCBSZXNlYXJjaCBVbml0IGluIERvbm9yIEhl
YWx0aCBhbmQgR2Vub21pY3MsIFVuaXZlcnNpdHkgb2YgQ2FtYnJpZGdlLCBDYW1icmlkZ2UsIFVL
LiYjeEQ7Q2VudGVyIGZvciBHZW5vbWljIGFuZCBFeHBlcmltZW50YWwgTWVkaWNpbmUsIEluc3Rp
dHV0ZSBvZiBHZW5ldGljcyBhbmQgTW9sZWN1bGFyIE1lZGljaW5lLCBVbml2ZXJzaXR5IG9mIEVk
aW5idXJnaCwgRWRpbmJ1cmdoLCBVSy4mI3hEO0NlbnRlciBmb3IgR2xvYmFsIEhlYWx0aCBSZXNl
YXJjaCwgVXNoZXIgSW5zdGl0dXRlIG9mIFBvcHVsYXRpb24gSGVhbHRoIFNjaWVuY2VzIGFuZCBJ
bmZvcm1hdGljcywgVW5pdmVyc2l0eSBvZiBFZGluYnVyZ2gsIEVkaW5idXJnaCwgVUsuJiN4RDtE
ZXBhcnRtZW50IG9mIEJpb21lZGljYWwgSW5mb3JtYXRpY3MsIFZhbmRlcmJpbHQgVW5pdmVyc2l0
eSBNZWRpY2FsIENlbnRlciwgTmFzaHZpbGxlLCBUTiwgVVNBLiYjeEQ7TGVlIEtvbmcgQ2hpYW4g
U2Nob29sIG9mIE1lZGljaW5lLCBOYW55YW5nIFRlY2hub2xvZ2ljYWwgVW5pdmVyc2l0eSwgU2lu
Z2Fwb3JlLCBTaW5nYXBvcmUuJiN4RDtEZXBhcnRtZW50IG9mIENhcmRpb2xvZ3ksIEVhbGluZyBI
b3NwaXRhbCwgTWlkZGxlc2V4LCBVSy4mI3hEO0ltcGVyaWFsIENvbGxlZ2UgSGVhbHRoY2FyZSBO
SFMgVHJ1c3QsIEltcGVyaWFsIENvbGxlZ2UgTG9uZG9uLCBMb25kb24sIFVLLiYjeEQ7TVJDLVBI
RSBDZW50ZXIgZm9yIEVudmlyb25tZW50IGFuZCBIZWFsdGgsIFNjaG9vbCBvZiBQdWJsaWMgSGVh
bHRoLCBJbXBlcmlhbCBDb2xsZWdlIExvbmRvbiwgTG9uZG9uLCBVSy4mI3hEO1NpbmdhcG9yZSBF
eWUgUmVzZWFyY2ggSW5zdGl0dXRlLCBTaW5nYXBvcmUgTmF0aW9uYWwgRXllIENlbnRlciwgU2lu
Z2Fwb3JlLCBTaW5nYXBvcmUuJiN4RDtEZXBhcnRtZW50IG9mIE1lZGljYWwgRXBpZGVtaW9sb2d5
IGFuZCBCaW9zdGF0aXN0aWNzLCBLYXJvbGluc2thIEluc3RpdHV0ZXQsIFN0b2NraG9sbSwgU3dl
ZGVuLiYjeEQ7T3BodGhhbG1vbG9neSBhbmQgVmlzdWFsIFNjaWVuY2VzIEFjYWRlbWljIENsaW5p
Y2FsIFByb2dyYW0gKEV5ZSBBQ1ApLCBEdWtlLU5VUyBNZWRpY2FsIFNjaG9vbCwgU2luZ2Fwb3Jl
LCBTaW5nYXBvcmUuJiN4RDtEZXBhcnRtZW50IG9mIE9waHRoYWxtb2xvZ3ksIFlvbmcgTG9vIExp
biBTY2hvb2wgb2YgTWVkaWNpbmUsIE5hdGlvbmFsIFVuaXZlcnNpdHkgb2YgU2luZ2Fwb3JlIGFu
ZCBOYXRpb25hbCBVbml2ZXJzaXR5IEhlYWx0aCBTeXN0ZW0sIFNpbmdhcG9yZSwgU2luZ2Fwb3Jl
LiYjeEQ7VW5pdCBvZiBFcGlkZW1pb2xvZ3ksIEJpb3N0YXRpc3RpY3MgYW5kIEJpb2RlbW9ncmFw
aHksIERlcGFydG1lbnQgb2YgUHVibGljIEhlYWx0aCwgU291dGhlcm4gRGVubWFyayBVbml2ZXJz
aXR5LCBPZGVuc2UsIERlbm1hcmsuJiN4RDtDZW50ZXIgZm9yIENhcmRpb3Zhc2N1bGFyIFByZXZl
bnRpb24sIENoYXJsZXMgVW5pdmVyc2l0eSBpbiBQcmFndWUsIEZpcnN0IEZhY3VsdHkgb2YgTWVk
aWNpbmUgYW5kIFRob21heWVyIEhvc3BpdGFsLCBQcmFndWUsIEN6ZWNoIFJlcHVibGljLiYjeEQ7
RGVwYXJ0bWVudCBvZiBNZWRpY2luZSBJSSwgQ2hhcmxlcyBVbml2ZXJzaXR5IGluIFByYWd1ZSwg
Rmlyc3QgRmFjdWx0eSBvZiBNZWRpY2luZSwgUHJhZ3VlLCBDemVjaCBSZXB1YmxpYy4mI3hEO0lS
Q0NTIE5ldXJvbWVkLCBQb3p6aWxsaSwgSXRhbHkuJiN4RDtEZXBhcnRtZW50IG9mIEJpb3N0YXRp
c3RpY3MsIFVuaXZlcnNpdHkgb2YgTGl2ZXJwb29sLCBMaXZlcnBvb2wsIFVLLiYjeEQ7SW5zdGl0
dXRlIG9mIFNvY2lhbCBhbmQgUHJldmVudGl2ZSBNZWRpY2luZSwgTGF1c2FubmUgVW5pdmVyc2l0
eSBIb3NwaXRhbCwgTGF1c2FubmUsIFN3aXR6ZXJsYW5kLiYjeEQ7U2FuIFJhZmZhZWxlIFJlc2Vh
cmNoIEluc3RpdHV0ZSwgTWlsYW4sIEl0YWx5LiYjeEQ7SW5zdGl0dXRlIG9mIEJpb21lZGljYWwg
VGVjaG5vbG9naWVzLCBOYXRpb25hbCBSZXNlYXJjaCBDb3VuY2lsIG9mIEl0YWx5LCBNaWxhbiwg
SXRhbHkuJiN4RDtCaW80RHJlYW1zLUJ1c2luZXNzIE51cnNlcnkgZm9yIExpZmUgU2NpZW5jZXMs
IE1pbGFuLCBJdGFseS4mI3hEO0RlcGFydG1lbnQgb2YgUHVibGljIEhlYWx0aCBhbmQgUHJpbWFy
eSBDYXJlLCBTY2hvb2wgb2YgQ2xpbmljYWwgTWVkaWNpbmUsIFVuaXZlcnNpdHkgb2YgQ2FtYnJp
ZGdlLCBDYW1icmlkZ2UsIFVLLiYjeEQ7RGVwYXJ0bWVudCBvZiBDbGluaWNhbCBFcGlkZW1pb2xv
Z3ksIExlaWRlbiBVbml2ZXJzaXR5IE1lZGljYWwgQ2VudGVyLCBMZWlkZW4sIHRoZSBOZXRoZXJs
YW5kcy4mI3hEO1NlY3Rpb24gb2YgTmVwaHJvbG9neSwgRGVwYXJ0bWVudCBvZiBJbnRlcm5hbCBN
ZWRpY2luZSwgTGVpZGVuIFVuaXZlcnNpdHkgTWVkaWNhbCBDZW50ZXIsIExlaWRlbiwgdGhlIE5l
dGhlcmxhbmRzLiYjeEQ7SW5zdGl0dXRlIG9mIENsaW5pY2FsIE1vbGVjdWxhciBCaW9sb2d5LCBD
aHJpc3RpYW4tQWxicmVjaHRzLVVuaXZlcnNpdHkgb2YgS2llbCwgS2llbCwgR2VybWFueS4mI3hE
O0RlcGFydG1lbnQgb2YgTWVkaWNpbmUgKE5lcGhyb2xvZ3ksIEh5cGVydGVuc2lvbG9neSwgUmhl
dW1hdG9sb2d5LCBFbmRvY3Jpbm9sb2d5LCBEaWFiZXRvbG9neSksIE1lZGljYWwgRmFjdWx0eSBN
YW5uaGVpbSwgVW5pdmVyc2l0eSBvZiBIZWlkZWxiZXJnLCBNYW5uaGVpbSwgR2VybWFueS4mI3hE
O0RlcGFydG1lbnQgb2YgUHVibGljIEhlYWx0aCBhbmQgUHJpbWFyeSBDYXJlLCBVbml2ZXJzaXR5
IG9mIENhbWJyaWRnZSwgQ2FtYnJpZGdlLCBVSy4mI3hEO05IUyBCbG9vZCBhbmQgVHJhbnNwbGFu
dCwgQ2FtYnJpZGdlLCBVSy4mI3hEO0RlcGFydG1lbnQgb2YgV29tZW4gYW5kIENoaWxkIEhlYWx0
aCwgSG9zcGl0YWwgZm9yIENoaWxkcmVuIGFuZCBBZG9sZXNjZW50cywgVW5pdmVyc2l0eSBvZiBM
ZWlwemlnLCBMZWlwemlnLCBHZXJtYW55LiYjeEQ7Q2VudGVyIGZvciBQZWRpYXRyaWMgUmVzZWFy
Y2gsIFVuaXZlcnNpdHkgb2YgTGVpcHppZywgTGVpcHppZywgR2VybWFueS4mI3hEO1B1YmxpYyBI
ZWFsdGggU2NpZW5jZXMtQmlvc3RhdGlzdGljcywgV2FrZSBGb3Jlc3QgU2Nob29sIG9mIE1lZGlj
aW5lLCBXaW5zdG9uLVNhbGVtLCBOQywgVVNBLiYjeEQ7R2Vub21lIEluc3RpdHV0ZSBvZiBTaW5n
YXBvcmUsIEFnZW5jeSBmb3IgU2NpZW5jZSBUZWNobm9sb2d5IGFuZCBSZXNlYXJjaCwgU2luZ2Fw
b3JlLCBTaW5nYXBvcmUuJiN4RDtJbnRlbnNpdmUgQ2FyZSBNZWRpY2luZSwgQ2hhcml0ZSwgQmVy
bGluLCBHZXJtYW55LiYjeEQ7RGVwYXJ0bWVudCBvZiBOZXBocm9sb2d5IGFuZCBIeXBlcnRlbnNp
b24sIEZyaWVkcmljaCBBbGV4YW5kZXIgVW5pdmVyc2l0eSBFcmxhbmdlbi1OdXJuYmVyZyAoRkFV
KSwgRXJsYW5nZW4sIEdlcm1hbnkuJiN4RDtEZXBhcnRtZW50IG9mIEVwaWRlbWlvbG9neSBhbmQg
Qmlvc3RhdGlzdGljcywgTVJDLVBIRSBDZW50ZXIgZm9yIEVudmlyb25tZW50IGFuZCBIZWFsdGgs
IFNjaG9vbCBvZiBQdWJsaWMgSGVhbHRoLCBJbXBlcmlhbCBDb2xsZWdlIExvbmRvbiwgTG9uZG9u
LCBVSy4mI3hEO0ltcGVyaWFsIENvbGxlZ2UgTklIUiBCaW9tZWRpY2FsIFJlc2VhcmNoIENlbnRl
ciwgSW1wZXJpYWwgQ29sbGVnZSBMb25kb24sIExvbmRvbiwgVUsuJiN4RDtEZW1lbnRpYSBSZXNl
YXJjaCBJbnN0aXR1dGUsIEltcGVyaWFsIENvbGxlZ2UgTG9uZG9uLCBMb25kb24sIFVLLiYjeEQ7
SGVhbHRoIERhdGEgUmVzZWFyY2ggVUstTG9uZG9uLCBMb25kb24sIFVLLiYjeEQ7RGVwYXJ0bWVu
dCBvZiBBbmF0b215IGFuZCBDZWxsIEJpb2xvZ3ksIFVuaXZlcnNpdHkgTWVkaWNpbmUgR3JlaWZz
d2FsZCwgR3JlaWZzd2FsZCwgR2VybWFueS4mI3hEO0xhYm9yYXRvcnkgb2YgRXBpZGVtaW9sb2d5
IGFuZCBQb3B1bGF0aW9uIFNjaWVuY2VzLCBOYXRpb25hbCBJbnN0aXR1dGUgb24gQWdpbmcsIElu
dHJhbXVyYWwgUmVzZWFyY2ggUHJvZ3JhbSwgVVMgTmF0aW9uYWwgSW5zdGl0dXRlcyBvZiBIZWFs
dGgsIEJhbHRpbW9yZSwgTUQsIFVTQS4mI3hEO0dlbmVyYXRpb24gUiBTdHVkeSBHcm91cCwgRXJh
c211cyBNQywgVW5pdmVyc2l0eSBNZWRpY2FsIENlbnRlciBSb3R0ZXJkYW0sIFJvdHRlcmRhbSwg
dGhlIE5ldGhlcmxhbmRzLiYjeEQ7RGVwYXJ0bWVudCBvZiBQZWRpYXRyaWNzLCBFcmFzbXVzIE1D
LCBVbml2ZXJzaXR5IE1lZGljYWwgQ2VudGVyIFJvdHRlcmRhbSwgUm90dGVyZGFtLCBUaGUgTmV0
aGVybGFuZHMuJiN4RDtJbnN0aXR1dGUgb2YgU29jaWFsIGFuZCBQcmV2ZW50aXZlIE1lZGljaW5l
IChJU1BNKSwgVW5pdmVyc2l0eSBvZiBCZXJuLCBCZXJuLCBTd2l0emVybGFuZC4mI3hEO1NlY3Rp
b24gb24gTmVwaHJvbG9neSwgSW50ZXJuYWwgTWVkaWNpbmUsIFdha2UgRm9yZXN0IFNjaG9vbCBv
ZiBNZWRpY2luZSwgV2luc3Rvbi1TYWxlbSwgTkMsIFVTQS4mI3hEO0luc3RpdHV0ZSBvZiBNZWRp
Y2FsIEluZm9ybWF0aWNzIGFuZCBTdGF0aXN0aWNzLCBLaWVsIFVuaXZlcnNpdHksIFVuaXZlcnNp
dHkgSG9zcGl0YWwgU2NobGVzd2lnLUhvbHN0ZWluLCBLaWVsLCBHZXJtYW55LiYjeEQ7U2Nob29s
IG9mIFB1YmxpYyBIZWFsdGggYW5kIENvbW11bml0eSBNZWRpY2luZSwgSGVicmV3IFVuaXZlcnNp
dHkgb2YgSmVydXNhbGVtLCBKZXJ1c2FsZW0sIElzcmFlbC4mI3hEO0RlcGFydG1lbnQgb2YgR2Vu
b21pY3Mgb2YgQ29tbW9uIERpc2Vhc2UsIEltcGVyaWFsIENvbGxlZ2UgTG9uZG9uLCBMb25kb24s
IFVLLiYjeEQ7TWFzc2FjaHVzZXR0cyBWZXRlcmFucyBFcGlkZW1pb2xvZ3kgUmVzZWFyY2ggYW5k
IEluZm9ybWF0aW9uIENlbnRlciwgVkEgQ29vcGVyYXRpdmUgU3R1ZGllcyBQcm9ncmFtLCBWQSBC
b3N0b24gSGVhbHRoY2FyZSBTeXN0ZW0sIEJvc3RvbiwgTUEsIFVTQS4mI3hEO01vbGVjdWxhciBH
ZXJpYXRyaWNzLCBEZXBhcnRtZW50IG9mIFB1YmxpYyBIZWFsdGggYW5kIENhcmluZyBTY2llbmNl
cywgVXBwc2FsYSBVbml2ZXJzaXR5LCBVcHBzYWxhLCBTd2VkZW4uJiN4RDtSZXNlYXJjaCBVbml0
IG9mIE1vbGVjdWxhciBFcGlkZW1pb2xvZ3ksIEhlbG1ob2x0eiBaZW50cnVtIE11bmNoZW4tR2Vy
bWFuIFJlc2VhcmNoIENlbnRlciBmb3IgRW52aXJvbm1lbnRhbCBIZWFsdGgsIE5ldWhlcmJlcmcs
IEdlcm1hbnkuJiN4RDtJbnN0aXR1dGUgb2YgRXBpZGVtaW9sb2d5LCBIZWxtaG9sdHogWmVudHJ1
bSBNdW5jaGVuLUdlcm1hbiBSZXNlYXJjaCBDZW50ZXIgZm9yIEVudmlyb25tZW50YWwgSGVhbHRo
LCBOZXVoZXJiZXJnLCBHZXJtYW55LiYjeEQ7R2VybWFuIENlbnRlciBmb3IgRGlhYmV0ZXMgUmVz
ZWFyY2ggKERaRCksIE5ldWhlcmJlcmcsIEdlcm1hbnkuJiN4RDtEaXZpc2lvbiBvZiBQcmV2ZW50
aXZlIE1lZGljaW5lLCBCcmlnaGFtIGFuZCBXb21lbiZhcG9zO3MgSG9zcGl0YWwsIEJvc3Rvbiwg
TUEsIFVTQS4mI3hEO1FJTVIgQmVyZ2hvZmVyIE1lZGljYWwgUmVzZWFyY2ggSW5zdGl0dXRlLCBC
cmlzYmFuZSwgUXVlZW5zbGFuZCwgQXVzdHJhbGlhLiYjeEQ7SWNlbGFuZGljIEhlYXJ0IEFzc29j
aWF0aW9uLCBLb3Bhdm9ndXIsIEljZWxhbmQuJiN4RDtGYWN1bHR5IG9mIE1lZGljaW5lLCBTY2hv
b2wgb2YgSGVhbHRoIFNjaWVuY2VzLCBVbml2ZXJzaXR5IG9mIEljZWxhbmQsIFJleWtqYXZpaywg
SWNlbGFuZC4mI3hEO0VzdG9uaWFuIEdlbm9tZSBDZW50ZXIsIEluc3RpdHV0ZSBvZiBHZW5vbWlj
cywgVW5pdmVyc2l0eSBvZiBUYXJ0dSwgVGFydHUsIEVzdG9uaWEuJiN4RDtNb250cmVhbCBVbml2
ZXJzaXR5IEhvc3BpdGFsIFJlc2VhcmNoIENlbnRlciwgQ0hVTSwgTW9udHJlYWwsIFF1ZWJlYywg
Q2FuYWRhLiYjeEQ7TWVkcGhhcm1nZW5lLCBNb250cmVhbCwgUXVlYmVjLCBDYW5hZGEuJiN4RDtM
YWJvcmF0b3J5IG9mIEVwaWRlbWlvbG9neSBhbmQgUG9wdWxhdGlvbiBTY2llbmNlcywgTmF0aW9u
YWwgSW5zdGl0dXRlIG9uIEFnaW5nLCBJbnRyYW11cmFsIFJlc2VhcmNoIFByb2dyYW0sIFVTIE5h
dGlvbmFsIEluc3RpdHV0ZXMgb2YgSGVhbHRoLCBCZXRoZXNkYSwgTUQsIFVTQS4mI3hEO0ludGVy
ZGlzY2lwbGluYXJ5IENlbnRlciBvZiBQc3ljaG9wYXRob2xvZ3kgYW5kIEVtb3Rpb24gUmVndWxh
dGlvbiAoSUNQRSksIFVuaXZlcnNpdHkgb2YgR3JvbmluZ2VuLCBVbml2ZXJzaXR5IE1lZGljYWwg
Q2VudGVyIEdyb25pbmdlbiwgR3JvbmluZ2VuLCB0aGUgTmV0aGVybGFuZHMuJiN4RDtWYW5kZXJi
aWx0IEdlbmV0aWNzIEluc3RpdHV0ZSwgVmFuZGVyYmlsdCBVbml2ZXJzaXR5IE1lZGljYWwgQ2Vu
dGVyLCBOYXNodmlsbGUsIFROLCBVU0EuJiN4RDtEaXZpc2lvbiBvZiBFcGlkZW1pb2xvZ3ksIERl
cGFydG1lbnQgb2YgTWVkaWNpbmUsIFZhbmRlcmJpbHQgR2VuZXRpY3MgSW5zdGl0dXRlLCBWYW5k
ZXJiaWx0IFVuaXZlcnNpdHkgTWVkaWNhbCBDZW50ZXIsIE5hc2h2aWxsZSwgVE4sIFVTQS4mI3hE
O0RlcGFydG1lbnQgb2YgVmV0ZXJhbiZhcG9zO3MgQWZmYWlycywgVGVubmVzc2VlIFZhbGxleSBI
ZWFsdGhjYXJlIFN5c3RlbSAoNjI2KS9WYW5kZXJiaWx0IFVuaXZlcnNpdHksIE5hc2h2aWxsZSwg
VE4sIFVTQS4mI3hEO0RlcGFydG1lbnQgb2YgUGFlZGlhdHJpY3MsIFlvbmcgTG9vIExpbiBTY2hv
b2wgb2YgTWVkaWNpbmUsIE5hdGlvbmFsIFVuaXZlcnNpdHkgb2YgU2luZ2Fwb3JlLCBTaW5nYXBv
cmUsIFNpbmdhcG9yZS4mI3hEO0tob28gVGVjayBQdWF0LU5hdGlvbmFsIFVuaXZlcnNpdHkgQ2hp
bGRyZW4mYXBvcztzIE1lZGljYWwgSW5zdGl0dXRlLCBOYXRpb25hbCBVbml2ZXJzaXR5IEhlYWx0
aCBTeXN0ZW0sIFNpbmdhcG9yZSwgU2luZ2Fwb3JlLiYjeEQ7Q2xpbmljYWwgRGl2aXNpb24gb2Yg
TmV1cm9nZXJpYXRyaWNzLCBEZXBhcnRtZW50IG9mIE5ldXJvbG9neSwgTWVkaWNhbCBVbml2ZXJz
aXR5IG9mIEdyYXosIEdyYXosIEF1c3RyaWEuJiN4RDtJbnN0aXR1dGUgZm9yIE1lZGljYWwgSW5m
b3JtYXRpY3MsIFN0YXRpc3RpY3MgYW5kIERvY3VtZW50YXRpb24sIE1lZGljYWwgVW5pdmVyc2l0
eSBvZiBHcmF6LCBHcmF6LCBBdXN0cmlhLiYjeEQ7RGVwYXJ0bWVudCBvZiBHZW5ldGljcywgU2hh
bmdoYWktTU9TVCBLZXkgTGFib3JhdG9yeSBvZiBIZWFsdGggYW5kIERpc2Vhc2UgR2Vub21pY3Ms
IENoaW5lc2UgTmF0aW9uYWwgSHVtYW4gR2Vub21lIENlbnRlciwgU2hhbmdoYWksIENoaW5hLiYj
eEQ7U2hhbmdoYWkgSW5kdXN0cmlhbCBUZWNobm9sb2d5IEluc3RpdHV0ZSwgU2hhbmdoYWksIENo
aW5hLiYjeEQ7RGVwYXJ0bWVudCBvZiBQZWRpYXRyaWNzLCBUYW1wZXJlIFVuaXZlcnNpdHkgSG9z
cGl0YWwsIFRhbXBlcmUsIEZpbmxhbmQuJiN4RDtEZXBhcnRtZW50IG9mIFBlZGlhdHJpY3MsIEZh
Y3VsdHkgb2YgTWVkaWNpbmUgYW5kIExpZmUgU2NpZW5jZXMsIFVuaXZlcnNpdHkgb2YgVGFtcGVy
ZSwgVGFtcGVyZSwgRmlubGFuZC4mI3hEO05ITEJJJmFwb3M7cyBGcmFtaW5naGFtIEhlYXJ0IFN0
dWR5LCBGcmFtaW5naGFtLCBNQSwgVVNBLiYjeEQ7VGhlIENlbnRlciBmb3IgUG9wdWxhdGlvbiBT
dHVkaWVzLCBOSExCSSwgRnJhbWluZ2hhbSwgTUEsIFVTQS4mI3hEO0RpdmlzaW9uIG9mIE5lcGhy
b2xvZ3ksIEludGVybmFsIE1lZGljaW5lIFNlcnZpY2VzLCBMYW5kc3BpdGFsaS1UaGUgTmF0aW9u
YWwgVW5pdmVyc2l0eSBIb3NwaXRhbCBvZiBJY2VsYW5kLCBSZXlramF2aWssIEljZWxhbmQuJiN4
RDtEaXZpc2lvbiBvZiBDYXJkaW92YXNjdWxhciBNZWRpY2luZSwgRGVwYXJ0bWVudCBvZiBNZWRp
Y2luZSwgU3RhbmZvcmQgVW5pdmVyc2l0eSBTY2hvb2wgb2YgTWVkaWNpbmUsIFN0YW5mb3JkLCBD
QSwgVVNBLiYjeEQ7U3RhbmZvcmQgQ2FyZGlvdmFzY3VsYXIgSW5zdGl0dXRlLCBTdGFuZm9yZCBV
bml2ZXJzaXR5LCBTdGFuZm9yZCwgQ0EsIFVTQS4mI3hEO01vbGVjdWxhciBFcGlkZW1pb2xvZ3kg
YW5kIFNjaWVuY2UgZm9yIExpZmUgTGFib3JhdG9yeSwgRGVwYXJ0bWVudCBvZiBNZWRpY2FsIFNj
aWVuY2VzLCBVcHBzYWxhIFVuaXZlcnNpdHksIFVwcHNhbGEsIFN3ZWRlbi4mI3hEO1N0YW5mb3Jk
IERpYWJldGVzIFJlc2VhcmNoIENlbnRlciwgU3RhbmZvcmQgVW5pdmVyc2l0eSwgU3RhbmZvcmQs
IENBLCBVU0EuJiN4RDtNYXggUGxhbmNrIEluc3RpdHV0ZSBvZiBQc3ljaGlhdHJ5LCBNdW5pY2gs
IEdlcm1hbnkuJiN4RDtUaGUgQ2VudGVyIG9mIFB1YmxpYyBIZWFsdGggU2NpZW5jZXMsIFVuaXZl
cnNpdHkgb2YgSWNlbGFuZCwgUmV5a2phdmlrLCBJY2VsYW5kLiYjeEQ7RGVwYXJ0bWVudCBvZiBP
cGh0aGFsbW9sb2d5LCBNZWRpY2FsIEZhY3VsdHkgTWFubmhlaW0sIFVuaXZlcnNpdHkgSGVpZGVs
YmVyZywgTWFubmhlaW0sIEdlcm1hbnkuJiN4RDtCZWlqaW5nIEluc3RpdHV0ZSBvZiBPcGh0aGFs
bW9sb2d5LCBCZWlqaW5nIEtleSBMYWJvcmF0b3J5IG9mIE9waHRoYWxtb2xvZ3kgYW5kIFZpc3Vh
bCBTY2llbmNlcywgQmVpamluZyBUb25ncmVuIEhvc3BpdGFsLCBDYXBpdGFsIE1lZGljYWwgVW5p
dmVyc2l0eSwgQmVpamluZywgQ2hpbmEuJiN4RDtHZWlzaW5nZXIgUmVzZWFyY2gsIEJpb21lZGlj
YWwgYW5kIFRyYW5zbGF0aW9uYWwgSW5mb3JtYXRpY3MgSW5zdGl0dXRlLCBSb2NrdmlsbGUsIE1E
LCBVU0EuJiN4RDtEZXBhcnRtZW50IG9mIENsaW5pY2FsIFBoeXNpb2xvZ3ksIFRhbXBlcmUgVW5p
dmVyc2l0eSBIb3NwaXRhbCwgVGFtcGVyZSwgRmlubGFuZC4mI3hEO0RlcGFydG1lbnQgb2YgQ2xp
bmljYWwgUGh5c2lvbG9neSwgRmlubmlzaCBDYXJkaW92YXNjdWxhciBSZXNlYXJjaCBDZW50ZXIt
VGFtcGVyZSwgRmFjdWx0eSBvZiBNZWRpY2luZSBhbmQgSGVhbHRoIFRlY2hub2xvZ3ksIFRhbXBl
cmUgVW5pdmVyc2l0eSwgVGFtcGVyZSwgRmlubGFuZC4mI3hEO0t5b3RvLU1jR2lsbCBJbnRlcm5h
dGlvbmFsIENvbGxhYm9yYXRpdmUgU2Nob29sIGluIEdlbm9taWMgTWVkaWNpbmUsIEt5b3RvIFVu
aXZlcnNpdHkgR3JhZHVhdGUgU2Nob29sIG9mIE1lZGljaW5lLCBLeW90bywgSmFwYW4uJiN4RDtE
ZXBhcnRtZW50IG9mIEh1bWFuIEdlbmV0aWNzLCBHcmFkdWF0ZSBTY2hvb2wgb2YgUHVibGljIEhl
YWx0aCwgVW5pdmVyc2l0eSBvZiBQaXR0c2J1cmdoLCBQaXR0c2J1cmdoLCBQQSwgVVNBLiYjeEQ7
RGVwYXJ0bWVudCBvZiBCaW9tZWRpY2FsIEluZm9ybWF0aWNzLCBIYXJ2YXJkIE1lZGljYWwgU2No
b29sLCBCb3N0b24sIE1BLCBVU0EuJiN4RDtEZXBhcnRtZW50IG9mIE1lZGljaW5lLCBLdW9waW8g
VW5pdmVyc2l0eSBIb3NwaXRhbCwgS3VvcGlvLCBGaW5sYW5kLiYjeEQ7RGV1dHNjaGVzIEhlcnp6
ZW50cnVtIE11bmNoZW4sIFRlY2huaXNjaGUgVW5pdmVyc2l0YXQgTXVuY2hlbiwgTXVuaWNoLCBH
ZXJtYW55LiYjeEQ7RFpISyAoR2VybWFuIENlbnRlciBmb3IgQ2FyZGlvdmFzY3VsYXIgUmVzZWFy
Y2gpLCBQYXJ0bmVyIFNpdGUgTXVuaWNoIEhlYXJ0IEFsbGlhbmNlLCBNdW5pY2gsIEdlcm1hbnku
JiN4RDtJbnN0aXR1dGUgb2YgRXBpZGVtaW9sb2d5IGFuZCBCaW9zdGF0aXN0aWNzLCBVbml2ZXJz
aXR5IG9mIFVsbSwgVWxtLCBHZXJtYW55LiYjeEQ7TmF0aW9uYWwgSGVhcnQgYW5kIEx1bmcgSW5z
dGl0dXRlLCBJbXBlcmlhbCBDb2xsZWdlIExvbmRvbiwgTG9uZG9uLCBVSy4mI3hEO0ludGVncmF0
ZWQgUmVzZWFyY2ggYW5kIFRyZWF0bWVudCBDZW50ZXIgQWRpcG9zaXR5IERpc2Vhc2VzLCBVbml2
ZXJzaXR5IG9mIExlaXB6aWcsIExlaXB6aWcsIEdlcm1hbnkuJiN4RDtEaXZpc2lvbiBvZiBOZXBo
cm9sb2d5IGFuZCBIeXBlcnRlbnNpb24sIExveW9sYSBVbml2ZXJzaXR5IENoaWNhZ28sIENoaWNh
Z28sIElMLCBVU0EuJiN4RDtEaXZpc2lvbiBvZiBHZW5ldGljIEVwaWRlbWlvbG9neSwgRGVwYXJ0
bWVudCBvZiBNZWRpY2FsIEdlbmV0aWNzLCBNb2xlY3VsYXIgYW5kIENsaW5pY2FsIFBoYXJtYWNv
bG9neSwgTWVkaWNhbCBVbml2ZXJzaXR5IG9mIElubnNicnVjaywgSW5uc2JydWNrLCBBdXN0cmlh
LiYjeEQ7UklLRU4gQ2VudGVyIGZvciBJbnRlZ3JhdGl2ZSBNZWRpY2FsIFNjaWVuY2VzIChJTVMp
LCBZb2tvaGFtYSAoS2FuYWdhd2EpLCBKYXBhbi4mI3hEO1RoZSBEZXBhcnRtZW50IG9mIFB1Ymxp
YyBIZWFsdGggU29sdXRpb25zLCBOYXRpb25hbCBJbnN0aXR1dGUgZm9yIEhlYWx0aCBhbmQgV2Vs
ZmFyZSwgSGVsc2lua2ksIEZpbmxhbmQuJiN4RDtEaWFiZXRlcyBhbmQgT2Jlc2l0eSBSZXNlYXJj
aCBQcm9ncmFtLCBVbml2ZXJzaXR5IG9mIEhlbHNpbmtpLCBIZWxzaW5raSwgRmlubGFuZC4mI3hE
O0luc3RpdHV0ZSBvZiBDbGluaWNhbCBNZWRpY2luZSwgSW50ZXJuYWwgTWVkaWNpbmUsIFVuaXZl
cnNpdHkgb2YgRWFzdGVybiBGaW5sYW5kLCBLdW9waW8sIEZpbmxhbmQuJiN4RDtEaXZpc2lvbiBv
ZiBCaW9tZWRpY2FsIEluZm9ybWF0aWNzIGFuZCBQZXJzb25hbGl6ZWQgTWVkaWNpbmUsIFNjaG9v
bCBvZiBNZWRpY2luZSwgVW5pdmVyc2l0eSBvZiBDb2xvcmFkbyBEZW52ZXItQW5zY2h1dHogTWVk
aWNhbCBDYW1wdXMsIEF1cm9yYSwgQ08sIFVTQS4mI3hEO0RlcGFydG1lbnQgb2YgQ2xpbmljYWwg
Q2hlbWlzdHJ5LCBGaW1sYWIgTGFib3JhdG9yaWVzLCBUYW1wZXJlLCBGaW5sYW5kLiYjeEQ7RGVw
YXJ0bWVudCBvZiBDbGluaWNhbCBDaGVtaXN0cnksIEZpbm5pc2ggQ2FyZGlvdmFzY3VsYXIgUmVz
ZWFyY2ggQ2VudGVyLVRhbXBlcmUsIEZhY3VsdHkgb2YgTWVkaWNpbmUgYW5kIExpZmUgU2NpZW5j
ZXMsIFVuaXZlcnNpdHkgb2YgVGFtcGVyZSwgVGFtcGVyZSwgRmlubGFuZC4mI3hEO0luc3RpdHV0
ZSBvZiBFcGlkZW1pb2xvZ3kgYW5kIEJpb2JhbmsgUG9wZ2VuLCBLaWVsIFVuaXZlcnNpdHksIEtp
ZWwsIEdlcm1hbnkuJiN4RDtEaWFiZXRlcyBDZW50ZXIsIEtob28gVGVjayBQdWF0IEhvc3BpdGFs
LCBTaW5nYXBvcmUsIFNpbmdhcG9yZS4mI3hEO0NhcmRpb3Zhc2N1bGFyIEVwaWRlbWlvbG9neSwg
RGVwYXJ0bWVudCBvZiBNZWRpY2FsIFNjaWVuY2VzLCBVcHBzYWxhIFVuaXZlcnNpdHksIFVwcHNh
bGEsIFN3ZWRlbi4mI3hEO051ZmZpZWxkIERlcGFydG1lbnQgb2YgTWVkaWNpbmUsIFVuaXZlcnNp
dHkgb2YgT3hmb3JkLCBPeGZvcmQsIFVLLiYjeEQ7QnJvYWQgSW5zdGl0dXRlIG9mIEhhcnZhcmQg
YW5kIE1JVCwgQ2FtYnJpZGdlLCBNQSwgVVNBLiYjeEQ7RGVwYXJ0bWVudCBvZiBNZWRpY2luZSwg
WW9uZyBMb28gTGluIFNjaG9vbCBvZiBNZWRpY2luZSwgTmF0aW9uYWwgVW5pdmVyc2l0eSBvZiBT
aW5nYXBvcmUgYW5kIE5hdGlvbmFsIFVuaXZlcnNpdHkgSGVhbHRoIFN5c3RlbSwgU2luZ2Fwb3Jl
LCBTaW5nYXBvcmUuJiN4RDtUaGUgTWluZGljaCBDaGlsZCBIZWFsdGggYW5kIERldmVsb3BtZW50
IEluc3RpdHV0ZSwgSWNhaG4gU2Nob29sIG9mIE1lZGljaW5lIGF0IE1vdW50IFNpbmFpLCBOZXcg
WW9yaywgTlksIFVTQS4mI3hEO1RhcmdldCBTY2llbmNlcy1HZW5ldGljcywgR2xheG9TbWl0aEts
aW5lLCBBbGJ1cXVlcnF1ZSwgTk0sIFVTQS4mI3hEO1dlbGxjb21lIFRydXN0IENlbnRlciBmb3Ig
SHVtYW4gR2VuZXRpY3MsIFVuaXZlcnNpdHkgb2YgT3hmb3JkLCBPeGZvcmQsIFVLLiYjeEQ7T3hm
b3JkIENlbnRlciBmb3IgRGlhYmV0ZXMsIEVuZG9jcmlub2xvZ3kgYW5kIE1ldGFib2xpc20sIFVu
aXZlcnNpdHkgb2YgT3hmb3JkLCBPeGZvcmQsIFVLLiYjeEQ7RGVwYXJ0bWVudCBvZiBUcmFuc2xh
dGlvbmFsIFJlc2VhcmNoIGluIFBzeWNoaWF0cnksIE1heCBQbGFuY2sgSW5zdGl0dXRlIG9mIFBz
eWNoaWF0cnksIE11bmljaCwgR2VybWFueS4mI3hEO1N5bmxhYiBBY2FkZW15LCBTeW5sYWIgSG9s
ZGluZyBEZXV0c2NobGFuZCBHbWJILCBNYW5uaGVpbSwgR2VybWFueS4mI3hEO0NsaW5pY2FsIElu
c3RpdHV0ZSBvZiBNZWRpY2FsIGFuZCBDaGVtaWNhbCBMYWJvcmF0b3J5IERpYWdub3N0aWNzLCBN
ZWRpY2FsIFVuaXZlcnNpdHkgb2YgR3JheiwgR3JheiwgQXVzdHJpYS4mI3hEO01lZGljYWwgQ2xp
bmljIFYsIE1lZGljYWwgRmFjdWx0eSBNYW5uaGVpbSwgVW5pdmVyc2l0eSBvZiBIZWlkZWxiZXJn
LCBNYW5uaGVpbSwgR2VybWFueS4mI3hEO0xhYm9yYXRvcnkgb2YgQ2xpbmljYWwgR2Vub21lIFNl
cXVlbmNpbmcsIEdyYWR1YXRlIFNjaG9vbCBvZiBGcm9udGllciBTY2llbmNlcywgVGhlIFVuaXZl
cnNpdHkgb2YgVG9reW8sIFRva3lvLCBKYXBhbi4mI3hEO0luZGVwZW5kZW50IFJlc2VhcmNoIEdy
b3VwIENsaW5pY2FsIEVwaWRlbWlvbG9neSwgSGVsbWhvbHR6IFplbnRydW0gTXVuY2hlbiwgR2Vy
bWFuIFJlc2VhcmNoIENlbnRlciBmb3IgRW52aXJvbm1lbnRhbCBIZWFsdGgsIE5ldWhlcmJlcmcs
IEdlcm1hbnkuJiN4RDtDaGFpciBvZiBFcGlkZW1pb2xvZ3ksIEx1ZHdpZy0gTWF4aW1pbGlhbnMt
VW5pdmVyc2l0YXQgTXVuY2hlbiBhdCBVTklLQS1UIEF1Z3NidXJnLCBBdWdzYnVyZywgR2VybWFu
eS4mI3hEO0luc3RpdHV0ZSBvZiBIdW1hbiBHZW5ldGljcywgSGVsbWhvbHR6IFplbnRydW0gTXVu
Y2hlbiwgTmV1aGVyYmVyZywgR2VybWFueS4mI3hEO0luc3RpdHV0ZSBvZiBIdW1hbiBHZW5ldGlj
cywgVGVjaG5pc2NoZSBVbml2ZXJzaXRhdCBNdW5jaGVuLCBNdW5pY2gsIEdlcm1hbnkuJiN4RDtI
eXBlcnRlbnNpb24gYW5kIENhcmRpb3Zhc2N1bGFyIERpc2Vhc2UsIERlcGFydG1lbnQgb2YgQ2xp
bmNpYWwgU2NpZW5jZXMgTWFsbW8sIEx1bmQgVW5pdmVyc2l0eSwgTWFsbW8sIFN3ZWRlbi4mI3hE
O0RlcGFydG1lbnQgb2YgUHN5Y2hpYXRyeSwgVlUgVW5pdmVyc2l0eSBNZWRpY2FsIENlbnRlciwg
QW1zdGVyZGFtLCB0aGUgTmV0aGVybGFuZHMuJiN4RDtEZXBhcnRtZW50IG9mIEdlbmV0aWNzLCBV
bml2ZXJzaXR5IG9mIE5vcnRoIENhcm9saW5hLCBDaGFwZWwgSGlsbCwgTkMsIFVTQS4mI3hEO0lu
c3RpdHV0ZSBmb3IgTW9sZWN1bGFyIEJpb3NjaWVuY2UsIFVuaXZlcnNpdHkgb2YgUXVlZW5zbGFu
ZCwgU3QgTHVjaWEsIFF1ZWVuc2xhbmQsIEF1c3RyYWxpYS4mI3hEO0RlcGFydG1lbnQgb2YgUHVi
bGljIEhlYWx0aCBhbmQgUHJpbWFyeSBDYXJlLCBMZWlkZW4gVW5pdmVyc2l0eSBNZWRpY2FsIENl
bnRlciwgTGVpZGVuLCB0aGUgTmV0aGVybGFuZHMuJiN4RDtDZW50ZXIgZm9yIFB1YmxpYyBIZWFs
dGggR2Vub21pY3MsIFVuaXZlcnNpdHkgb2YgVmlyZ2luaWEsIENoYXJsb3R0ZXN2aWxsZSwgQ2hh
cmxvdHRlc3ZpbGxlLCBWQSwgVVNBLiYjeEQ7RGl2aXNpb24gb2YgTmVwaHJvbG9neSwgRGVwYXJ0
bWVudCBvZiBNZWRpY2luZSwgSWNhaG4gU2Nob29sIG9mIE1lZGljaW5lIGF0IE1vdW50IFNpbmFp
LCBOZXcgWW9yaywgTlksIFVTQS4mI3hEO0xhYm9yYXRvcnkgb2YgTmV1cm9nZW5ldGljcywgTmF0
aW9uYWwgSW5zdGl0dXRlIG9uIEFnaW5nLCBOYXRpb25hbCBJbnN0aXR1dGVzIG9mIEhlYWx0aCwg
QmV0aGVzZGEsIE1ELCBVU0EuJiN4RDtEYXRhIFRlY25pY2EgSW50ZXJuYXRpb25hbCwgR2xlbiBF
Y2hvLCBNRCwgVVNBLiYjeEQ7SW5zdGl0dXRlIG9mIENsaW5pY2FsIENoZW1pc3RyeSBhbmQgTGFi
b3JhdG9yeSBNZWRpY2luZSwgVW5pdmVyc2l0eSBNZWRpY2luZSBHcmVpZnN3YWxkLCBHcmVpZnN3
YWxkLCBHZXJtYW55LiYjeEQ7RGVwYXJ0bWVudCBvZiBDYXJkaW9sb2d5LCBIZWFydCBDZW50ZXIs
IFRhbXBlcmUgVW5pdmVyc2l0eSBIb3NwaXRhbCwgVGFtcGVyZSwgRmlubGFuZC4mI3hEO0RlcGFy
dG1lbnQgb2YgQ2FyZGlvbG9neSwgRmlubmlzaCBDYXJkaW92YXNjdWxhciBSZXNlYXJjaCBDZW50
ZXItVGFtcGVyZSwgRmFjdWx0eSBvZiBNZWRpY2luZSBhbmQgTGlmZSBTY2llbmNlcywgVGFtcGVy
ZSBVbml2ZXJzaXR5LCBUYW1wZXJlLCBGaW5sYW5kLiYjeEQ7RGVwYXJ0bWVudCBvZiBCaW9zdGF0
aXN0aWNzLCBCb3N0b24gVW5pdmVyc2l0eSBTY2hvb2wgb2YgUHVibGljIEhlYWx0aCwgQm9zdG9u
LCBNQSwgVVNBLiYjeEQ7U2VjdGlvbiBvZiBHZXJvbnRvbG9neSBhbmQgR2VyaWF0cmljcywgRGVw
YXJ0bWVudCBvZiBJbnRlcm5hbCBNZWRpY2luZSwgTGVpZGVuIFVuaXZlcnNpdHkgTWVkaWNhbCBD
ZW50ZXIsIExlaWRlbiwgdGhlIE5ldGhlcmxhbmRzLiYjeEQ7VW5pdmVyc2l0eSBvZiBNYXJ5bGFu
ZCBTY2hvb2wgb2YgTWVkaWNpbmUsIEJhbHRpbW9yZSwgTUQsIFVTQS4mI3hEO0NhcmRpb3Zhc2N1
bGFyIERpdmlzaW9uLCBCcmlnaGFtIGFuZCBXb21lbiZhcG9zO3MgSG9zcGl0YWwsIEJvc3Rvbiwg
TUEsIFVTQS4mI3hEO1RJTUkgU3R1ZHkgR3JvdXAsIEJvc3RvbiwgTUEsIFVTQS4mI3hEO0RlcGFy
dG1lbnQgb2YgQ2xpbmljYWwgQmlvY2hlbWlzdHJ5LCBMYW5kc3BpdGFsaSBVbml2ZXJzaXR5IEhv
c3BpdGFsLCBSZXlramF2aWssIEljZWxhbmQuJiN4RDtJbnN0aXR1dGUgb2YgQ2FyZGlvdmFzY3Vs
YXIgYW5kIE1lZGljYWwgU2NpZW5jZXMsIFVuaXZlcnNpdHkgb2YgR2xhc2dvdywgR2xhc2dvdywg
VUsuJiN4RDtCaW9jaGVtaXN0cnksIFdha2UgRm9yZXN0IFNjaG9vbCBvZiBNZWRpY2luZSwgV2lu
c3Rvbi1TYWxlbSwgTkMsIFVTQS4mI3hEO0RlcGFydG1lbnQgb2YgTWVkaWNpbmUsIEdlcmlhdHJp
Y3MgU2VjdGlvbiwgQm9zdG9uIE1lZGljYWwgQ2VudGVyLCBCb3N0b24gVW5pdmVyc2l0eSBTY2hv
b2wgb2YgTWVkaWNpbmUsIEJvc3RvbiwgTUEsIFVTQS4mI3hEO05hdGlvbmFsIEluc3RpdHV0ZSBm
b3IgSGVhbHRoIGFuZCBXZWxmYXJlLCBIZWxzaW5raSwgRmlubGFuZC4mI3hEO0luc3RpdHV0ZSBv
ZiBHZW5ldGljIGFuZCBCaW9tZWRpY2FsIFJlc2VhcmNoLCBOYXRpb25hbCBSZXNlYXJjaCBDb3Vu
Y2lsIG9mIEl0YWx5LCBVT1Mgb2YgU2Fzc2FyaSwgTGkgUHVudGksIFNhc3NhcmksIEl0YWx5LiYj
eEQ7RGVwYXJ0bWVudCBvZiBQc3ljaGlhdHJ5LCBVbml2ZXJzaXR5IEhvc3BpdGFsIG9mIExhdXNh
bm5lLCBMYXVzYW5uZSwgU3dpdHplcmxhbmQuJiN4RDtGYWN1bHR5IG9mIE1lZGljaW5lLCBVbml2
ZXJzaXR5IG9mIFNwbGl0LCBTcGxpdCwgQ3JvYXRpYS4mI3hEO0dlbi1pbmZvIEx0ZCwgWmFncmVi
LCBDcm9hdGlhLiYjeEQ7U2VydmljZSBkZSBOZXBocm9sb2dpZSwgR2VuZXZhIFVuaXZlcnNpdHkg
SG9zcGl0YWxzLCBHZW5ldmEsIFN3aXR6ZXJsYW5kLiYjeEQ7Q2VudGVyIGZvciBDb2duaXRpdmUg
QWdlaW5nIGFuZCBDb2duaXRpdmUgRXBpZGVtaW9sb2d5LCBVbml2ZXJzaXR5IG9mIEVkaW5idXJn
aCwgRWRpbmJ1cmdoLCBVSy4mI3hEO0VpbnRob3ZlbiBMYWJvcmF0b3J5IG9mIEV4cGVyaW1lbnRh
bCBWYXNjdWxhciBSZXNlYXJjaCwgTGVpZGVuIFVuaXZlcnNpdHkgTWVkaWNhbCBDZW50ZXIsIExl
aWRlbiwgdGhlIE5ldGhlcmxhbmRzLiYjeEQ7RGVwYXJ0bWVudCBvZiBDbGluaWNhbCBQaHlzaW9s
b2d5IGFuZCBOdWNsZWFyIE1lZGljaW5lLCBUdXJrdSBVbml2ZXJzaXR5IEhvc3BpdGFsLCBUdXJr
dSwgRmlubGFuZC4mI3hEO1Jlc2VhcmNoIENlbnRlciBvZiBBcHBsaWVkIGFuZCBQcmV2ZW50aXZl
IENhcmRpb3Zhc2N1bGFyIE1lZGljaW5lLCBVbml2ZXJzaXR5IG9mIFR1cmt1LCBUdXJrdSwgRmlu
bGFuZC4mI3hEO0luc3RpdHV0ZSBvZiBQaHlzaW9sb2d5LCBVbml2ZXJzaXR5IE1lZGljaW5lIEdy
ZWlmc3dhbGQsIEthcmxzYnVyZywgR2VybWFueS4mI3hEO0hhcnZhcmQgTWVkaWNhbCBTY2hvb2ws
IEJvc3RvbiwgTUEsIFVTQS4mI3hEO0RlcGFydG1lbnQgb2YgSW50ZXJuYWwgTWVkaWNpbmUsIEVy
YXNtdXMgTUMsIFVuaXZlcnNpdHkgTWVkaWNhbCBDZW50ZXIgUm90dGVyZGFtLCBSb3R0ZXJkYW0s
IHRoZSBOZXRoZXJsYW5kcy4mI3hEO0RlcGFydG1lbnQgb2YgSGVhbHRoIFNjaWVuY2VzLCBVbml2
ZXJzaXR5IG9mIE1pbGFuLCBNaWxhbm8sIEl0YWx5LiYjeEQ7ZVBob29kIFNjaWVudGlmaW==
</w:fldData>
        </w:fldChar>
      </w:r>
      <w:r w:rsidR="00832B9B">
        <w:rPr>
          <w:lang w:val="en-US"/>
        </w:rPr>
        <w:instrText xml:space="preserve"> ADDIN EN.CITE.DATA </w:instrText>
      </w:r>
      <w:r w:rsidR="00832B9B">
        <w:rPr>
          <w:lang w:val="en-US"/>
        </w:rPr>
      </w:r>
      <w:r w:rsidR="00832B9B">
        <w:rPr>
          <w:lang w:val="en-US"/>
        </w:rPr>
        <w:fldChar w:fldCharType="end"/>
      </w:r>
      <w:r w:rsidR="00832B9B">
        <w:rPr>
          <w:lang w:val="en-US"/>
        </w:rPr>
        <w:fldChar w:fldCharType="begin">
          <w:fldData xml:space="preserve">YyBVbml0LCBlUGhvb2QgU1JMLCBNaWxhbm8sIEl0YWx5LiYjeEQ7TkhTIEJsb29kIGFuZCBUcmFu
c3BsYW50LCBCUkMgT3hmb3JkIEhhZW1hdG9sb2d5IFRoZW1lOyBOdWZmaWVsZCBEaXZpc2lvbiBv
ZiBDbGluaWNhbCBMYWJvcmF0b3J5IFNjaWVuY2VzOyBVbml2ZXJzaXR5IG9mIE94Zm9yZCwgT3hm
b3JkLCBVSy4mI3hEO0RpdmlzaW9uIG9mIEVuZG9jcmlub2xvZ3ksIERpYWJldGVzIGFuZCBOdXRy
aXRpb24sIFVuaXZlcnNpdHkgb2YgTWFyeWxhbmQgU2Nob29sIG9mIE1lZGljaW5lLCBCYWx0aW1v
cmUsIE1ELCBVU0EuJiN4RDtNb2xlY3VsYXIgQmlvbG9neSBhbmQgQmlvY2hlbWlzdHJ5LCBHb3R0
ZnJpZWQgU2NoYXR6IFJlc2VhcmNoIENlbnRlciBmb3IgQ2VsbCBTaWduYWxpbmcsIE1ldGFib2xp
c20gYW5kIEFnaW5nLCBNZWRpY2FsIFVuaXZlcnNpdHkgb2YgR3JheiwgR3JheiwgQXVzdHJpYS4m
I3hEO05ldXJvYWxnb2xvZ3kgVW5pdCwgRm9uZGF6aW9uZSBJUkNDUyBJc3RpdHV0byBOZXVyb2xv
Z2ljbyAmYXBvcztDYXJsbyBCZXN0YSZhcG9zOywgTWlsYW4sIEl0YWx5LiYjeEQ7SW5zdGl0dXRl
IG9mIE1vbGVjdWxhciBCaW9sb2d5IGFuZCBCaW9jaGVtaXN0cnksIENlbnRlciBmb3IgTW9sZWN1
bGFyIE1lZGljaW5lLCBNZWRpY2FsIFVuaXZlcnNpdHkgb2YgR3JheiwgR3JheiwgQXVzdHJpYS4m
I3hEO0RlcGFydG1lbnQgb2YgTmV1cm9sb2d5LCBDb2xsZWdlIG9mIFBoeXNpY2lhbnMgYW5kIFN1
cmdlb25zLCBDb2x1bWJpYSBVbml2ZXJzaXR5LCBOZXcgWW9yaywgTlksIFVTQS4mI3hEO0dlcnRy
dWRlIEguIFNlcmdpZXZza3kgQ2VudGVyLCBDb2x1bWJpYSBVbml2ZXJzaXR5IE1lZGljYWwgQ2Vu
dGVyLCBOZXcgWW9yaywgTlksIFVTQS4mI3hEO1RhdWIgSW5zdGl0dXRlIGZvciBSZXNlYXJjaCBv
biBBbHpoZWltZXImYXBvcztzIERpc2Vhc2UgYW5kIHRoZSBBZ2luZyBCcmFpbiwgQ29sdW1iaWEg
VW5pdmVyc2l0eSBNZWRpY2FsIENlbnRlciwgTmV3IFlvcmssIFVTQS4mI3hEO0RpdmlzaW9uIG9m
IFBvcHVsYXRpb24gSGVhbHRoIGFuZCBHZW5vbWljcywgTmluZXdlbGxzIEhvc3BpdGFsIGFuZCBN
ZWRpY2FsIFNjaG9vbCwgVW5pdmVyc2l0eSBvZiBEdW5kZWUsIER1bmRlZSwgVUsuJiN4RDtIdW1h
biBHZW5ldGljcywgV2VsbGNvbWUgU2FuZ2VyIEluc3RpdHV0ZSwgSGlueHRvbiwgVUsuJiN4RDtJ
bnN0aXR1dGUgb2YgR2VuZXRpYyBFcGlkZW1pb2xvZ3ksIEhlbG1ob2x0eiBaZW50cnVtIE11bmNo
ZW4tR2VybWFuIFJlc2VhcmNoIENlbnRlciBmb3IgRW52aXJvbm1lbnRhbCBIZWFsdGgsIE5ldWhl
cmJlcmcsIEdlcm1hbnkuJiN4RDtDaGFpciBvZiBHZW5ldGljIEVwaWRlbWlvbG9neSwgSUJFLCBG
YWN1bHR5IG9mIE1lZGljaW5lLCBMdWR3aWctTWF4aW1pbGlhbnMtVW5pdmVyc2l0YXQgTXVuY2hl
biwgTXVuY2hlbiwgR2VybWFueS4mI3hEO0RlcGFydG1lbnQgb2YgRW5kb2NyaW5vbG9neSBhbmQg
TmVwaHJvbG9neSwgVW5pdmVyc2l0eSBvZiBMZWlwemlnLCBMZWlwemlnLCBHZXJtYW55LiYjeEQ7
RGVwYXJ0bWVudCBvZiBDbGluaWNhbCBTY2llbmNlIGFuZCBFZHVjYXRpb24sIEthcm9saW5za2Eg
SW5zdGl0dXRldCwgU29kZXJzanVraHVzZXQsIFN0b2NraG9sbSwgU3dlZGVuLiYjeEQ7RGVwYXJ0
bWVudCBvZiBDYXJkaW9sb2d5LCBTb2RlcnNqdWtodXNldCwgU3RvY2tob2xtLCBTd2VkZW4uJiN4
RDtEdWtlLU5VUyBNZWRpY2FsIFNjaG9vbCwgU2luZ2Fwb3JlLCBTaW5nYXBvcmUuJiN4RDtUaGUg
SW5zdGl0dXRlIGZvciBUcmFuc2xhdGlvbmFsIEdlbm9taWNzIGFuZCBQb3B1bGF0aW9uIFNjaWVu
Y2VzLCBEZXBhcnRtZW50IG9mIFBlZGlhdHJpY3MsIExvcyBBbmdlbGVzIEJpb21lZGljYWwgUmVz
ZWFyY2ggSW5zdGl0dXRlIGF0IEhhcmJvci1VQ0xBIE1lZGljYWwgQ2VudGVyLCBUb3JyYW5jZSwg
Q0EsIFVTQS4mI3hEO0hlYXJ0IENlbnRlciBMZWlwemlnLCBMZWlwemlnLCBHZXJtYW55LiYjeEQ7
RGl2aXNpb24gb2YgTW9sZWN1bGFyIEdlbmV0aWMgRXBpZGVtaW9sb2d5LCBHZXJtYW4gQ2FuY2Vy
IFJlc2VhcmNoIENlbnRlciAoREtGWiksIEhlaWRlbGJlcmcsIEdlcm1hbnkuJiN4RDtDUkNIVU0s
IE1vbnRyZWFsLCBDYW5hZGEuJiN4RDtEZXBhcnRtZW50IG9mIEh5Z2llbmUgYW5kIEVwaWRlbWlv
bG9neSwgVW5pdmVyc2l0eSBvZiBJb2FubmluYSBNZWRpY2FsIFNjaG9vbCwgSW9hbm5pbmEsIEdy
ZWVjZS4mI3hEO0RlcGFydG1lbnQgb2YgQ2FyZGlvbG9neSwgVW5pdmVyc2l0eSBvZiBHcm9uaW5n
ZW4sIFVuaXZlcnNpdHkgTWVkaWNhbCBDZW50ZXIgR3JvbmluZ2VuLCBHcm9uaW5nZW4sIHRoZSBO
ZXRoZXJsYW5kcy4mI3hEO0RlcGFydG1lbnQgb2YgR2VuZXRpY3MsIFVuaXZlcnNpdHkgb2YgR3Jv
bmluZ2VuLCBVbml2ZXJzaXR5IE1lZGljYWwgQ2VudGVyIEdyb25pbmdlbiwgR3JvbmluZ2VuLCB0
aGUgTmV0aGVybGFuZHMuJiN4RDtEdXJyZXIgQ2VudGVyIGZvciBDYXJkaW92YXNjdWxhciBSZXNl
YXJjaCwgVGhlIE5ldGhlcmxhbmRzIEhlYXJ0IEluc3RpdHV0ZSwgVXRyZWNodCwgdGhlIE5ldGhl
cmxhbmRzLiYjeEQ7RGVwYXJ0bWVudCBvZiBPYnN0ZXRyaWNzIGFuZCBHeW5lY29sb2d5LCBJbnN0
aXR1dGUgZm9yIE1lZGljaW5lIGFuZCBQdWJsaWMgSGVhbHRoLCBWYW5kZXJiaWx0IFVuaXZlcnNp
dHkgTWVkaWNhbCBDZW50ZXIsIE5hc2h2aWxsZSwgVE4sIFVTQS4mI3hEO0ludGVyZmFjdWx0eSBJ
bnN0aXR1dGUgZm9yIEdlbmV0aWNzIGFuZCBGdW5jdGlvbmFsIEdlbm9taWNzLCBVbml2ZXJzaXR5
IE1lZGljaW5lIEdyZWlmc3dhbGQsIEdyZWlmc3dhbGQsIEdlcm1hbnkuJiN4RDtJbnRlcm5hbCBN
ZWRpY2luZSwgRGVwYXJ0bWVudCBvZiBNZWRpY2luZSwgTGF1c2FubmUgVW5pdmVyc2l0eSBIb3Nw
aXRhbCwgTGF1c2FubmUsIFN3aXR6ZXJsYW5kLiYjeEQ7Q2FyZGlvbG9neSwgRGVwYXJ0bWVudCBv
ZiBNZWRpY2FsIFNjaWVuY2VzLCBVcHBzYWxhIFVuaXZlcnNpdHksIFVwcHNhbGEsIFN3ZWRlbi4m
I3hEO1VwcHNhbGEgQ2xpbmljYWwgUmVzZWFyY2ggQ2VudGVyLCBVcHBzYWxhIFVuaXZlcnNpdHks
IFVwcHNhbGEsIFN3ZWRlbi4mI3hEO1NjaG9vbCBvZiBQdWJsaWMgSGVhbHRoLCBUb25namkgTWVk
aWNhbCBDb2xsZWdlLCBIdWF6aG9uZyBVbml2ZXJzaXR5IG9mIFNjaWVuY2UgYW5kIFRlY2hub2xv
Z3ksIFd1aGFuLCBDaGluYS4mI3hEO0JlaWppbmcgVG9uZ3JlbiBFeWUgQ2VudGVyLCBCZWlqaW5n
IFRvbmdyZW4gSG9zcGl0YWwsIENhcGl0YWwgTWVkaWNhbCBVbml2ZXJzaXR5LCBCZWlqaW5nLCBD
aGluYS4mI3hEO0dyZWVuIExhbmUgQ2FyZGlvdmFzY3VsYXIgU2VydmljZSwgQXVja2xhbmQgQ2l0
eSBIb3NwaXRhbCBhbmQgVW5pdmVyc2l0eSBvZiBBdWNrbGFuZCwgQXVja2xhbmQsIE5ldyBaZWFs
YW5kLiYjeEQ7Q2VudGVyIGZvciBQb3B1bGF0aW9uIEhlYWx0aCBTY2llbmNlcywgVXNoZXIgSW5z
dGl0dXRlIG9mIFBvcHVsYXRpb24gSGVhbHRoIFNjaWVuY2VzIGFuZCBJbmZvcm1hdGljcywgVW5p
dmVyc2l0eSBvZiBFZGluYnVyZ2gsIEVkaW5idXJnaCwgVUsuJiN4RDtEZXBhcnRtZW50IG9mIE9w
aHRoYWxtb2xvZ3ksIFRvaG9rdSBVbml2ZXJzaXR5IEdyYWR1YXRlIFNjaG9vbCBvZiBNZWRpY2lu
ZSwgTWl5YWdpLCBKYXBhbi4mI3hEO0RlcGFydG1lbnQgb2YgUGVkaWF0cmljcywgSGFyYm9yLVVD
TEEgTWVkaWNhbCBDZW50ZXIsIFRvcnJhbmNlLCBDQSwgVVNBLiYjeEQ7RGVwYXJ0bWVudCBvZiBN
ZWRpY2luZSwgSGFyYm9yLVVDTEEgTWVkaWNhbCBDZW50ZXIsIFRvcnJhbmNlLCBDQSwgVVNBLiYj
eEQ7Q2FyZGlvdmFzY3VsYXIgSGVhbHRoIFJlc2VhcmNoIFVuaXQsIERlcGFydG1lbnQgb2YgTWVk
aWNpbmUsIERlcGFydG1lbnQgb2YgRXBpZGVtaW9sb2d5LCBEZXBhcnRtZW50IG9mIEhlYWx0aCBT
ZXJ2aWNlLCBVbml2ZXJzaXR5IG9mIFdhc2hpbmd0b24sIFNlYXR0bGUsIFdBLCBVU0EuJiN4RDtL
YWlzZXIgUGVybWFuZW50ZSBXYXNoaW5ndG9uIEhlYWx0aCBSZXNlYXJjaCBJbnN0aXR1dGUsIFNl
YXR0bGUsIFdBLCBVU0EuJiN4RDtEZXBhcnRtZW50IG9mIFBoeXNpb2xvZ3kgYW5kIEJpb3BoeXNp
Y3MsIFVuaXZlcnNpdHkgb2YgTWlzc2lzc2lwcGkgTWVkaWNhbCBDZW50ZXIsIEphY2tzb24sIE1T
LCBVU0EuJiN4RDtEaXZpc2lvbiBvZiBLaWRuZXksIFVyb2xvZ2ljIGFuZCBIZW1hdG9sb2dpYyBE
aXNlYXNlcywgTmF0aW9uYWwgSW5zdGl0dXRlIG9mIERpYWJldGVzIGFuZCBEaWdlc3RpdmUgYW5k
IEtpZG5leSBEaXNlYXNlcywgTmF0aW9uYWwgSW5zdGl0dXRlcyBvZiBIZWFsdGgsIEJldGhlc2Rh
LCBNRCwgVVNBLiYjeEQ7RGVwYXJ0bWVudCBvZiBNZWRpY2luZSwgVW5pdmVyc2l0eSBvZiBNYXJ5
bGFuZCBTY2hvb2wgb2YgTWVkaWNpbmUsIEJhbHRpbW9yZSwgTUQsIFVTQS4mI3hEO0tpZG5leSBI
ZWFsdGggUmVzZWFyY2ggSW5zdGl0dXRlIChLSFJJKSwgR2Vpc2luZ2VyLCBEYW52aWxsZSwgUEEs
IFVTQS4mI3hEO0RlcGFydG1lbnQgb2YgTmVwaHJvbG9neSwgR2Vpc2luZ2VyLCBEYW52aWxsZSwg
UEEsIFVTQS4mI3hEO0luc3RpdHV0ZSBvZiBQaHlzaW9sb2d5LCBVbml2ZXJzaXR5IG9mIFp1cmlj
aCwgWnVyaWNoLCBTd2l0emVybGFuZC4mI3hEO0FuYXRvbWljIFBhdGhvbG9neSwgVW5pdmVyc2l0
eSBvZiBXYXNoaW5ndG9uIE1lZGljYWwgQ2VudGVyLCBTZWF0dGxlLCBXQSwgVVNBLiYjeEQ7R2Vp
c2luZ2VyIFJlc2VhcmNoLCBCaW9tZWRpY2FsIGFuZCBUcmFuc2xhdGlvbmFsIEluZm9ybWF0aWNz
IEluc3RpdHV0ZSwgRGFudmlsbGUsIFBBLCBVU0EuJiN4RDtEZXBhcnRtZW50IG9mIE5lcGhyb2xv
Z3kgYW5kIFJoZXVtYXRvbG9neSwgS2xpbmlrZW4gU3Vkb3N0YmF5ZXJuLCBSZWdlbnNidXJnLCBH
ZXJtYW55LiYjeEQ7TGFib3JhdG9yeSBmb3IgU3RhdGlzdGljYWwgQW5hbHlzaXMsIFJJS0VOIENl
bnRlciBmb3IgSW50ZWdyYXRpdmUgTWVkaWNhbCBTY2llbmNlcyAoSU1TKSwgT3Nha2EsIEphcGFu
LiYjeEQ7RGVwYXJ0bWVudCBvZiBTdGF0aXN0aWNhbCBHZW5ldGljcywgT3Nha2EgVW5pdmVyc2l0
eSBHcmFkdWF0ZSBTY2hvb2wgb2YgTWVkaWNpbmUsIE9zYWthLCBKYXBhbi4mI3hEO1ZhbmRlcmJp
bHQgVW5pdmVyc2l0eSBNZWRpY2FsIENlbnRlciwgRGl2aXNpb24gb2YgTmVwaHJvbG9neSAmYW1w
OyBIeXBlcnRlbnNpb24sIE5hc2h2aWxsZSwgVE4sIFVTQS4mI3hEO0luc3RpdHV0ZSBvZiBHZW5l
dGljIEVwaWRlbWlvbG9neSwgRGVwYXJ0bWVudCBvZiBCaW9tZXRyeSwgRXBpZGVtaW9sb2d5IGFu
ZCBNZWRpY2FsIEJpb2luZm9ybWF0aWNzLCBGYWN1bHR5IG9mIE1lZGljaW5lIGFuZCBNZWRpY2Fs
IENlbnRlci1Vbml2ZXJzaXR5IG9mIEZyZWlidXJnLCBGcmVpYnVyZywgR2VybWFueS4gYW5uYS5r
b2V0dGdlbkB1bmlrbGluaWstZnJlaWJ1cmcuZGUuJiN4RDtEZXBhcnRtZW50IG9mIEVwaWRlbWlv
bG9neSwgSm9obnMgSG9wa2lucyBCbG9vbWJlcmcgU2Nob29sIG9mIFB1YmxpYyBIZWFsdGgsIEJh
bHRpbW9yZSwgTUQsIFVTQS4gYW5uYS5rb2V0dGdlbkB1bmlrbGluaWstZnJlaWJ1cmcuZGUuJiN4
RDtFdXJhYyBSZXNlYXJjaCwgSW5zdGl0dXRlIGZvciBCaW9tZWRpY2luZSAoYWZmaWxpYXRlZCB3
aXRoIHRoZSBVbml2ZXJzaXR5IG9mIEx1YmVjayksIEJvbHphbm8sIEl0YWx5LiBjcmlzdGlhbi5w
YXR0YXJvQGV1cmFjLmVkdS48L2F1dGgtYWRkcmVzcz48dGl0bGVzPjx0aXRsZT5BIGNhdGFsb2cg
b2YgZ2VuZXRpYyBsb2NpIGFzc29jaWF0ZWQgd2l0aCBraWRuZXkgZnVuY3Rpb24gZnJvbSBhbmFs
eXNlcyBvZiBhIG1pbGxpb24gaW5kaXZpZHVhbHM8L3RpdGxlPjxzZWNvbmRhcnktdGl0bGU+TmF0
IEdlbmV0PC9zZWNvbmRhcnktdGl0bGU+PC90aXRsZXM+PHBlcmlvZGljYWw+PGZ1bGwtdGl0bGU+
TmF0IEdlbmV0PC9mdWxsLXRpdGxlPjwvcGVyaW9kaWNhbD48cGFnZXM+OTU3LTk3MjwvcGFnZXM+
PHZvbHVtZT41MTwvdm9sdW1lPjxudW1iZXI+NjwvbnVtYmVyPjxrZXl3b3Jkcz48a2V5d29yZD5D
aHJvbW9zb21lIE1hcHBpbmc8L2tleXdvcmQ+PGtleXdvcmQ+RXVyb3BlYW4gQ29udGluZW50YWwg
QW5jZXN0cnkgR3JvdXA8L2tleXdvcmQ+PGtleXdvcmQ+R2VuZXRpYyBBc3NvY2lhdGlvbiBTdHVk
aWVzLyptZXRob2RzPC9rZXl3b3JkPjxrZXl3b3JkPipHZW5ldGljIFByZWRpc3Bvc2l0aW9uIHRv
IERpc2Vhc2U8L2tleXdvcmQ+PGtleXdvcmQ+R2Vub21lLVdpZGUgQXNzb2NpYXRpb24gU3R1ZHk8
L2tleXdvcmQ+PGtleXdvcmQ+R2xvbWVydWxhciBGaWx0cmF0aW9uIFJhdGU8L2tleXdvcmQ+PGtl
eXdvcmQ+SHVtYW5zPC9rZXl3b3JkPjxrZXl3b3JkPkluaGVyaXRhbmNlIFBhdHRlcm5zPC9rZXl3
b3JkPjxrZXl3b3JkPktpZG5leSBGdW5jdGlvbiBUZXN0czwva2V5d29yZD48a2V5d29yZD5QaGVu
b3R5cGU8L2tleXdvcmQ+PGtleXdvcmQ+UG9seW1vcnBoaXNtLCBTaW5nbGUgTnVjbGVvdGlkZTwv
a2V5d29yZD48a2V5d29yZD4qUXVhbnRpdGF0aXZlIFRyYWl0IExvY2k8L2tleXdvcmQ+PGtleXdv
cmQ+KlF1YW50aXRhdGl2ZSBUcmFpdCwgSGVyaXRhYmxlPC9rZXl3b3JkPjxrZXl3b3JkPlJlbmFs
IEluc3VmZmljaWVuY3ksIENocm9uaWMvKmdlbmV0aWNzLypwaHlzaW9wYXRob2xvZ3kvdXJpbmU8
L2tleXdvcmQ+PGtleXdvcmQ+VXJvbW9kdWxpbi91cmluZTwva2V5d29yZD48L2tleXdvcmRzPjxk
YXRlcz48eWVhcj4yMDE5PC95ZWFyPjxwdWItZGF0ZXM+PGRhdGU+SnVuPC9kYXRlPjwvcHViLWRh
dGVzPjwvZGF0ZXM+PGlzYm4+MTU0Ni0xNzE4IChFbGVjdHJvbmljKSYjeEQ7MTA2MS00MDM2IChM
aW5raW5nKTwvaXNibj48YWNjZXNzaW9uLW51bT4zMTE1MjE2MzwvYWNjZXNzaW9uLW51bT48dXJs
cz48cmVsYXRlZC11cmxzPjx1cmw+aHR0cHM6Ly93d3cubmNiaS5ubG0ubmloLmdvdi9wdWJtZWQv
MzExNTIxNjM8L3VybD48L3JlbGF0ZWQtdXJscz48L3VybHM+PGN1c3RvbTI+UE1DNjY5ODg4ODwv
Y3VzdG9tMj48ZWxlY3Ryb25pYy1yZXNvdXJjZS1udW0+MTAuMTAzOC9zNDE1ODgtMDE5LTA0MDct
eDwvZWxlY3Ryb25pYy1yZXNvdXJjZS1udW0+PC9yZWNvcmQ+PC9DaXRlPjwvRW5kTm90ZT4A
</w:fldData>
        </w:fldChar>
      </w:r>
      <w:r w:rsidR="00832B9B">
        <w:rPr>
          <w:lang w:val="en-US"/>
        </w:rPr>
        <w:instrText xml:space="preserve"> ADDIN EN.CITE.DATA </w:instrText>
      </w:r>
      <w:r w:rsidR="00832B9B">
        <w:rPr>
          <w:lang w:val="en-US"/>
        </w:rPr>
      </w:r>
      <w:r w:rsidR="00832B9B">
        <w:rPr>
          <w:lang w:val="en-US"/>
        </w:rPr>
        <w:fldChar w:fldCharType="end"/>
      </w:r>
      <w:r w:rsidR="00C21AFB" w:rsidRPr="00D10F45">
        <w:rPr>
          <w:lang w:val="en-US"/>
        </w:rPr>
      </w:r>
      <w:r w:rsidR="00C21AFB" w:rsidRPr="00D10F45">
        <w:rPr>
          <w:lang w:val="en-US"/>
        </w:rPr>
        <w:fldChar w:fldCharType="separate"/>
      </w:r>
      <w:r w:rsidR="00832B9B" w:rsidRPr="00832B9B">
        <w:rPr>
          <w:noProof/>
          <w:vertAlign w:val="superscript"/>
          <w:lang w:val="en-US"/>
        </w:rPr>
        <w:t>8</w:t>
      </w:r>
      <w:r w:rsidR="00C21AFB" w:rsidRPr="00D10F45">
        <w:rPr>
          <w:lang w:val="en-US"/>
        </w:rPr>
        <w:fldChar w:fldCharType="end"/>
      </w:r>
      <w:r w:rsidR="000730F5" w:rsidRPr="00D10F45">
        <w:rPr>
          <w:lang w:val="en-US"/>
        </w:rPr>
        <w:t>, type 2 diabetes mellitus</w:t>
      </w:r>
      <w:r w:rsidR="00C21AFB" w:rsidRPr="00D10F45">
        <w:rPr>
          <w:lang w:val="en-US"/>
        </w:rPr>
        <w:fldChar w:fldCharType="begin">
          <w:fldData xml:space="preserve">PEVuZE5vdGU+PENpdGU+PEF1dGhvcj5NYWhhamFuPC9BdXRob3I+PFllYXI+MjAxODwvWWVhcj48
UmVjTnVtPjcxNDwvUmVjTnVtPjxEaXNwbGF5VGV4dD48c3R5bGUgZmFjZT0ic3VwZXJzY3JpcHQi
Pjk8L3N0eWxlPjwvRGlzcGxheVRleHQ+PHJlY29yZD48cmVjLW51bWJlcj43MTQ8L3JlYy1udW1i
ZXI+PGZvcmVpZ24ta2V5cz48a2V5IGFwcD0iRU4iIGRiLWlkPSJwdzVkcHpmNWRzeGYwbGV2dnh3
NXgwOWF2MjJhZHM1ZmQwdjkiIHRpbWVzdGFtcD0iMTU3MzY1ODM4MyI+NzE0PC9rZXk+PC9mb3Jl
aWduLWtleXM+PHJlZi10eXBlIG5hbWU9IkpvdXJuYWwgQXJ0aWNsZSI+MTc8L3JlZi10eXBlPjxj
b250cmlidXRvcnM+PGF1dGhvcnM+PGF1dGhvcj5NYWhhamFuLCBBLjwvYXV0aG9yPjxhdXRob3I+
VGFsaXVuLCBELjwvYXV0aG9yPjxhdXRob3I+VGh1cm5lciwgTS48L2F1dGhvcj48YXV0aG9yPlJv
YmVydHNvbiwgTi4gUi48L2F1dGhvcj48YXV0aG9yPlRvcnJlcywgSi4gTS48L2F1dGhvcj48YXV0
aG9yPlJheW5lciwgTi4gVy48L2F1dGhvcj48YXV0aG9yPlBheW5lLCBBLiBKLjwvYXV0aG9yPjxh
dXRob3I+U3RlaW50aG9yc2RvdHRpciwgVi48L2F1dGhvcj48YXV0aG9yPlNjb3R0LCBSLiBBLjwv
YXV0aG9yPjxhdXRob3I+R3JhcnVwLCBOLjwvYXV0aG9yPjxhdXRob3I+Q29vaywgSi4gUC48L2F1
dGhvcj48YXV0aG9yPlNjaG1pZHQsIEUuIE0uPC9hdXRob3I+PGF1dGhvcj5XdXR0a2UsIE0uPC9h
dXRob3I+PGF1dGhvcj5TYXJub3dza2ksIEMuPC9hdXRob3I+PGF1dGhvcj5NYWdpLCBSLjwvYXV0
aG9yPjxhdXRob3I+TmFubywgSi48L2F1dGhvcj48YXV0aG9yPkdpZWdlciwgQy48L2F1dGhvcj48
YXV0aG9yPlRyb21wZXQsIFMuPC9hdXRob3I+PGF1dGhvcj5MZWNvZXVyLCBDLjwvYXV0aG9yPjxh
dXRob3I+UHJldXNzLCBNLiBILjwvYXV0aG9yPjxhdXRob3I+UHJpbnMsIEIuIFAuPC9hdXRob3I+
PGF1dGhvcj5HdW8sIFguPC9hdXRob3I+PGF1dGhvcj5CaWVsYWssIEwuIEYuPC9hdXRob3I+PGF1
dGhvcj5CZWxvdywgSi4gRS48L2F1dGhvcj48YXV0aG9yPkJvd2RlbiwgRC4gVy48L2F1dGhvcj48
YXV0aG9yPkNoYW1iZXJzLCBKLiBDLjwvYXV0aG9yPjxhdXRob3I+S2ltLCBZLiBKLjwvYXV0aG9y
PjxhdXRob3I+TmcsIE0uIEMuIFkuPC9hdXRob3I+PGF1dGhvcj5QZXR0eSwgTC4gRS48L2F1dGhv
cj48YXV0aG9yPlNpbSwgWC48L2F1dGhvcj48YXV0aG9yPlpoYW5nLCBXLjwvYXV0aG9yPjxhdXRo
b3I+QmVubmV0dCwgQS4gSi48L2F1dGhvcj48YXV0aG9yPkJvcmstSmVuc2VuLCBKLjwvYXV0aG9y
PjxhdXRob3I+QnJ1bW1ldHQsIEMuIE0uPC9hdXRob3I+PGF1dGhvcj5DYW5vdWlsLCBNLjwvYXV0
aG9yPjxhdXRob3I+RWMgS2FyZHQsIEsuIFUuPC9hdXRob3I+PGF1dGhvcj5GaXNjaGVyLCBLLjwv
YXV0aG9yPjxhdXRob3I+S2FyZGlhLCBTLiBMLiBSLjwvYXV0aG9yPjxhdXRob3I+S3JvbmVuYmVy
ZywgRi48L2F1dGhvcj48YXV0aG9yPkxhbGwsIEsuPC9hdXRob3I+PGF1dGhvcj5MaXUsIEMuIFQu
PC9hdXRob3I+PGF1dGhvcj5Mb2NrZSwgQS4gRS48L2F1dGhvcj48YXV0aG9yPkx1YW4sIEouPC9h
dXRob3I+PGF1dGhvcj5OdGFsbGEsIEkuPC9hdXRob3I+PGF1dGhvcj5OeWxhbmRlciwgVi48L2F1
dGhvcj48YXV0aG9yPlNjaG9uaGVyciwgUy48L2F1dGhvcj48YXV0aG9yPlNjaHVybWFubiwgQy48
L2F1dGhvcj48YXV0aG9yPlllbmdvLCBMLjwvYXV0aG9yPjxhdXRob3I+Qm90dGluZ2VyLCBFLiBQ
LjwvYXV0aG9yPjxhdXRob3I+QnJhbmRzbHVuZCwgSS48L2F1dGhvcj48YXV0aG9yPkNocmlzdGVu
c2VuLCBDLjwvYXV0aG9yPjxhdXRob3I+RGVkb3Vzc2lzLCBHLjwvYXV0aG9yPjxhdXRob3I+Rmxv
cmV6LCBKLiBDLjwvYXV0aG9yPjxhdXRob3I+Rm9yZCwgSS48L2F1dGhvcj48YXV0aG9yPkZyYW5j
bywgTy4gSC48L2F1dGhvcj48YXV0aG9yPkZyYXlsaW5nLCBULiBNLjwvYXV0aG9yPjxhdXRob3I+
R2llZHJhaXRpcywgVi48L2F1dGhvcj48YXV0aG9yPkhhY2tpbmdlciwgUy48L2F1dGhvcj48YXV0
aG9yPkhhdHRlcnNsZXksIEEuIFQuPC9hdXRob3I+PGF1dGhvcj5IZXJkZXIsIEMuPC9hdXRob3I+
PGF1dGhvcj5Ja3JhbSwgTS4gQS48L2F1dGhvcj48YXV0aG9yPkluZ2Vsc3NvbiwgTS48L2F1dGhv
cj48YXV0aG9yPkpvcmdlbnNlbiwgTS4gRS48L2F1dGhvcj48YXV0aG9yPkpvcmdlbnNlbiwgVC48
L2F1dGhvcj48YXV0aG9yPktyaWViZWwsIEouPC9hdXRob3I+PGF1dGhvcj5LdXVzaXN0bywgSi48
L2F1dGhvcj48YXV0aG9yPkxpZ3RoYXJ0LCBTLjwvYXV0aG9yPjxhdXRob3I+TGluZGdyZW4sIEMu
IE0uPC9hdXRob3I+PGF1dGhvcj5MaW5uZWJlcmcsIEEuPC9hdXRob3I+PGF1dGhvcj5MeXNzZW5r
bywgVi48L2F1dGhvcj48YXV0aG9yPk1hbWFrb3UsIFYuPC9hdXRob3I+PGF1dGhvcj5NZWl0aW5n
ZXIsIFQuPC9hdXRob3I+PGF1dGhvcj5Nb2hsa2UsIEsuIEwuPC9hdXRob3I+PGF1dGhvcj5Nb3Jy
aXMsIEEuIEQuPC9hdXRob3I+PGF1dGhvcj5OYWRrYXJuaSwgRy48L2F1dGhvcj48YXV0aG9yPlBh
bmtvdywgSi4gUy48L2F1dGhvcj48YXV0aG9yPlBldGVycywgQS48L2F1dGhvcj48YXV0aG9yPlNh
dHRhciwgTi48L2F1dGhvcj48YXV0aG9yPlN0YW5jYWtvdmEsIEEuPC9hdXRob3I+PGF1dGhvcj5T
dHJhdWNoLCBLLjwvYXV0aG9yPjxhdXRob3I+VGF5bG9yLCBLLiBELjwvYXV0aG9yPjxhdXRob3I+
VGhvcmFuZCwgQi48L2F1dGhvcj48YXV0aG9yPlRob3JsZWlmc3NvbiwgRy48L2F1dGhvcj48YXV0
aG9yPlRob3JzdGVpbnNkb3R0aXIsIFUuPC9hdXRob3I+PGF1dGhvcj5UdW9taWxlaHRvLCBKLjwv
YXV0aG9yPjxhdXRob3I+V2l0dGUsIEQuIFIuPC9hdXRob3I+PGF1dGhvcj5EdXB1aXMsIEouPC9h
dXRob3I+PGF1dGhvcj5QZXlzZXIsIFAuIEEuPC9hdXRob3I+PGF1dGhvcj5aZWdnaW5pLCBFLjwv
YXV0aG9yPjxhdXRob3I+TG9vcywgUi4gSi4gRi48L2F1dGhvcj48YXV0aG9yPkZyb2d1ZWwsIFAu
PC9hdXRob3I+PGF1dGhvcj5JbmdlbHNzb24sIEUuPC9hdXRob3I+PGF1dGhvcj5MaW5kLCBMLjwv
YXV0aG9yPjxhdXRob3I+R3Jvb3AsIEwuPC9hdXRob3I+PGF1dGhvcj5MYWFrc28sIE0uPC9hdXRo
b3I+PGF1dGhvcj5Db2xsaW5zLCBGLiBTLjwvYXV0aG9yPjxhdXRob3I+SnVrZW1hLCBKLiBXLjwv
YXV0aG9yPjxhdXRob3I+UGFsbWVyLCBDLiBOLiBBLjwvYXV0aG9yPjxhdXRob3I+R3JhbGxlcnQs
IEguPC9hdXRob3I+PGF1dGhvcj5NZXRzcGFsdSwgQS48L2F1dGhvcj48YXV0aG9yPkRlaGdoYW4s
IEEuPC9hdXRob3I+PGF1dGhvcj5Lb3R0Z2VuLCBBLjwvYXV0aG9yPjxhdXRob3I+QWJlY2FzaXMs
IEcuIFIuPC9hdXRob3I+PGF1dGhvcj5NZWlncywgSi4gQi48L2F1dGhvcj48YXV0aG9yPlJvdHRl
ciwgSi4gSS48L2F1dGhvcj48YXV0aG9yPk1hcmNoaW5pLCBKLjwvYXV0aG9yPjxhdXRob3I+UGVk
ZXJzZW4sIE8uPC9hdXRob3I+PGF1dGhvcj5IYW5zZW4sIFQuPC9hdXRob3I+PGF1dGhvcj5MYW5n
ZW5iZXJnLCBDLjwvYXV0aG9yPjxhdXRob3I+V2FyZWhhbSwgTi4gSi48L2F1dGhvcj48YXV0aG9y
PlN0ZWZhbnNzb24sIEsuPC9hdXRob3I+PGF1dGhvcj5HbG95biwgQS4gTC48L2F1dGhvcj48YXV0
aG9yPk1vcnJpcywgQS4gUC48L2F1dGhvcj48YXV0aG9yPkJvZWhua2UsIE0uPC9hdXRob3I+PGF1
dGhvcj5NY0NhcnRoeSwgTS4gSS48L2F1dGhvcj48L2F1dGhvcnM+PC9jb250cmlidXRvcnM+PGF1
dGgtYWRkcmVzcz5XZWxsY29tZSBDZW50cmUgZm9yIEh1bWFuIEdlbmV0aWNzLCBOdWZmaWVsZCBE
ZXBhcnRtZW50IG9mIE1lZGljaW5lLCBVbml2ZXJzaXR5IG9mIE94Zm9yZCwgT3hmb3JkLCBVSy4g
YW51YmhhQHdlbGwub3guYWMudWsuJiN4RDtPeGZvcmQgQ2VudHJlIGZvciBEaWFiZXRlcywgRW5k
b2NyaW5vbG9neSBhbmQgTWV0YWJvbGlzbSwgUmFkY2xpZmZlIERlcGFydG1lbnQgb2YgTWVkaWNp
bmUsIFVuaXZlcnNpdHkgb2YgT3hmb3JkLCBPeGZvcmQsIFVLLiBhbnViaGFAd2VsbC5veC5hYy51
ay4mI3hEO0RlcGFydG1lbnQgb2YgQmlvc3RhdGlzdGljcyBhbmQgQ2VudGVyIGZvciBTdGF0aXN0
aWNhbCBHZW5ldGljcywgVW5pdmVyc2l0eSBvZiBNaWNoaWdhbiwgQW5uIEFyYm9yLCBNSSwgVVNB
LiYjeEQ7V2VsbGNvbWUgQ2VudHJlIGZvciBIdW1hbiBHZW5ldGljcywgTnVmZmllbGQgRGVwYXJ0
bWVudCBvZiBNZWRpY2luZSwgVW5pdmVyc2l0eSBvZiBPeGZvcmQsIE94Zm9yZCwgVUsuJiN4RDtP
eGZvcmQgQ2VudHJlIGZvciBEaWFiZXRlcywgRW5kb2NyaW5vbG9neSBhbmQgTWV0YWJvbGlzbSwg
UmFkY2xpZmZlIERlcGFydG1lbnQgb2YgTWVkaWNpbmUsIFVuaXZlcnNpdHkgb2YgT3hmb3JkLCBP
eGZvcmQsIFVLLiYjeEQ7RGVwYXJ0bWVudCBvZiBIdW1hbiBHZW5ldGljcywgV2VsbGNvbWUgVHJ1
c3QgU2FuZ2VyIEluc3RpdHV0ZSwgSGlueHRvbiwgVUsuJiN4RDtkZUNPREUgR2VuZXRpY3MsIEFt
Z2VuIEluYy4sIFJleWtqYXZpaywgSWNlbGFuZC4mI3hEO01SQyBFcGlkZW1pb2xvZ3kgVW5pdCwg
SW5zdGl0dXRlIG9mIE1ldGFib2xpYyBTY2llbmNlLCBVbml2ZXJzaXR5IG9mIENhbWJyaWRnZSwg
Q2FtYnJpZGdlLCBVSy4mI3hEO05vdm8gTm9yZGlzayBGb3VuZGF0aW9uIENlbnRlciBmb3IgQmFz
aWMgTWV0YWJvbGljIFJlc2VhcmNoLCBGYWN1bHR5IG9mIEhlYWx0aCBhbmQgTWVkaWNhbCBTY2ll
bmNlcywgVW5pdmVyc2l0eSBvZiBDb3BlbmhhZ2VuLCBDb3BlbmhhZ2VuLCBEZW5tYXJrLiYjeEQ7
RGVwYXJ0bWVudCBvZiBCaW9zdGF0aXN0aWNzLCBVbml2ZXJzaXR5IG9mIExpdmVycG9vbCwgTGl2
ZXJwb29sLCBVSy4mI3hEO0luc3RpdHV0ZSBvZiBHZW5ldGljIEVwaWRlbWlvbG9neSwgRGVwYXJ0
bWVudCBvZiBCaW9tZXRyeSwgRXBpZGVtaW9sb2d5LCBhbmQgTWVkaWNhbCBCaW9pbmZvcm1hdGlj
cywgRmFjdWx0eSBvZiBNZWRpY2luZSBhbmQgTWVkaWNhbCBDZW50ZXIsIFVuaXZlcnNpdHkgb2Yg
RnJlaWJ1cmcsIEZyZWlidXJnLCBHZXJtYW55LiYjeEQ7RGVwYXJ0bWVudCBvZiBCaW9zdGF0aXN0
aWNzLCBCb3N0b24gVW5pdmVyc2l0eSBTY2hvb2wgb2YgUHVibGljIEhlYWx0aCwgQm9zdG9uLCBN
QSwgVVNBLiYjeEQ7RXN0b25pYW4gR2Vub21lIENlbnRlciwgSW5zdGl0dXRlIG9mIEdlbm9taWNz
LCBVbml2ZXJzaXR5IG9mIFRhcnR1LCBUYXJ0dSwgRXN0b25pYS4mI3hEO0RlcGFydG1lbnQgb2Yg
RXBpZGVtaW9sb2d5LCBFcmFzbXVzIFVuaXZlcnNpdHkgTWVkaWNhbCBDZW50ZXIsIFJvdHRlcmRh
bSwgdGhlIE5ldGhlcmxhbmRzLiYjeEQ7UmVzZWFyY2ggVW5pdCBvZiBNb2xlY3VsYXIgRXBpZGVt
aW9sb2d5LCBJbnN0aXR1dGUgb2YgRXBpZGVtaW9sb2d5LCBIZWxtaG9sdHogWmVudHJ1bSBNdW5j
aGVuIFJlc2VhcmNoIENlbnRlciBmb3IgRW52aXJvbm1lbnRhbCBIZWFsdGgsIE5ldWhlcmJlcmcs
IEdlcm1hbnkuJiN4RDtHZXJtYW4gQ2VudGVyIGZvciBEaWFiZXRlcyBSZXNlYXJjaCAoRFpEKSwg
TmV1aGVyYmVyZywgR2VybWFueS4mI3hEO1NlY3Rpb24gb2YgR2Vyb250b2xvZ3kgYW5kIEdlcmlh
dHJpY3MsIERlcGFydG1lbnQgb2YgSW50ZXJuYWwgTWVkaWNpbmUsIExlaWRlbiBVbml2ZXJzaXR5
IE1lZGljYWwgQ2VudGVyLCBMZWlkZW4sIHRoZSBOZXRoZXJsYW5kcy4mI3hEO0RlcGFydG1lbnQg
b2YgQ2FyZGlvbG9neSwgTGVpZGVuIFVuaXZlcnNpdHkgTWVkaWNhbCBDZW50ZXIsIExlaWRlbiwg
dGhlIE5ldGhlcmxhbmRzLiYjeEQ7Q05SUy1VTVI4MTk5LCBMaWxsZSBVbml2ZXJzaXR5LCBMaWxs
ZSBQYXN0ZXVyIEluc3RpdHV0ZSwgTGlsbGUsIEZyYW5jZS4mI3hEO0NoYXJsZXMgQnJvbmZtYW4g
SW5zdGl0dXRlIGZvciBQZXJzb25hbGl6ZWQgTWVkaWNpbmUsIEljYWhuIFNjaG9vbCBvZiBNZWRp
Y2luZSBhdCBNb3VudCBTaW5haSwgTmV3IFlvcmssIE5ZLCBVU0EuJiN4RDtEZXBhcnRtZW50IG9m
IFBlZGlhdHJpY3MsIEluc3RpdHV0ZSBmb3IgVHJhbnNsYXRpb25hbCBHZW5vbWljcyBhbmQgUG9w
dWxhdGlvbiBTY2llbmNlcywgTEFCaW9NZWQgYXQgSGFyYm9yLVVDTEEgTWVkaWNhbCBDZW50ZXIs
IFRvcnJhbmNlLCBDQSwgVVNBLiYjeEQ7RGVwYXJ0bWVudCBvZiBFcGlkZW1pb2xvZ3ksIFNjaG9v
bCBvZiBQdWJsaWMgSGVhbHRoLCBVbml2ZXJzaXR5IG9mIE1pY2hpZ2FuLCBBbm4gQXJib3IsIE1J
LCBVU0EuJiN4RDtWYW5kZXJiaWx0IEdlbmV0aWNzIEluc3RpdHV0ZSwgVmFuZGVyYmlsdCBVbml2
ZXJzaXR5IE1lZGljYWwgQ2VudGVyLCBOYXNodmlsbGUsIFROLCBVU0EuJiN4RDtDZW50ZXIgZm9y
IEdlbm9taWNzIGFuZCBQZXJzb25hbGl6ZWQgTWVkaWNpbmUgUmVzZWFyY2gsIFdha2UgRm9yZXN0
IFNjaG9vbCBvZiBNZWRpY2luZSwgV2luc3Rvbi1TYWxlbSwgTkMsIFVTQS4mI3hEO0NlbnRlciBm
b3IgRGlhYmV0ZXMgUmVzZWFyY2gsIFdha2UgRm9yZXN0IFNjaG9vbCBvZiBNZWRpY2luZSwgV2lu
c3Rvbi1TYWxlbSwgTkMsIFVTQS4mI3hEO0RlcGFydG1lbnQgb2YgQmlvY2hlbWlzdHJ5LCBXYWtl
IEZvcmVzdCBTY2hvb2wgb2YgTWVkaWNpbmUsIFdpbnN0b24tU2FsZW0sIE5DLCBVU0EuJiN4RDtE
ZXBhcnRtZW50IG9mIEVwaWRlbWlvbG9neSBhbmQgQmlvc3RhdGlzdGljcywgSW1wZXJpYWwgQ29s
bGVnZSBMb25kb24sIExvbmRvbiwgVUsuJiN4RDtEZXBhcnRtZW50IG9mIENhcmRpb2xvZ3ksIEVh
bGluZyBIb3NwaXRhbCwgTG9uZG9uIE5vcnRoIFdlc3QgSGVhbHRoY2FyZSBOSFMgVHJ1c3QsIE1p
ZGRsZXNleCwgVUsuJiN4RDtJbXBlcmlhbCBDb2xsZWdlIEhlYWx0aGNhcmUgTkhTIFRydXN0LCBJ
bXBlcmlhbCBDb2xsZWdlIExvbmRvbiwgTG9uZG9uLCBVSy4mI3hEO0xlZSBLb25nIENoaWFuIFNj
aG9vbCBvZiBNZWRpY2luZSwgTmFueWFuZyBUZWNobm9sb2dpY2FsIFVuaXZlcnNpdHksIFNpbmdh
cG9yZSwgU2luZ2Fwb3JlLiYjeEQ7TVJDLVBIRSBDZW50cmUgZm9yIEVudmlyb25tZW50IGFuZCBI
ZWFsdGgsIEltcGVyaWFsIENvbGxlZ2UgTG9uZG9uLCBMb25kb24sIFVLLiYjeEQ7RGl2aXNpb24g
b2YgR2Vub21lIFJlc2VhcmNoLCBDZW50ZXIgZm9yIEdlbm9tZSBTY2llbmNlLCBLb3JlYSBOYXRp
b25hbCBJbnN0aXR1dGUgb2YgSGVhbHRoLCBDaHVuZ2NoZW9uZ2J1ay1kbywgUmVwdWJsaWMgb2Yg
S29yZWEuJiN4RDtTYXcgU3dlZSBIb2NrIFNjaG9vbCBvZiBQdWJsaWMgSGVhbHRoLCBOYXRpb25h
bCBVbml2ZXJzaXR5IG9mIFNpbmdhcG9yZSwgU2luZ2Fwb3JlLCBTaW5nYXBvcmUuJiN4RDtEZXBh
cnRtZW50IG9mIEFuZXN0aGVzaW9sb2d5LCBVbml2ZXJzaXR5IG9mIE1pY2hpZ2FuIE1lZGljYWwg
U2Nob29sLCBBbm4gQXJib3IsIE1JLCBVU0EuJiN4RDtEZXBhcnRtZW50IG9mIE5lcGhyb2xvZ3kg
YW5kIE1lZGljYWwgSW50ZW5zaXZlIENhcmUgYW5kIEdlcm1hbiBDaHJvbmljIEtpZG5leSBEaXNl
YXNlIFN0dWR5LCBDaGFyaXRlLCBVbml2ZXJzaXRhdHNtZWRpemluIEJlcmxpbiwgQmVybGluLCBH
ZXJtYW55LiYjeEQ7RGl2aXNpb24gb2YgR2VuZXRpYyBFcGlkZW1pb2xvZ3ksIERlcGFydG1lbnQg
b2YgTWVkaWNhbCBHZW5ldGljcywgTW9sZWN1bGFyIGFuZCBDbGluaWNhbCBQaGFybWFjb2xvZ3ks
IE1lZGljYWwgVW5pdmVyc2l0eSBvZiBJbm5zYnJ1Y2ssIElubnNicnVjaywgQXVzdHJpYS4mI3hE
O0luc3RpdHV0ZSBvZiBNYXRoZW1hdGljcyBhbmQgU3RhdGlzdGljcywgVW5pdmVyc2l0eSBvZiBU
YXJ0dSwgVGFydHUsIEVzdG9uaWEuJiN4RDtNY0Rvbm5lbGwgR2Vub21lIEluc3RpdHV0ZSwgV2Fz
aGluZ3RvbiBVbml2ZXJzaXR5IFNjaG9vbCBvZiBNZWRpY2luZSwgU3QuIExvdWlzLCBNTywgVVNB
LiYjeEQ7RGl2aXNpb24gb2YgR2Vub21pY3MgJmFtcDsgQmlvaW5mb3JtYXRpY3MsIERlcGFydG1l
bnQgb2YgTWVkaWNpbmUsIFdhc2hpbmd0b24gVW5pdmVyc2l0eSBTY2hvb2wgb2YgTWVkaWNpbmUs
IFN0LiBMb3VpcywgTU8sIFVTQS4mI3hEO1dpbGxpYW0gSGFydmV5IFJlc2VhcmNoIEluc3RpdHV0
ZSwgQmFydHMgYW5kIFRoZSBMb25kb24gU2Nob29sIG9mIE1lZGljaW5lIGFuZCBEZW50aXN0cnks
IFF1ZWVuIE1hcnkgVW5pdmVyc2l0eSBvZiBMb25kb24sIExvbmRvbiwgVUsuJiN4RDtJbnN0aXR1
dGUgb2YgUmVnaW9uYWwgSGVhbHRoIFJlc2VhcmNoLCBVbml2ZXJzaXR5IG9mIFNvdXRoZXJuIERl
bm1hcmssIE9kZW5zZSwgRGVubWFyay4mI3hEO0RlcGFydG1lbnQgb2YgQ2xpbmljYWwgQmlvY2hl
bWlzdHJ5LCBWZWpsZSBIb3NwaXRhbCwgVmVqbGUsIERlbm1hcmsuJiN4RDtNZWRpY2FsIERlcGFy
dG1lbnQsIExpbGxlYmFlbHQgSG9zcGl0YWwgVmVqbGUsIFZlamxlLCBEZW5tYXJrLiYjeEQ7RGVw
YXJ0bWVudCBvZiBOdXRyaXRpb24gYW5kIERpZXRldGljcywgSGFyb2tvcGlvIFVuaXZlcnNpdHkg
b2YgQXRoZW5zLCBBdGhlbnMsIEdyZWVjZS4mI3hEO0RlcGFydG1lbnQgb2YgTWVkaWNpbmUsIEhh
cnZhcmQgTWVkaWNhbCBTY2hvb2wsIEJvc3RvbiwgTUEsIFVTQS4mI3hEO0RpYWJldGVzIFJlc2Vh
cmNoIENlbnRlciAoRGlhYmV0ZXMgVW5pdCksIERlcGFydG1lbnQgb2YgTWVkaWNpbmUsIE1hc3Nh
Y2h1c2V0dHMgR2VuZXJhbCBIb3NwaXRhbCwgQm9zdG9uLCBNQSwgVVNBLiYjeEQ7Q2VudGVyIGZv
ciBHZW5vbWljIE1lZGljaW5lLCBNYXNzYWNodXNldHRzIEdlbmVyYWwgSG9zcGl0YWwsIEJvc3Rv
biwgTUEsIFVTQS4mI3hEO1Byb2dyYW1zIGluIE1ldGFib2xpc20gYW5kIE1lZGljYWwgJmFtcDsg
UG9wdWxhdGlvbiBHZW5ldGljcywgQnJvYWQgSW5zdGl0dXRlLCBDYW1icmlkZ2UsIE1BLCBVU0Eu
JiN4RDtSb2JlcnRzb24gQ2VudHJlIGZvciBCaW9zdGF0aXN0aWNzLCBVbml2ZXJzaXR5IG9mIEds
YXNnb3csIEdsYXNnb3csIFVLLiYjeEQ7R2VuZXRpY3Mgb2YgQ29tcGxleCBUcmFpdHMsIFVuaXZl
cnNpdHkgb2YgRXhldGVyIE1lZGljYWwgU2Nob29sLCBVbml2ZXJzaXR5IG9mIEV4ZXRlciwgRXhl
dGVyLCBVSy4mI3hEO0RlcGFydG1lbnQgb2YgUHVibGljIEhlYWx0aCBhbmQgQ2FyaW5nIFNjaWVu
Y2VzLCBHZXJpYXRyaWNzLCBVcHBzYWxhIFVuaXZlcnNpdHksIFVwcHNhbGEsIFN3ZWRlbi4mI3hE
O1VuaXZlcnNpdHkgb2YgRXhldGVyIE1lZGljYWwgU2Nob29sLCBVbml2ZXJzaXR5IG9mIEV4ZXRl
ciwgRXhldGVyLCBVSy4mI3hEO0luc3RpdHV0ZSBmb3IgQ2xpbmljYWwgRGlhYmV0b2xvZ3ksIEdl
cm1hbiBEaWFiZXRlcyBDZW50ZXIsIExlaWJuaXogQ2VudGVyIGZvciBEaWFiZXRlcyBSZXNlYXJj
aCBhdCBIZWlucmljaCBIZWluZSBVbml2ZXJzaXR5IER1c3NlbGRvcmYsIER1c3NlbGRvcmYsIEdl
cm1hbnkuJiN4RDtTdGVubyBEaWFiZXRlcyBDZW50ZXIgQ29wZW5oYWdlbiwgR2VudG9mdGUsIERl
bm1hcmsuJiN4RDtOYXRpb25hbCBJbnN0aXR1dGUgb2YgUHVibGljIEhlYWx0aCwgU291dGhlcm4g
RGVubWFyayBVbml2ZXJzaXR5LCBDb3BlbmhhZ2VuLCBEZW5tYXJrLiYjeEQ7UmVzZWFyY2ggQ2Vu
dHJlIGZvciBQcmV2ZW50aW9uIGFuZCBIZWFsdGgsIENhcGl0YWwgUmVnaW9uIG9mIERlbm1hcmss
IEdsb3N0cnVwLCBEZW5tYXJrLiYjeEQ7RmFjdWx0eSBvZiBIZWFsdGggYW5kIE1lZGljYWwgU2Np
ZW5jZXMsIFVuaXZlcnNpdHkgb2YgQ29wZW5oYWdlbiwgQ29wZW5oYWdlbiwgRGVubWFyay4mI3hE
O0ZhY3VsdHkgb2YgTWVkaWNpbmUsIEFhbGJvcmcgVW5pdmVyc2l0eSwgQWFsYm9yZywgRGVubWFy
ay4mI3hEO0luc3RpdHV0ZSBvZiBDbGluaWNhbCBNZWRpY2luZSwgSW50ZXJuYWwgTWVkaWNpbmUs
IFVuaXZlcnNpdHkgb2YgRWFzdGVybiBGaW5sYW5kIGFuZCBLdW9waW8gVW5pdmVyc2l0eSBIb3Nw
aXRhbCwgS3VvcGlvLCBGaW5sYW5kLiYjeEQ7UHJvZ3JhbSBpbiBNZWRpY2FsIGFuZCBQb3B1bGF0
aW9uIEdlbmV0aWNzLCBCcm9hZCBJbnN0aXR1dGUsIENhbWJyaWRnZSwgTUEsIFVTQS4mI3hEO0Jp
ZyBEYXRhIEluc3RpdHV0ZSwgTGkgS2EgU2hpbmcgQ2VudHJlIEZvciBIZWFsdGggSW5mb3JtYXRp
b24gYW5kIERpc2NvdmVyeSwgVW5pdmVyc2l0eSBvZiBPeGZvcmQsIE94Zm9yZCwgVUsuJiN4RDtD
ZW50ZXIgZm9yIENsaW5pY2FsIFJlc2VhcmNoIGFuZCBQcmV2ZW50aW9uLCBCaXNwZWJqZXJnIGFu
ZCBGcmVkZXJpa3NiZXJnIEhvc3BpdGFsLCBGcmVkZXJpa3NiZXJnLCBEZW5tYXJrLiYjeEQ7RGVw
YXJ0bWVudCBvZiBDbGluaWNhbCBNZWRpY2luZSwgRmFjdWx0eSBvZiBIZWFsdGggYW5kIE1lZGlj
YWwgU2NpZW5jZXMsIFVuaXZlcnNpdHkgb2YgQ29wZW5oYWdlbiwgQ29wZW5oYWdlbiwgRGVubWFy
ay4mI3hEO0RlcGFydG1lbnQgb2YgQ2xpbmljYWwgU2NpZW5jZXMsIERpYWJldGVzIGFuZCBFbmRv
Y3Jpbm9sb2d5LCBMdW5kIFVuaXZlcnNpdHkgRGlhYmV0ZXMgQ2VudHJlLCBNYWxtbywgU3dlZGVu
LiYjeEQ7RGVwYXJ0bWVudCBvZiBDbGluaWNhbCBTY2llbmNlLCBLRyBKZWJzZW4gQ2VudGVyIGZv
ciBEaWFiZXRlcyBSZXNlYXJjaCwgVW5pdmVyc2l0eSBvZiBCZXJnZW4sIEJlcmdlbiwgTm9yd2F5
LiYjeEQ7RHJvbW9rYWl0ZWlvIFBzeWNoaWF0cmljIEhvc3BpdGFsLCBOYXRpb25hbCBhbmQgS2Fw
b2Rpc3RyaWFuIFVuaXZlcnNpdHkgb2YgQXRoZW5zLCBBdGhlbnMsIEdyZWVjZS4mI3hEO0luc3Rp
dHV0ZSBvZiBIdW1hbiBHZW5ldGljcywgVGVjaG5pc2NoZSBVbml2ZXJzaXRhdCBNdW5jaGVuLCBN
dW5pY2gsIEdlcm1hbnkuJiN4RDtJbnN0aXR1dGUgb2YgSHVtYW4gR2VuZXRpY3MsIEhlbG1ob2x0
eiBaZW50cnVtIE11bmNoZW4sIEdlcm1hbiBSZXNlYXJjaCBDZW50ZXIgZm9yIEVudmlyb25tZW50
YWwgSGVhbHRoLCBOZXVoZXJiZXJnLCBHZXJtYW55LiYjeEQ7RFpISyAoR2VybWFuIENlbnRyZSBm
b3IgQ2FyZGlvdmFzY3VsYXIgUmVzZWFyY2gpLCBNdW5pY2ggSGVhcnQgQWxsaWFuY2UgcGFydG5l
ciBzaXRlLCBNdW5pY2gsIEdlcm1hbnkuJiN4RDtEZXBhcnRtZW50IG9mIEdlbmV0aWNzLCBVbml2
ZXJzaXR5IG9mIE5vcnRoIENhcm9saW5hLCBDaGFwZWwgSGlsbCwgTkMsIFVTQS4mI3hEO0NsaW5p
Y2FsIFJlc2VhcmNoIENlbnRyZSwgQ2VudHJlIGZvciBNb2xlY3VsYXIgTWVkaWNpbmUsIE5pbmV3
ZWxscyBIb3NwaXRhbCBhbmQgTWVkaWNhbCBTY2hvb2wsIER1bmRlZSwgVUsuJiN4RDtVc2hlciBJ
bnN0aXR1dGUgb2YgUG9wdWxhdGlvbiBIZWFsdGggU2NpZW5jZXMgYW5kIEluZm9ybWF0aWNzLCBV
bml2ZXJzaXR5IG9mIEVkaW5idXJnaCwgRWRpbmJ1cmdoLCBVSy4mI3hEO0RpdmlzaW9uIG9mIE5l
cGhyb2xvZ3ksIERlcGFydG1lbnQgb2YgTWVkaWNpbmUsIEljYWhuIFNjaG9vbCBvZiBNZWRpY2lu
ZSBhdCBNb3VudCBTaW5haSwgTmV3IFlvcmssIE5ZLCBVU0EuJiN4RDtEaXZpc2lvbiBvZiBFcGlk
ZW1pb2xvZ3kgYW5kIENvbW11bml0eSBIZWFsdGgsIFNjaG9vbCBvZiBQdWJsaWMgSGVhbHRoLCBV
bml2ZXJzaXR5IG9mIE1pbm5lc290YSwgTWlubmVhcG9saXMsIE1OLCBVU0EuJiN4RDtJbnN0aXR1
dGUgb2YgRXBpZGVtaW9sb2d5LCBIZWxtaG9sdHogWmVudHJ1bSBNdW5jaGVuLCBHZXJtYW4gUmVz
ZWFyY2ggQ2VudGVyIGZvciBFbnZpcm9ubWVudGFsIEhlYWx0aCwgTmV1aGVyYmVyZywgR2VybWFu
eS4mI3hEO0luc3RpdHV0ZSBvZiBDYXJkaW92YXNjdWxhciBhbmQgTWVkaWNhbCBTY2llbmNlcywg
VW5pdmVyc2l0eSBvZiBHbGFzZ293LCBHbGFzZ293LCBVSy4mI3hEO0luc3RpdHV0ZSBvZiBHZW5l
dGljIEVwaWRlbWlvbG9neSwgSGVsbWhvbHR6IFplbnRydW0gTXVuY2hlbiwgR2VybWFuIFJlc2Vh
cmNoIENlbnRlciBmb3IgRW52aXJvbm1lbnRhbCBIZWFsdGgsIE5ldWhlcmJlcmcsIEdlcm1hbnku
JiN4RDtJbnN0aXR1dGUgb2YgTWVkaWNhbCBJbmZvcm1hdGljcywgQmlvbWV0cnksIGFuZCBFcGlk
ZW1pb2xvZ3ksIEx1ZHdpZy1NYXhpbWlsaWFucy1Vbml2ZXJzaXRhdCwgTXVuaWNoLCBHZXJtYW55
LiYjeEQ7RmFjdWx0eSBvZiBNZWRpY2luZSwgVW5pdmVyc2l0eSBvZiBJY2VsYW5kLCBSZXlramF2
aWssIEljZWxhbmQuJiN4RDtEZXBhcnRtZW50IG9mIEhlYWx0aCwgTmF0aW9uYWwgSW5zdGl0dXRl
IGZvciBIZWFsdGggYW5kIFdlbGZhcmUsIEhlbHNpbmtpLCBGaW5sYW5kLiYjeEQ7RGFzbWFuIERp
YWJldGVzIEluc3RpdHV0ZSwgRGFzbWFuLCBLdXdhaXQuJiN4RDtEZXBhcnRtZW50IG9mIE5ldXJv
c2NpZW5jZSBhbmQgUHJldmVudGl2ZSBNZWRpY2luZSwgRGFudWJlLVVuaXZlcnNpdHkgS3JlbXMs
IEtyZW1zLCBBdXN0cmlhLiYjeEQ7RGlhYmV0ZXMgUmVzZWFyY2ggR3JvdXAsIEtpbmcgQWJkdWxh
eml6IFVuaXZlcnNpdHksIEplZGRhaCwgU2F1ZGkgQXJhYmlhLiYjeEQ7RGVwYXJ0bWVudCBvZiBQ
dWJsaWMgSGVhbHRoLCBBYXJodXMgVW5pdmVyc2l0eSwgQWFyaHVzLCBEZW5tYXJrLiYjeEQ7RGFu
aXNoIERpYWJldGVzIEFjYWRlbXksIE9kZW5zZSwgRGVubWFyay4mI3hEO05hdGlvbmFsIEhlYXJ0
LCBMdW5nLCBhbmQgQmxvb2QgSW5zdGl0dXRlIEZyYW1pbmdoYW0gSGVhcnQgU3R1ZHksIEZyYW1p
bmdoYW0sIE1BLCBVU0EuJiN4RDtNaW5kaWNoIENoaWxkIEhlYWx0aCBhbmQgRGV2ZWxvcG1lbnQg
SW5zdGl0dXRlLCBJY2FobiBTY2hvb2wgb2YgTWVkaWNpbmUgYXQgTW91bnQgU2luYWksIE5ldyBZ
b3JrLCBOWSwgVVNBLiYjeEQ7RGVwYXJ0bWVudCBvZiBHZW5vbWljcyBvZiBDb21tb24gRGlzZWFz
ZSwgU2Nob29sIG9mIFB1YmxpYyBIZWFsdGgsIEltcGVyaWFsIENvbGxlZ2UgTG9uZG9uLCBMb25k
b24sIFVLLiYjeEQ7RGl2aXNpb24gb2YgQ2FyZGlvdmFzY3VsYXIgTWVkaWNpbmUsIERlcGFydG1l
bnQgb2YgTWVkaWNpbmUsIFN0YW5mb3JkIFVuaXZlcnNpdHkgU2Nob29sIG9mIE1lZGljaW5lLCBT
dGFuZm9yZCwgQ0EsIFVTQS4mI3hEO0RlcGFydG1lbnQgb2YgTWVkaWNhbCBTY2llbmNlcywgTW9s
ZWN1bGFyIEVwaWRlbWlvbG9neSBhbmQgU2NpZW5jZSBmb3IgTGlmZSBMYWJvcmF0b3J5LCBVcHBz
YWxhIFVuaXZlcnNpdHksIFVwcHNhbGEsIFN3ZWRlbi4mI3hEO0RlcGFydG1lbnQgb2YgTWVkaWNh
bCBTY2llbmNlcywgVXBwc2FsYSBVbml2ZXJzaXR5LCBVcHBzYWxhLCBTd2VkZW4uJiN4RDtGaW5u
aXNoIEluc3RpdHV0ZSBmb3IgTW9sZWN1bGFyIE1lZGljaW5lIChGSU1NKSwgVW5pdmVyc2l0eSBv
ZiBIZWxzaW5raSwgSGVsc2lua2ksIEZpbmxhbmQuJiN4RDtHZW5vbWUgVGVjaG5vbG9neSBCcmFu
Y2gsIE5hdGlvbmFsIEh1bWFuIEdlbm9tZSBSZXNlYXJjaCBJbnN0aXR1dGUsIE5hdGlvbmFsIElu
c3RpdHV0ZXMgb2YgSGVhbHRoLCBCZXRoZXNkYSwgTUQsIFVTQS4mI3hEO1BhdCBNYWNwaGVyc29u
IENlbnRyZSBmb3IgUGhhcm1hY29nZW5ldGljcyBhbmQgUGhhcm1hY29nZW5vbWljcywgTmluZXdl
bGxzIEhvc3BpdGFsIGFuZCBNZWRpY2FsIFNjaG9vbCwgVW5pdmVyc2l0eSBvZiBEdW5kZWUsIER1
bmRlZSwgVUsuJiN4RDtDbGluaWNhbCBDb29wYXJhdGlvbiBHcm91cCBUeXBlIDIgRGlhYmV0ZXMs
IEhlbG1ob2x0eiBaZW50cnVtIE11bmNoZW4sIEx1ZHdpZy1NYXhpbWlsaWFucy1Vbml2ZXJzaXRh
dCwgTXVuaWNoLCBHZXJtYW55LiYjeEQ7Q2xpbmljYWwgQ29vcGFyYXRpb24gR3JvdXAgTnV0cmln
ZW5vbWljcyBhbmQgVHlwZSAyIERpYWJldGVzLCBIZWxtaG9sdHogWmVudHJ1bSBNdW5jaGVuLCBU
ZWNobmljYWwgVW5pdmVyc2l0eSwgTXVuaWNoLCBHZXJtYW55LiYjeEQ7RGl2aXNpb24gb2YgR2Vu
ZXJhbCBJbnRlcm5hbCBNZWRpY2luZSwgTWFzc2FjaHVzZXR0cyBHZW5lcmFsIEhvc3BpdGFsLCBC
b3N0b24sIE1BLCBVU0EuJiN4RDtEZXBhcnRtZW50cyBvZiBNZWRpY2luZSwgSW5zdGl0dXRlIGZv
ciBUcmFuc2xhdGlvbmFsIEdlbm9taWNzIGFuZCBQb3B1bGF0aW9uIFNjaWVuY2VzLCBMQUJpb01l
ZCBhdCBIYXJib3ItVUNMQSBNZWRpY2FsIENlbnRlciwgVG9ycmFuY2UsIENBLCBVU0EuJiN4RDtE
ZXBhcnRtZW50IG9mIFN0YXRpc3RpY3MsIFVuaXZlcnNpdHkgb2YgT3hmb3JkLCBPeGZvcmQsIFVL
LiYjeEQ7RmFjdWx0eSBvZiBIZWFsdGggU2NpZW5jZXMsIFVuaXZlcnNpdHkgb2YgU291dGhlcm4g
RGVubWFyaywgT2RlbnNlLCBEZW5tYXJrLiYjeEQ7T3hmb3JkIE5JSFIgQmlvbWVkaWNhbCBSZXNl
YXJjaCBDZW50cmUsIE94Zm9yZCBVbml2ZXJzaXR5IEhvc3BpdGFscyBUcnVzdCwgT3hmb3JkLCBV
Sy4mI3hEO1dlbGxjb21lIENlbnRyZSBmb3IgSHVtYW4gR2VuZXRpY3MsIE51ZmZpZWxkIERlcGFy
dG1lbnQgb2YgTWVkaWNpbmUsIFVuaXZlcnNpdHkgb2YgT3hmb3JkLCBPeGZvcmQsIFVLLiBtYXJr
Lm1jY2FydGh5QGRybC5veC5hYy51ay4mI3hEO094Zm9yZCBDZW50cmUgZm9yIERpYWJldGVzLCBF
bmRvY3Jpbm9sb2d5IGFuZCBNZXRhYm9saXNtLCBSYWRjbGlmZmUgRGVwYXJ0bWVudCBvZiBNZWRp
Y2luZSwgVW5pdmVyc2l0eSBvZiBPeGZvcmQsIE94Zm9yZCwgVUsuIG1hcmsubWNjYXJ0aHlAZHJs
Lm94LmFjLnVrLiYjeEQ7T3hmb3JkIE5JSFIgQmlvbWVkaWNhbCBSZXNlYXJjaCBDZW50cmUsIE94
Zm9yZCBVbml2ZXJzaXR5IEhvc3BpdGFscyBUcnVzdCwgT3hmb3JkLCBVSy4gbWFyay5tY2NhcnRo
eUBkcmwub3guYWMudWsuPC9hdXRoLWFkZHJlc3M+PHRpdGxlcz48dGl0bGU+RmluZS1tYXBwaW5n
IHR5cGUgMiBkaWFiZXRlcyBsb2NpIHRvIHNpbmdsZS12YXJpYW50IHJlc29sdXRpb24gdXNpbmcg
aGlnaC1kZW5zaXR5IGltcHV0YXRpb24gYW5kIGlzbGV0LXNwZWNpZmljIGVwaWdlbm9tZSBtYXBz
PC90aXRsZT48c2Vjb25kYXJ5LXRpdGxlPk5hdCBHZW5ldDwvc2Vjb25kYXJ5LXRpdGxlPjwvdGl0
bGVzPjxwZXJpb2RpY2FsPjxmdWxsLXRpdGxlPk5hdCBHZW5ldDwvZnVsbC10aXRsZT48L3Blcmlv
ZGljYWw+PHBhZ2VzPjE1MDUtMTUxMzwvcGFnZXM+PHZvbHVtZT41MDwvdm9sdW1lPjxudW1iZXI+
MTE8L251bWJlcj48a2V5d29yZHM+PGtleXdvcmQ+Qm9keSBNYXNzIEluZGV4PC9rZXl3b3JkPjxr
ZXl3b3JkPkNhc2UtQ29udHJvbCBTdHVkaWVzPC9rZXl3b3JkPjxrZXl3b3JkPkNocm9tb3NvbWUg
TWFwcGluZy8qbWV0aG9kczwva2V5d29yZD48a2V5d29yZD5EaWFiZXRlcyBNZWxsaXR1cywgVHlw
ZSAyL2VwaWRlbWlvbG9neS8qZ2VuZXRpY3MvcGF0aG9sb2d5PC9rZXl3b3JkPjxrZXl3b3JkPipF
cGlnZW5lc2lzLCBHZW5ldGljPC9rZXl3b3JkPjxrZXl3b3JkPkV1cm9wZWFuIENvbnRpbmVudGFs
IEFuY2VzdHJ5IEdyb3VwL2dlbmV0aWNzPC9rZXl3b3JkPjxrZXl3b3JkPkZlbWFsZTwva2V5d29y
ZD48a2V5d29yZD5HZW5lIEZyZXF1ZW5jeTwva2V5d29yZD48a2V5d29yZD5HZW5ldGljIExvY2kv
Z2VuZXRpY3M8L2tleXdvcmQ+PGtleXdvcmQ+R2VuZXRpYyBQcmVkaXNwb3NpdGlvbiB0byBEaXNl
YXNlPC9rZXl3b3JkPjxrZXl3b3JkPkdlbm9tZSwgSHVtYW4vKmdlbmV0aWNzPC9rZXl3b3JkPjxr
ZXl3b3JkPkdlbm9tZS1XaWRlIEFzc29jaWF0aW9uIFN0dWR5PC9rZXl3b3JkPjxrZXl3b3JkPkhp
Z2gtVGhyb3VnaHB1dCBTY3JlZW5pbmcgQXNzYXlzL21ldGhvZHM8L2tleXdvcmQ+PGtleXdvcmQ+
SHVtYW5zPC9rZXl3b3JkPjxrZXl3b3JkPklzbGV0cyBvZiBMYW5nZXJoYW5zLyptZXRhYm9saXNt
L3BhdGhvbG9neTwva2V5d29yZD48a2V5d29yZD5MaW5rYWdlIERpc2VxdWlsaWJyaXVtPC9rZXl3
b3JkPjxrZXl3b3JkPk1hbGU8L2tleXdvcmQ+PGtleXdvcmQ+TWV0YS1BbmFseXNpcyBhcyBUb3Bp
Yzwva2V5d29yZD48a2V5d29yZD4qUG9seW1vcnBoaXNtLCBTaW5nbGUgTnVjbGVvdGlkZTwva2V5
d29yZD48a2V5d29yZD5TZXggRmFjdG9yczwva2V5d29yZD48L2tleXdvcmRzPjxkYXRlcz48eWVh
cj4yMDE4PC95ZWFyPjxwdWItZGF0ZXM+PGRhdGU+Tm92PC9kYXRlPjwvcHViLWRhdGVzPjwvZGF0
ZXM+PGlzYm4+MTU0Ni0xNzE4IChFbGVjdHJvbmljKSYjeEQ7MTA2MS00MDM2IChMaW5raW5nKTwv
aXNibj48YWNjZXNzaW9uLW51bT4zMDI5Nzk2OTwvYWNjZXNzaW9uLW51bT48dXJscz48cmVsYXRl
ZC11cmxzPjx1cmw+aHR0cHM6Ly93d3cubmNiaS5ubG0ubmloLmdvdi9wdWJtZWQvMzAyOTc5Njk8
L3VybD48L3JlbGF0ZWQtdXJscz48L3VybHM+PGN1c3RvbTI+UE1DNjI4NzcwNjwvY3VzdG9tMj48
ZWxlY3Ryb25pYy1yZXNvdXJjZS1udW0+MTAuMTAzOC9zNDE1ODgtMDE4LTAyNDEtNjwvZWxlY3Ry
b25pYy1yZXNvdXJjZS1udW0+PC9yZWNvcmQ+PC9DaXRlPjwvRW5kTm90ZT5=
</w:fldData>
        </w:fldChar>
      </w:r>
      <w:r w:rsidR="00832B9B">
        <w:rPr>
          <w:lang w:val="en-US"/>
        </w:rPr>
        <w:instrText xml:space="preserve"> ADDIN EN.CITE </w:instrText>
      </w:r>
      <w:r w:rsidR="00832B9B">
        <w:rPr>
          <w:lang w:val="en-US"/>
        </w:rPr>
        <w:fldChar w:fldCharType="begin">
          <w:fldData xml:space="preserve">PEVuZE5vdGU+PENpdGU+PEF1dGhvcj5NYWhhamFuPC9BdXRob3I+PFllYXI+MjAxODwvWWVhcj48
UmVjTnVtPjcxNDwvUmVjTnVtPjxEaXNwbGF5VGV4dD48c3R5bGUgZmFjZT0ic3VwZXJzY3JpcHQi
Pjk8L3N0eWxlPjwvRGlzcGxheVRleHQ+PHJlY29yZD48cmVjLW51bWJlcj43MTQ8L3JlYy1udW1i
ZXI+PGZvcmVpZ24ta2V5cz48a2V5IGFwcD0iRU4iIGRiLWlkPSJwdzVkcHpmNWRzeGYwbGV2dnh3
NXgwOWF2MjJhZHM1ZmQwdjkiIHRpbWVzdGFtcD0iMTU3MzY1ODM4MyI+NzE0PC9rZXk+PC9mb3Jl
aWduLWtleXM+PHJlZi10eXBlIG5hbWU9IkpvdXJuYWwgQXJ0aWNsZSI+MTc8L3JlZi10eXBlPjxj
b250cmlidXRvcnM+PGF1dGhvcnM+PGF1dGhvcj5NYWhhamFuLCBBLjwvYXV0aG9yPjxhdXRob3I+
VGFsaXVuLCBELjwvYXV0aG9yPjxhdXRob3I+VGh1cm5lciwgTS48L2F1dGhvcj48YXV0aG9yPlJv
YmVydHNvbiwgTi4gUi48L2F1dGhvcj48YXV0aG9yPlRvcnJlcywgSi4gTS48L2F1dGhvcj48YXV0
aG9yPlJheW5lciwgTi4gVy48L2F1dGhvcj48YXV0aG9yPlBheW5lLCBBLiBKLjwvYXV0aG9yPjxh
dXRob3I+U3RlaW50aG9yc2RvdHRpciwgVi48L2F1dGhvcj48YXV0aG9yPlNjb3R0LCBSLiBBLjwv
YXV0aG9yPjxhdXRob3I+R3JhcnVwLCBOLjwvYXV0aG9yPjxhdXRob3I+Q29vaywgSi4gUC48L2F1
dGhvcj48YXV0aG9yPlNjaG1pZHQsIEUuIE0uPC9hdXRob3I+PGF1dGhvcj5XdXR0a2UsIE0uPC9h
dXRob3I+PGF1dGhvcj5TYXJub3dza2ksIEMuPC9hdXRob3I+PGF1dGhvcj5NYWdpLCBSLjwvYXV0
aG9yPjxhdXRob3I+TmFubywgSi48L2F1dGhvcj48YXV0aG9yPkdpZWdlciwgQy48L2F1dGhvcj48
YXV0aG9yPlRyb21wZXQsIFMuPC9hdXRob3I+PGF1dGhvcj5MZWNvZXVyLCBDLjwvYXV0aG9yPjxh
dXRob3I+UHJldXNzLCBNLiBILjwvYXV0aG9yPjxhdXRob3I+UHJpbnMsIEIuIFAuPC9hdXRob3I+
PGF1dGhvcj5HdW8sIFguPC9hdXRob3I+PGF1dGhvcj5CaWVsYWssIEwuIEYuPC9hdXRob3I+PGF1
dGhvcj5CZWxvdywgSi4gRS48L2F1dGhvcj48YXV0aG9yPkJvd2RlbiwgRC4gVy48L2F1dGhvcj48
YXV0aG9yPkNoYW1iZXJzLCBKLiBDLjwvYXV0aG9yPjxhdXRob3I+S2ltLCBZLiBKLjwvYXV0aG9y
PjxhdXRob3I+TmcsIE0uIEMuIFkuPC9hdXRob3I+PGF1dGhvcj5QZXR0eSwgTC4gRS48L2F1dGhv
cj48YXV0aG9yPlNpbSwgWC48L2F1dGhvcj48YXV0aG9yPlpoYW5nLCBXLjwvYXV0aG9yPjxhdXRo
b3I+QmVubmV0dCwgQS4gSi48L2F1dGhvcj48YXV0aG9yPkJvcmstSmVuc2VuLCBKLjwvYXV0aG9y
PjxhdXRob3I+QnJ1bW1ldHQsIEMuIE0uPC9hdXRob3I+PGF1dGhvcj5DYW5vdWlsLCBNLjwvYXV0
aG9yPjxhdXRob3I+RWMgS2FyZHQsIEsuIFUuPC9hdXRob3I+PGF1dGhvcj5GaXNjaGVyLCBLLjwv
YXV0aG9yPjxhdXRob3I+S2FyZGlhLCBTLiBMLiBSLjwvYXV0aG9yPjxhdXRob3I+S3JvbmVuYmVy
ZywgRi48L2F1dGhvcj48YXV0aG9yPkxhbGwsIEsuPC9hdXRob3I+PGF1dGhvcj5MaXUsIEMuIFQu
PC9hdXRob3I+PGF1dGhvcj5Mb2NrZSwgQS4gRS48L2F1dGhvcj48YXV0aG9yPkx1YW4sIEouPC9h
dXRob3I+PGF1dGhvcj5OdGFsbGEsIEkuPC9hdXRob3I+PGF1dGhvcj5OeWxhbmRlciwgVi48L2F1
dGhvcj48YXV0aG9yPlNjaG9uaGVyciwgUy48L2F1dGhvcj48YXV0aG9yPlNjaHVybWFubiwgQy48
L2F1dGhvcj48YXV0aG9yPlllbmdvLCBMLjwvYXV0aG9yPjxhdXRob3I+Qm90dGluZ2VyLCBFLiBQ
LjwvYXV0aG9yPjxhdXRob3I+QnJhbmRzbHVuZCwgSS48L2F1dGhvcj48YXV0aG9yPkNocmlzdGVu
c2VuLCBDLjwvYXV0aG9yPjxhdXRob3I+RGVkb3Vzc2lzLCBHLjwvYXV0aG9yPjxhdXRob3I+Rmxv
cmV6LCBKLiBDLjwvYXV0aG9yPjxhdXRob3I+Rm9yZCwgSS48L2F1dGhvcj48YXV0aG9yPkZyYW5j
bywgTy4gSC48L2F1dGhvcj48YXV0aG9yPkZyYXlsaW5nLCBULiBNLjwvYXV0aG9yPjxhdXRob3I+
R2llZHJhaXRpcywgVi48L2F1dGhvcj48YXV0aG9yPkhhY2tpbmdlciwgUy48L2F1dGhvcj48YXV0
aG9yPkhhdHRlcnNsZXksIEEuIFQuPC9hdXRob3I+PGF1dGhvcj5IZXJkZXIsIEMuPC9hdXRob3I+
PGF1dGhvcj5Ja3JhbSwgTS4gQS48L2F1dGhvcj48YXV0aG9yPkluZ2Vsc3NvbiwgTS48L2F1dGhv
cj48YXV0aG9yPkpvcmdlbnNlbiwgTS4gRS48L2F1dGhvcj48YXV0aG9yPkpvcmdlbnNlbiwgVC48
L2F1dGhvcj48YXV0aG9yPktyaWViZWwsIEouPC9hdXRob3I+PGF1dGhvcj5LdXVzaXN0bywgSi48
L2F1dGhvcj48YXV0aG9yPkxpZ3RoYXJ0LCBTLjwvYXV0aG9yPjxhdXRob3I+TGluZGdyZW4sIEMu
IE0uPC9hdXRob3I+PGF1dGhvcj5MaW5uZWJlcmcsIEEuPC9hdXRob3I+PGF1dGhvcj5MeXNzZW5r
bywgVi48L2F1dGhvcj48YXV0aG9yPk1hbWFrb3UsIFYuPC9hdXRob3I+PGF1dGhvcj5NZWl0aW5n
ZXIsIFQuPC9hdXRob3I+PGF1dGhvcj5Nb2hsa2UsIEsuIEwuPC9hdXRob3I+PGF1dGhvcj5Nb3Jy
aXMsIEEuIEQuPC9hdXRob3I+PGF1dGhvcj5OYWRrYXJuaSwgRy48L2F1dGhvcj48YXV0aG9yPlBh
bmtvdywgSi4gUy48L2F1dGhvcj48YXV0aG9yPlBldGVycywgQS48L2F1dGhvcj48YXV0aG9yPlNh
dHRhciwgTi48L2F1dGhvcj48YXV0aG9yPlN0YW5jYWtvdmEsIEEuPC9hdXRob3I+PGF1dGhvcj5T
dHJhdWNoLCBLLjwvYXV0aG9yPjxhdXRob3I+VGF5bG9yLCBLLiBELjwvYXV0aG9yPjxhdXRob3I+
VGhvcmFuZCwgQi48L2F1dGhvcj48YXV0aG9yPlRob3JsZWlmc3NvbiwgRy48L2F1dGhvcj48YXV0
aG9yPlRob3JzdGVpbnNkb3R0aXIsIFUuPC9hdXRob3I+PGF1dGhvcj5UdW9taWxlaHRvLCBKLjwv
YXV0aG9yPjxhdXRob3I+V2l0dGUsIEQuIFIuPC9hdXRob3I+PGF1dGhvcj5EdXB1aXMsIEouPC9h
dXRob3I+PGF1dGhvcj5QZXlzZXIsIFAuIEEuPC9hdXRob3I+PGF1dGhvcj5aZWdnaW5pLCBFLjwv
YXV0aG9yPjxhdXRob3I+TG9vcywgUi4gSi4gRi48L2F1dGhvcj48YXV0aG9yPkZyb2d1ZWwsIFAu
PC9hdXRob3I+PGF1dGhvcj5JbmdlbHNzb24sIEUuPC9hdXRob3I+PGF1dGhvcj5MaW5kLCBMLjwv
YXV0aG9yPjxhdXRob3I+R3Jvb3AsIEwuPC9hdXRob3I+PGF1dGhvcj5MYWFrc28sIE0uPC9hdXRo
b3I+PGF1dGhvcj5Db2xsaW5zLCBGLiBTLjwvYXV0aG9yPjxhdXRob3I+SnVrZW1hLCBKLiBXLjwv
YXV0aG9yPjxhdXRob3I+UGFsbWVyLCBDLiBOLiBBLjwvYXV0aG9yPjxhdXRob3I+R3JhbGxlcnQs
IEguPC9hdXRob3I+PGF1dGhvcj5NZXRzcGFsdSwgQS48L2F1dGhvcj48YXV0aG9yPkRlaGdoYW4s
IEEuPC9hdXRob3I+PGF1dGhvcj5Lb3R0Z2VuLCBBLjwvYXV0aG9yPjxhdXRob3I+QWJlY2FzaXMs
IEcuIFIuPC9hdXRob3I+PGF1dGhvcj5NZWlncywgSi4gQi48L2F1dGhvcj48YXV0aG9yPlJvdHRl
ciwgSi4gSS48L2F1dGhvcj48YXV0aG9yPk1hcmNoaW5pLCBKLjwvYXV0aG9yPjxhdXRob3I+UGVk
ZXJzZW4sIE8uPC9hdXRob3I+PGF1dGhvcj5IYW5zZW4sIFQuPC9hdXRob3I+PGF1dGhvcj5MYW5n
ZW5iZXJnLCBDLjwvYXV0aG9yPjxhdXRob3I+V2FyZWhhbSwgTi4gSi48L2F1dGhvcj48YXV0aG9y
PlN0ZWZhbnNzb24sIEsuPC9hdXRob3I+PGF1dGhvcj5HbG95biwgQS4gTC48L2F1dGhvcj48YXV0
aG9yPk1vcnJpcywgQS4gUC48L2F1dGhvcj48YXV0aG9yPkJvZWhua2UsIE0uPC9hdXRob3I+PGF1
dGhvcj5NY0NhcnRoeSwgTS4gSS48L2F1dGhvcj48L2F1dGhvcnM+PC9jb250cmlidXRvcnM+PGF1
dGgtYWRkcmVzcz5XZWxsY29tZSBDZW50cmUgZm9yIEh1bWFuIEdlbmV0aWNzLCBOdWZmaWVsZCBE
ZXBhcnRtZW50IG9mIE1lZGljaW5lLCBVbml2ZXJzaXR5IG9mIE94Zm9yZCwgT3hmb3JkLCBVSy4g
YW51YmhhQHdlbGwub3guYWMudWsuJiN4RDtPeGZvcmQgQ2VudHJlIGZvciBEaWFiZXRlcywgRW5k
b2NyaW5vbG9neSBhbmQgTWV0YWJvbGlzbSwgUmFkY2xpZmZlIERlcGFydG1lbnQgb2YgTWVkaWNp
bmUsIFVuaXZlcnNpdHkgb2YgT3hmb3JkLCBPeGZvcmQsIFVLLiBhbnViaGFAd2VsbC5veC5hYy51
ay4mI3hEO0RlcGFydG1lbnQgb2YgQmlvc3RhdGlzdGljcyBhbmQgQ2VudGVyIGZvciBTdGF0aXN0
aWNhbCBHZW5ldGljcywgVW5pdmVyc2l0eSBvZiBNaWNoaWdhbiwgQW5uIEFyYm9yLCBNSSwgVVNB
LiYjeEQ7V2VsbGNvbWUgQ2VudHJlIGZvciBIdW1hbiBHZW5ldGljcywgTnVmZmllbGQgRGVwYXJ0
bWVudCBvZiBNZWRpY2luZSwgVW5pdmVyc2l0eSBvZiBPeGZvcmQsIE94Zm9yZCwgVUsuJiN4RDtP
eGZvcmQgQ2VudHJlIGZvciBEaWFiZXRlcywgRW5kb2NyaW5vbG9neSBhbmQgTWV0YWJvbGlzbSwg
UmFkY2xpZmZlIERlcGFydG1lbnQgb2YgTWVkaWNpbmUsIFVuaXZlcnNpdHkgb2YgT3hmb3JkLCBP
eGZvcmQsIFVLLiYjeEQ7RGVwYXJ0bWVudCBvZiBIdW1hbiBHZW5ldGljcywgV2VsbGNvbWUgVHJ1
c3QgU2FuZ2VyIEluc3RpdHV0ZSwgSGlueHRvbiwgVUsuJiN4RDtkZUNPREUgR2VuZXRpY3MsIEFt
Z2VuIEluYy4sIFJleWtqYXZpaywgSWNlbGFuZC4mI3hEO01SQyBFcGlkZW1pb2xvZ3kgVW5pdCwg
SW5zdGl0dXRlIG9mIE1ldGFib2xpYyBTY2llbmNlLCBVbml2ZXJzaXR5IG9mIENhbWJyaWRnZSwg
Q2FtYnJpZGdlLCBVSy4mI3hEO05vdm8gTm9yZGlzayBGb3VuZGF0aW9uIENlbnRlciBmb3IgQmFz
aWMgTWV0YWJvbGljIFJlc2VhcmNoLCBGYWN1bHR5IG9mIEhlYWx0aCBhbmQgTWVkaWNhbCBTY2ll
bmNlcywgVW5pdmVyc2l0eSBvZiBDb3BlbmhhZ2VuLCBDb3BlbmhhZ2VuLCBEZW5tYXJrLiYjeEQ7
RGVwYXJ0bWVudCBvZiBCaW9zdGF0aXN0aWNzLCBVbml2ZXJzaXR5IG9mIExpdmVycG9vbCwgTGl2
ZXJwb29sLCBVSy4mI3hEO0luc3RpdHV0ZSBvZiBHZW5ldGljIEVwaWRlbWlvbG9neSwgRGVwYXJ0
bWVudCBvZiBCaW9tZXRyeSwgRXBpZGVtaW9sb2d5LCBhbmQgTWVkaWNhbCBCaW9pbmZvcm1hdGlj
cywgRmFjdWx0eSBvZiBNZWRpY2luZSBhbmQgTWVkaWNhbCBDZW50ZXIsIFVuaXZlcnNpdHkgb2Yg
RnJlaWJ1cmcsIEZyZWlidXJnLCBHZXJtYW55LiYjeEQ7RGVwYXJ0bWVudCBvZiBCaW9zdGF0aXN0
aWNzLCBCb3N0b24gVW5pdmVyc2l0eSBTY2hvb2wgb2YgUHVibGljIEhlYWx0aCwgQm9zdG9uLCBN
QSwgVVNBLiYjeEQ7RXN0b25pYW4gR2Vub21lIENlbnRlciwgSW5zdGl0dXRlIG9mIEdlbm9taWNz
LCBVbml2ZXJzaXR5IG9mIFRhcnR1LCBUYXJ0dSwgRXN0b25pYS4mI3hEO0RlcGFydG1lbnQgb2Yg
RXBpZGVtaW9sb2d5LCBFcmFzbXVzIFVuaXZlcnNpdHkgTWVkaWNhbCBDZW50ZXIsIFJvdHRlcmRh
bSwgdGhlIE5ldGhlcmxhbmRzLiYjeEQ7UmVzZWFyY2ggVW5pdCBvZiBNb2xlY3VsYXIgRXBpZGVt
aW9sb2d5LCBJbnN0aXR1dGUgb2YgRXBpZGVtaW9sb2d5LCBIZWxtaG9sdHogWmVudHJ1bSBNdW5j
aGVuIFJlc2VhcmNoIENlbnRlciBmb3IgRW52aXJvbm1lbnRhbCBIZWFsdGgsIE5ldWhlcmJlcmcs
IEdlcm1hbnkuJiN4RDtHZXJtYW4gQ2VudGVyIGZvciBEaWFiZXRlcyBSZXNlYXJjaCAoRFpEKSwg
TmV1aGVyYmVyZywgR2VybWFueS4mI3hEO1NlY3Rpb24gb2YgR2Vyb250b2xvZ3kgYW5kIEdlcmlh
dHJpY3MsIERlcGFydG1lbnQgb2YgSW50ZXJuYWwgTWVkaWNpbmUsIExlaWRlbiBVbml2ZXJzaXR5
IE1lZGljYWwgQ2VudGVyLCBMZWlkZW4sIHRoZSBOZXRoZXJsYW5kcy4mI3hEO0RlcGFydG1lbnQg
b2YgQ2FyZGlvbG9neSwgTGVpZGVuIFVuaXZlcnNpdHkgTWVkaWNhbCBDZW50ZXIsIExlaWRlbiwg
dGhlIE5ldGhlcmxhbmRzLiYjeEQ7Q05SUy1VTVI4MTk5LCBMaWxsZSBVbml2ZXJzaXR5LCBMaWxs
ZSBQYXN0ZXVyIEluc3RpdHV0ZSwgTGlsbGUsIEZyYW5jZS4mI3hEO0NoYXJsZXMgQnJvbmZtYW4g
SW5zdGl0dXRlIGZvciBQZXJzb25hbGl6ZWQgTWVkaWNpbmUsIEljYWhuIFNjaG9vbCBvZiBNZWRp
Y2luZSBhdCBNb3VudCBTaW5haSwgTmV3IFlvcmssIE5ZLCBVU0EuJiN4RDtEZXBhcnRtZW50IG9m
IFBlZGlhdHJpY3MsIEluc3RpdHV0ZSBmb3IgVHJhbnNsYXRpb25hbCBHZW5vbWljcyBhbmQgUG9w
dWxhdGlvbiBTY2llbmNlcywgTEFCaW9NZWQgYXQgSGFyYm9yLVVDTEEgTWVkaWNhbCBDZW50ZXIs
IFRvcnJhbmNlLCBDQSwgVVNBLiYjeEQ7RGVwYXJ0bWVudCBvZiBFcGlkZW1pb2xvZ3ksIFNjaG9v
bCBvZiBQdWJsaWMgSGVhbHRoLCBVbml2ZXJzaXR5IG9mIE1pY2hpZ2FuLCBBbm4gQXJib3IsIE1J
LCBVU0EuJiN4RDtWYW5kZXJiaWx0IEdlbmV0aWNzIEluc3RpdHV0ZSwgVmFuZGVyYmlsdCBVbml2
ZXJzaXR5IE1lZGljYWwgQ2VudGVyLCBOYXNodmlsbGUsIFROLCBVU0EuJiN4RDtDZW50ZXIgZm9y
IEdlbm9taWNzIGFuZCBQZXJzb25hbGl6ZWQgTWVkaWNpbmUgUmVzZWFyY2gsIFdha2UgRm9yZXN0
IFNjaG9vbCBvZiBNZWRpY2luZSwgV2luc3Rvbi1TYWxlbSwgTkMsIFVTQS4mI3hEO0NlbnRlciBm
b3IgRGlhYmV0ZXMgUmVzZWFyY2gsIFdha2UgRm9yZXN0IFNjaG9vbCBvZiBNZWRpY2luZSwgV2lu
c3Rvbi1TYWxlbSwgTkMsIFVTQS4mI3hEO0RlcGFydG1lbnQgb2YgQmlvY2hlbWlzdHJ5LCBXYWtl
IEZvcmVzdCBTY2hvb2wgb2YgTWVkaWNpbmUsIFdpbnN0b24tU2FsZW0sIE5DLCBVU0EuJiN4RDtE
ZXBhcnRtZW50IG9mIEVwaWRlbWlvbG9neSBhbmQgQmlvc3RhdGlzdGljcywgSW1wZXJpYWwgQ29s
bGVnZSBMb25kb24sIExvbmRvbiwgVUsuJiN4RDtEZXBhcnRtZW50IG9mIENhcmRpb2xvZ3ksIEVh
bGluZyBIb3NwaXRhbCwgTG9uZG9uIE5vcnRoIFdlc3QgSGVhbHRoY2FyZSBOSFMgVHJ1c3QsIE1p
ZGRsZXNleCwgVUsuJiN4RDtJbXBlcmlhbCBDb2xsZWdlIEhlYWx0aGNhcmUgTkhTIFRydXN0LCBJ
bXBlcmlhbCBDb2xsZWdlIExvbmRvbiwgTG9uZG9uLCBVSy4mI3hEO0xlZSBLb25nIENoaWFuIFNj
aG9vbCBvZiBNZWRpY2luZSwgTmFueWFuZyBUZWNobm9sb2dpY2FsIFVuaXZlcnNpdHksIFNpbmdh
cG9yZSwgU2luZ2Fwb3JlLiYjeEQ7TVJDLVBIRSBDZW50cmUgZm9yIEVudmlyb25tZW50IGFuZCBI
ZWFsdGgsIEltcGVyaWFsIENvbGxlZ2UgTG9uZG9uLCBMb25kb24sIFVLLiYjeEQ7RGl2aXNpb24g
b2YgR2Vub21lIFJlc2VhcmNoLCBDZW50ZXIgZm9yIEdlbm9tZSBTY2llbmNlLCBLb3JlYSBOYXRp
b25hbCBJbnN0aXR1dGUgb2YgSGVhbHRoLCBDaHVuZ2NoZW9uZ2J1ay1kbywgUmVwdWJsaWMgb2Yg
S29yZWEuJiN4RDtTYXcgU3dlZSBIb2NrIFNjaG9vbCBvZiBQdWJsaWMgSGVhbHRoLCBOYXRpb25h
bCBVbml2ZXJzaXR5IG9mIFNpbmdhcG9yZSwgU2luZ2Fwb3JlLCBTaW5nYXBvcmUuJiN4RDtEZXBh
cnRtZW50IG9mIEFuZXN0aGVzaW9sb2d5LCBVbml2ZXJzaXR5IG9mIE1pY2hpZ2FuIE1lZGljYWwg
U2Nob29sLCBBbm4gQXJib3IsIE1JLCBVU0EuJiN4RDtEZXBhcnRtZW50IG9mIE5lcGhyb2xvZ3kg
YW5kIE1lZGljYWwgSW50ZW5zaXZlIENhcmUgYW5kIEdlcm1hbiBDaHJvbmljIEtpZG5leSBEaXNl
YXNlIFN0dWR5LCBDaGFyaXRlLCBVbml2ZXJzaXRhdHNtZWRpemluIEJlcmxpbiwgQmVybGluLCBH
ZXJtYW55LiYjeEQ7RGl2aXNpb24gb2YgR2VuZXRpYyBFcGlkZW1pb2xvZ3ksIERlcGFydG1lbnQg
b2YgTWVkaWNhbCBHZW5ldGljcywgTW9sZWN1bGFyIGFuZCBDbGluaWNhbCBQaGFybWFjb2xvZ3ks
IE1lZGljYWwgVW5pdmVyc2l0eSBvZiBJbm5zYnJ1Y2ssIElubnNicnVjaywgQXVzdHJpYS4mI3hE
O0luc3RpdHV0ZSBvZiBNYXRoZW1hdGljcyBhbmQgU3RhdGlzdGljcywgVW5pdmVyc2l0eSBvZiBU
YXJ0dSwgVGFydHUsIEVzdG9uaWEuJiN4RDtNY0Rvbm5lbGwgR2Vub21lIEluc3RpdHV0ZSwgV2Fz
aGluZ3RvbiBVbml2ZXJzaXR5IFNjaG9vbCBvZiBNZWRpY2luZSwgU3QuIExvdWlzLCBNTywgVVNB
LiYjeEQ7RGl2aXNpb24gb2YgR2Vub21pY3MgJmFtcDsgQmlvaW5mb3JtYXRpY3MsIERlcGFydG1l
bnQgb2YgTWVkaWNpbmUsIFdhc2hpbmd0b24gVW5pdmVyc2l0eSBTY2hvb2wgb2YgTWVkaWNpbmUs
IFN0LiBMb3VpcywgTU8sIFVTQS4mI3hEO1dpbGxpYW0gSGFydmV5IFJlc2VhcmNoIEluc3RpdHV0
ZSwgQmFydHMgYW5kIFRoZSBMb25kb24gU2Nob29sIG9mIE1lZGljaW5lIGFuZCBEZW50aXN0cnks
IFF1ZWVuIE1hcnkgVW5pdmVyc2l0eSBvZiBMb25kb24sIExvbmRvbiwgVUsuJiN4RDtJbnN0aXR1
dGUgb2YgUmVnaW9uYWwgSGVhbHRoIFJlc2VhcmNoLCBVbml2ZXJzaXR5IG9mIFNvdXRoZXJuIERl
bm1hcmssIE9kZW5zZSwgRGVubWFyay4mI3hEO0RlcGFydG1lbnQgb2YgQ2xpbmljYWwgQmlvY2hl
bWlzdHJ5LCBWZWpsZSBIb3NwaXRhbCwgVmVqbGUsIERlbm1hcmsuJiN4RDtNZWRpY2FsIERlcGFy
dG1lbnQsIExpbGxlYmFlbHQgSG9zcGl0YWwgVmVqbGUsIFZlamxlLCBEZW5tYXJrLiYjeEQ7RGVw
YXJ0bWVudCBvZiBOdXRyaXRpb24gYW5kIERpZXRldGljcywgSGFyb2tvcGlvIFVuaXZlcnNpdHkg
b2YgQXRoZW5zLCBBdGhlbnMsIEdyZWVjZS4mI3hEO0RlcGFydG1lbnQgb2YgTWVkaWNpbmUsIEhh
cnZhcmQgTWVkaWNhbCBTY2hvb2wsIEJvc3RvbiwgTUEsIFVTQS4mI3hEO0RpYWJldGVzIFJlc2Vh
cmNoIENlbnRlciAoRGlhYmV0ZXMgVW5pdCksIERlcGFydG1lbnQgb2YgTWVkaWNpbmUsIE1hc3Nh
Y2h1c2V0dHMgR2VuZXJhbCBIb3NwaXRhbCwgQm9zdG9uLCBNQSwgVVNBLiYjeEQ7Q2VudGVyIGZv
ciBHZW5vbWljIE1lZGljaW5lLCBNYXNzYWNodXNldHRzIEdlbmVyYWwgSG9zcGl0YWwsIEJvc3Rv
biwgTUEsIFVTQS4mI3hEO1Byb2dyYW1zIGluIE1ldGFib2xpc20gYW5kIE1lZGljYWwgJmFtcDsg
UG9wdWxhdGlvbiBHZW5ldGljcywgQnJvYWQgSW5zdGl0dXRlLCBDYW1icmlkZ2UsIE1BLCBVU0Eu
JiN4RDtSb2JlcnRzb24gQ2VudHJlIGZvciBCaW9zdGF0aXN0aWNzLCBVbml2ZXJzaXR5IG9mIEds
YXNnb3csIEdsYXNnb3csIFVLLiYjeEQ7R2VuZXRpY3Mgb2YgQ29tcGxleCBUcmFpdHMsIFVuaXZl
cnNpdHkgb2YgRXhldGVyIE1lZGljYWwgU2Nob29sLCBVbml2ZXJzaXR5IG9mIEV4ZXRlciwgRXhl
dGVyLCBVSy4mI3hEO0RlcGFydG1lbnQgb2YgUHVibGljIEhlYWx0aCBhbmQgQ2FyaW5nIFNjaWVu
Y2VzLCBHZXJpYXRyaWNzLCBVcHBzYWxhIFVuaXZlcnNpdHksIFVwcHNhbGEsIFN3ZWRlbi4mI3hE
O1VuaXZlcnNpdHkgb2YgRXhldGVyIE1lZGljYWwgU2Nob29sLCBVbml2ZXJzaXR5IG9mIEV4ZXRl
ciwgRXhldGVyLCBVSy4mI3hEO0luc3RpdHV0ZSBmb3IgQ2xpbmljYWwgRGlhYmV0b2xvZ3ksIEdl
cm1hbiBEaWFiZXRlcyBDZW50ZXIsIExlaWJuaXogQ2VudGVyIGZvciBEaWFiZXRlcyBSZXNlYXJj
aCBhdCBIZWlucmljaCBIZWluZSBVbml2ZXJzaXR5IER1c3NlbGRvcmYsIER1c3NlbGRvcmYsIEdl
cm1hbnkuJiN4RDtTdGVubyBEaWFiZXRlcyBDZW50ZXIgQ29wZW5oYWdlbiwgR2VudG9mdGUsIERl
bm1hcmsuJiN4RDtOYXRpb25hbCBJbnN0aXR1dGUgb2YgUHVibGljIEhlYWx0aCwgU291dGhlcm4g
RGVubWFyayBVbml2ZXJzaXR5LCBDb3BlbmhhZ2VuLCBEZW5tYXJrLiYjeEQ7UmVzZWFyY2ggQ2Vu
dHJlIGZvciBQcmV2ZW50aW9uIGFuZCBIZWFsdGgsIENhcGl0YWwgUmVnaW9uIG9mIERlbm1hcmss
IEdsb3N0cnVwLCBEZW5tYXJrLiYjeEQ7RmFjdWx0eSBvZiBIZWFsdGggYW5kIE1lZGljYWwgU2Np
ZW5jZXMsIFVuaXZlcnNpdHkgb2YgQ29wZW5oYWdlbiwgQ29wZW5oYWdlbiwgRGVubWFyay4mI3hE
O0ZhY3VsdHkgb2YgTWVkaWNpbmUsIEFhbGJvcmcgVW5pdmVyc2l0eSwgQWFsYm9yZywgRGVubWFy
ay4mI3hEO0luc3RpdHV0ZSBvZiBDbGluaWNhbCBNZWRpY2luZSwgSW50ZXJuYWwgTWVkaWNpbmUs
IFVuaXZlcnNpdHkgb2YgRWFzdGVybiBGaW5sYW5kIGFuZCBLdW9waW8gVW5pdmVyc2l0eSBIb3Nw
aXRhbCwgS3VvcGlvLCBGaW5sYW5kLiYjeEQ7UHJvZ3JhbSBpbiBNZWRpY2FsIGFuZCBQb3B1bGF0
aW9uIEdlbmV0aWNzLCBCcm9hZCBJbnN0aXR1dGUsIENhbWJyaWRnZSwgTUEsIFVTQS4mI3hEO0Jp
ZyBEYXRhIEluc3RpdHV0ZSwgTGkgS2EgU2hpbmcgQ2VudHJlIEZvciBIZWFsdGggSW5mb3JtYXRp
b24gYW5kIERpc2NvdmVyeSwgVW5pdmVyc2l0eSBvZiBPeGZvcmQsIE94Zm9yZCwgVUsuJiN4RDtD
ZW50ZXIgZm9yIENsaW5pY2FsIFJlc2VhcmNoIGFuZCBQcmV2ZW50aW9uLCBCaXNwZWJqZXJnIGFu
ZCBGcmVkZXJpa3NiZXJnIEhvc3BpdGFsLCBGcmVkZXJpa3NiZXJnLCBEZW5tYXJrLiYjeEQ7RGVw
YXJ0bWVudCBvZiBDbGluaWNhbCBNZWRpY2luZSwgRmFjdWx0eSBvZiBIZWFsdGggYW5kIE1lZGlj
YWwgU2NpZW5jZXMsIFVuaXZlcnNpdHkgb2YgQ29wZW5oYWdlbiwgQ29wZW5oYWdlbiwgRGVubWFy
ay4mI3hEO0RlcGFydG1lbnQgb2YgQ2xpbmljYWwgU2NpZW5jZXMsIERpYWJldGVzIGFuZCBFbmRv
Y3Jpbm9sb2d5LCBMdW5kIFVuaXZlcnNpdHkgRGlhYmV0ZXMgQ2VudHJlLCBNYWxtbywgU3dlZGVu
LiYjeEQ7RGVwYXJ0bWVudCBvZiBDbGluaWNhbCBTY2llbmNlLCBLRyBKZWJzZW4gQ2VudGVyIGZv
ciBEaWFiZXRlcyBSZXNlYXJjaCwgVW5pdmVyc2l0eSBvZiBCZXJnZW4sIEJlcmdlbiwgTm9yd2F5
LiYjeEQ7RHJvbW9rYWl0ZWlvIFBzeWNoaWF0cmljIEhvc3BpdGFsLCBOYXRpb25hbCBhbmQgS2Fw
b2Rpc3RyaWFuIFVuaXZlcnNpdHkgb2YgQXRoZW5zLCBBdGhlbnMsIEdyZWVjZS4mI3hEO0luc3Rp
dHV0ZSBvZiBIdW1hbiBHZW5ldGljcywgVGVjaG5pc2NoZSBVbml2ZXJzaXRhdCBNdW5jaGVuLCBN
dW5pY2gsIEdlcm1hbnkuJiN4RDtJbnN0aXR1dGUgb2YgSHVtYW4gR2VuZXRpY3MsIEhlbG1ob2x0
eiBaZW50cnVtIE11bmNoZW4sIEdlcm1hbiBSZXNlYXJjaCBDZW50ZXIgZm9yIEVudmlyb25tZW50
YWwgSGVhbHRoLCBOZXVoZXJiZXJnLCBHZXJtYW55LiYjeEQ7RFpISyAoR2VybWFuIENlbnRyZSBm
b3IgQ2FyZGlvdmFzY3VsYXIgUmVzZWFyY2gpLCBNdW5pY2ggSGVhcnQgQWxsaWFuY2UgcGFydG5l
ciBzaXRlLCBNdW5pY2gsIEdlcm1hbnkuJiN4RDtEZXBhcnRtZW50IG9mIEdlbmV0aWNzLCBVbml2
ZXJzaXR5IG9mIE5vcnRoIENhcm9saW5hLCBDaGFwZWwgSGlsbCwgTkMsIFVTQS4mI3hEO0NsaW5p
Y2FsIFJlc2VhcmNoIENlbnRyZSwgQ2VudHJlIGZvciBNb2xlY3VsYXIgTWVkaWNpbmUsIE5pbmV3
ZWxscyBIb3NwaXRhbCBhbmQgTWVkaWNhbCBTY2hvb2wsIER1bmRlZSwgVUsuJiN4RDtVc2hlciBJ
bnN0aXR1dGUgb2YgUG9wdWxhdGlvbiBIZWFsdGggU2NpZW5jZXMgYW5kIEluZm9ybWF0aWNzLCBV
bml2ZXJzaXR5IG9mIEVkaW5idXJnaCwgRWRpbmJ1cmdoLCBVSy4mI3hEO0RpdmlzaW9uIG9mIE5l
cGhyb2xvZ3ksIERlcGFydG1lbnQgb2YgTWVkaWNpbmUsIEljYWhuIFNjaG9vbCBvZiBNZWRpY2lu
ZSBhdCBNb3VudCBTaW5haSwgTmV3IFlvcmssIE5ZLCBVU0EuJiN4RDtEaXZpc2lvbiBvZiBFcGlk
ZW1pb2xvZ3kgYW5kIENvbW11bml0eSBIZWFsdGgsIFNjaG9vbCBvZiBQdWJsaWMgSGVhbHRoLCBV
bml2ZXJzaXR5IG9mIE1pbm5lc290YSwgTWlubmVhcG9saXMsIE1OLCBVU0EuJiN4RDtJbnN0aXR1
dGUgb2YgRXBpZGVtaW9sb2d5LCBIZWxtaG9sdHogWmVudHJ1bSBNdW5jaGVuLCBHZXJtYW4gUmVz
ZWFyY2ggQ2VudGVyIGZvciBFbnZpcm9ubWVudGFsIEhlYWx0aCwgTmV1aGVyYmVyZywgR2VybWFu
eS4mI3hEO0luc3RpdHV0ZSBvZiBDYXJkaW92YXNjdWxhciBhbmQgTWVkaWNhbCBTY2llbmNlcywg
VW5pdmVyc2l0eSBvZiBHbGFzZ293LCBHbGFzZ293LCBVSy4mI3hEO0luc3RpdHV0ZSBvZiBHZW5l
dGljIEVwaWRlbWlvbG9neSwgSGVsbWhvbHR6IFplbnRydW0gTXVuY2hlbiwgR2VybWFuIFJlc2Vh
cmNoIENlbnRlciBmb3IgRW52aXJvbm1lbnRhbCBIZWFsdGgsIE5ldWhlcmJlcmcsIEdlcm1hbnku
JiN4RDtJbnN0aXR1dGUgb2YgTWVkaWNhbCBJbmZvcm1hdGljcywgQmlvbWV0cnksIGFuZCBFcGlk
ZW1pb2xvZ3ksIEx1ZHdpZy1NYXhpbWlsaWFucy1Vbml2ZXJzaXRhdCwgTXVuaWNoLCBHZXJtYW55
LiYjeEQ7RmFjdWx0eSBvZiBNZWRpY2luZSwgVW5pdmVyc2l0eSBvZiBJY2VsYW5kLCBSZXlramF2
aWssIEljZWxhbmQuJiN4RDtEZXBhcnRtZW50IG9mIEhlYWx0aCwgTmF0aW9uYWwgSW5zdGl0dXRl
IGZvciBIZWFsdGggYW5kIFdlbGZhcmUsIEhlbHNpbmtpLCBGaW5sYW5kLiYjeEQ7RGFzbWFuIERp
YWJldGVzIEluc3RpdHV0ZSwgRGFzbWFuLCBLdXdhaXQuJiN4RDtEZXBhcnRtZW50IG9mIE5ldXJv
c2NpZW5jZSBhbmQgUHJldmVudGl2ZSBNZWRpY2luZSwgRGFudWJlLVVuaXZlcnNpdHkgS3JlbXMs
IEtyZW1zLCBBdXN0cmlhLiYjeEQ7RGlhYmV0ZXMgUmVzZWFyY2ggR3JvdXAsIEtpbmcgQWJkdWxh
eml6IFVuaXZlcnNpdHksIEplZGRhaCwgU2F1ZGkgQXJhYmlhLiYjeEQ7RGVwYXJ0bWVudCBvZiBQ
dWJsaWMgSGVhbHRoLCBBYXJodXMgVW5pdmVyc2l0eSwgQWFyaHVzLCBEZW5tYXJrLiYjeEQ7RGFu
aXNoIERpYWJldGVzIEFjYWRlbXksIE9kZW5zZSwgRGVubWFyay4mI3hEO05hdGlvbmFsIEhlYXJ0
LCBMdW5nLCBhbmQgQmxvb2QgSW5zdGl0dXRlIEZyYW1pbmdoYW0gSGVhcnQgU3R1ZHksIEZyYW1p
bmdoYW0sIE1BLCBVU0EuJiN4RDtNaW5kaWNoIENoaWxkIEhlYWx0aCBhbmQgRGV2ZWxvcG1lbnQg
SW5zdGl0dXRlLCBJY2FobiBTY2hvb2wgb2YgTWVkaWNpbmUgYXQgTW91bnQgU2luYWksIE5ldyBZ
b3JrLCBOWSwgVVNBLiYjeEQ7RGVwYXJ0bWVudCBvZiBHZW5vbWljcyBvZiBDb21tb24gRGlzZWFz
ZSwgU2Nob29sIG9mIFB1YmxpYyBIZWFsdGgsIEltcGVyaWFsIENvbGxlZ2UgTG9uZG9uLCBMb25k
b24sIFVLLiYjeEQ7RGl2aXNpb24gb2YgQ2FyZGlvdmFzY3VsYXIgTWVkaWNpbmUsIERlcGFydG1l
bnQgb2YgTWVkaWNpbmUsIFN0YW5mb3JkIFVuaXZlcnNpdHkgU2Nob29sIG9mIE1lZGljaW5lLCBT
dGFuZm9yZCwgQ0EsIFVTQS4mI3hEO0RlcGFydG1lbnQgb2YgTWVkaWNhbCBTY2llbmNlcywgTW9s
ZWN1bGFyIEVwaWRlbWlvbG9neSBhbmQgU2NpZW5jZSBmb3IgTGlmZSBMYWJvcmF0b3J5LCBVcHBz
YWxhIFVuaXZlcnNpdHksIFVwcHNhbGEsIFN3ZWRlbi4mI3hEO0RlcGFydG1lbnQgb2YgTWVkaWNh
bCBTY2llbmNlcywgVXBwc2FsYSBVbml2ZXJzaXR5LCBVcHBzYWxhLCBTd2VkZW4uJiN4RDtGaW5u
aXNoIEluc3RpdHV0ZSBmb3IgTW9sZWN1bGFyIE1lZGljaW5lIChGSU1NKSwgVW5pdmVyc2l0eSBv
ZiBIZWxzaW5raSwgSGVsc2lua2ksIEZpbmxhbmQuJiN4RDtHZW5vbWUgVGVjaG5vbG9neSBCcmFu
Y2gsIE5hdGlvbmFsIEh1bWFuIEdlbm9tZSBSZXNlYXJjaCBJbnN0aXR1dGUsIE5hdGlvbmFsIElu
c3RpdHV0ZXMgb2YgSGVhbHRoLCBCZXRoZXNkYSwgTUQsIFVTQS4mI3hEO1BhdCBNYWNwaGVyc29u
IENlbnRyZSBmb3IgUGhhcm1hY29nZW5ldGljcyBhbmQgUGhhcm1hY29nZW5vbWljcywgTmluZXdl
bGxzIEhvc3BpdGFsIGFuZCBNZWRpY2FsIFNjaG9vbCwgVW5pdmVyc2l0eSBvZiBEdW5kZWUsIER1
bmRlZSwgVUsuJiN4RDtDbGluaWNhbCBDb29wYXJhdGlvbiBHcm91cCBUeXBlIDIgRGlhYmV0ZXMs
IEhlbG1ob2x0eiBaZW50cnVtIE11bmNoZW4sIEx1ZHdpZy1NYXhpbWlsaWFucy1Vbml2ZXJzaXRh
dCwgTXVuaWNoLCBHZXJtYW55LiYjeEQ7Q2xpbmljYWwgQ29vcGFyYXRpb24gR3JvdXAgTnV0cmln
ZW5vbWljcyBhbmQgVHlwZSAyIERpYWJldGVzLCBIZWxtaG9sdHogWmVudHJ1bSBNdW5jaGVuLCBU
ZWNobmljYWwgVW5pdmVyc2l0eSwgTXVuaWNoLCBHZXJtYW55LiYjeEQ7RGl2aXNpb24gb2YgR2Vu
ZXJhbCBJbnRlcm5hbCBNZWRpY2luZSwgTWFzc2FjaHVzZXR0cyBHZW5lcmFsIEhvc3BpdGFsLCBC
b3N0b24sIE1BLCBVU0EuJiN4RDtEZXBhcnRtZW50cyBvZiBNZWRpY2luZSwgSW5zdGl0dXRlIGZv
ciBUcmFuc2xhdGlvbmFsIEdlbm9taWNzIGFuZCBQb3B1bGF0aW9uIFNjaWVuY2VzLCBMQUJpb01l
ZCBhdCBIYXJib3ItVUNMQSBNZWRpY2FsIENlbnRlciwgVG9ycmFuY2UsIENBLCBVU0EuJiN4RDtE
ZXBhcnRtZW50IG9mIFN0YXRpc3RpY3MsIFVuaXZlcnNpdHkgb2YgT3hmb3JkLCBPeGZvcmQsIFVL
LiYjeEQ7RmFjdWx0eSBvZiBIZWFsdGggU2NpZW5jZXMsIFVuaXZlcnNpdHkgb2YgU291dGhlcm4g
RGVubWFyaywgT2RlbnNlLCBEZW5tYXJrLiYjeEQ7T3hmb3JkIE5JSFIgQmlvbWVkaWNhbCBSZXNl
YXJjaCBDZW50cmUsIE94Zm9yZCBVbml2ZXJzaXR5IEhvc3BpdGFscyBUcnVzdCwgT3hmb3JkLCBV
Sy4mI3hEO1dlbGxjb21lIENlbnRyZSBmb3IgSHVtYW4gR2VuZXRpY3MsIE51ZmZpZWxkIERlcGFy
dG1lbnQgb2YgTWVkaWNpbmUsIFVuaXZlcnNpdHkgb2YgT3hmb3JkLCBPeGZvcmQsIFVLLiBtYXJr
Lm1jY2FydGh5QGRybC5veC5hYy51ay4mI3hEO094Zm9yZCBDZW50cmUgZm9yIERpYWJldGVzLCBF
bmRvY3Jpbm9sb2d5IGFuZCBNZXRhYm9saXNtLCBSYWRjbGlmZmUgRGVwYXJ0bWVudCBvZiBNZWRp
Y2luZSwgVW5pdmVyc2l0eSBvZiBPeGZvcmQsIE94Zm9yZCwgVUsuIG1hcmsubWNjYXJ0aHlAZHJs
Lm94LmFjLnVrLiYjeEQ7T3hmb3JkIE5JSFIgQmlvbWVkaWNhbCBSZXNlYXJjaCBDZW50cmUsIE94
Zm9yZCBVbml2ZXJzaXR5IEhvc3BpdGFscyBUcnVzdCwgT3hmb3JkLCBVSy4gbWFyay5tY2NhcnRo
eUBkcmwub3guYWMudWsuPC9hdXRoLWFkZHJlc3M+PHRpdGxlcz48dGl0bGU+RmluZS1tYXBwaW5n
IHR5cGUgMiBkaWFiZXRlcyBsb2NpIHRvIHNpbmdsZS12YXJpYW50IHJlc29sdXRpb24gdXNpbmcg
aGlnaC1kZW5zaXR5IGltcHV0YXRpb24gYW5kIGlzbGV0LXNwZWNpZmljIGVwaWdlbm9tZSBtYXBz
PC90aXRsZT48c2Vjb25kYXJ5LXRpdGxlPk5hdCBHZW5ldDwvc2Vjb25kYXJ5LXRpdGxlPjwvdGl0
bGVzPjxwZXJpb2RpY2FsPjxmdWxsLXRpdGxlPk5hdCBHZW5ldDwvZnVsbC10aXRsZT48L3Blcmlv
ZGljYWw+PHBhZ2VzPjE1MDUtMTUxMzwvcGFnZXM+PHZvbHVtZT41MDwvdm9sdW1lPjxudW1iZXI+
MTE8L251bWJlcj48a2V5d29yZHM+PGtleXdvcmQ+Qm9keSBNYXNzIEluZGV4PC9rZXl3b3JkPjxr
ZXl3b3JkPkNhc2UtQ29udHJvbCBTdHVkaWVzPC9rZXl3b3JkPjxrZXl3b3JkPkNocm9tb3NvbWUg
TWFwcGluZy8qbWV0aG9kczwva2V5d29yZD48a2V5d29yZD5EaWFiZXRlcyBNZWxsaXR1cywgVHlw
ZSAyL2VwaWRlbWlvbG9neS8qZ2VuZXRpY3MvcGF0aG9sb2d5PC9rZXl3b3JkPjxrZXl3b3JkPipF
cGlnZW5lc2lzLCBHZW5ldGljPC9rZXl3b3JkPjxrZXl3b3JkPkV1cm9wZWFuIENvbnRpbmVudGFs
IEFuY2VzdHJ5IEdyb3VwL2dlbmV0aWNzPC9rZXl3b3JkPjxrZXl3b3JkPkZlbWFsZTwva2V5d29y
ZD48a2V5d29yZD5HZW5lIEZyZXF1ZW5jeTwva2V5d29yZD48a2V5d29yZD5HZW5ldGljIExvY2kv
Z2VuZXRpY3M8L2tleXdvcmQ+PGtleXdvcmQ+R2VuZXRpYyBQcmVkaXNwb3NpdGlvbiB0byBEaXNl
YXNlPC9rZXl3b3JkPjxrZXl3b3JkPkdlbm9tZSwgSHVtYW4vKmdlbmV0aWNzPC9rZXl3b3JkPjxr
ZXl3b3JkPkdlbm9tZS1XaWRlIEFzc29jaWF0aW9uIFN0dWR5PC9rZXl3b3JkPjxrZXl3b3JkPkhp
Z2gtVGhyb3VnaHB1dCBTY3JlZW5pbmcgQXNzYXlzL21ldGhvZHM8L2tleXdvcmQ+PGtleXdvcmQ+
SHVtYW5zPC9rZXl3b3JkPjxrZXl3b3JkPklzbGV0cyBvZiBMYW5nZXJoYW5zLyptZXRhYm9saXNt
L3BhdGhvbG9neTwva2V5d29yZD48a2V5d29yZD5MaW5rYWdlIERpc2VxdWlsaWJyaXVtPC9rZXl3
b3JkPjxrZXl3b3JkPk1hbGU8L2tleXdvcmQ+PGtleXdvcmQ+TWV0YS1BbmFseXNpcyBhcyBUb3Bp
Yzwva2V5d29yZD48a2V5d29yZD4qUG9seW1vcnBoaXNtLCBTaW5nbGUgTnVjbGVvdGlkZTwva2V5
d29yZD48a2V5d29yZD5TZXggRmFjdG9yczwva2V5d29yZD48L2tleXdvcmRzPjxkYXRlcz48eWVh
cj4yMDE4PC95ZWFyPjxwdWItZGF0ZXM+PGRhdGU+Tm92PC9kYXRlPjwvcHViLWRhdGVzPjwvZGF0
ZXM+PGlzYm4+MTU0Ni0xNzE4IChFbGVjdHJvbmljKSYjeEQ7MTA2MS00MDM2IChMaW5raW5nKTwv
aXNibj48YWNjZXNzaW9uLW51bT4zMDI5Nzk2OTwvYWNjZXNzaW9uLW51bT48dXJscz48cmVsYXRl
ZC11cmxzPjx1cmw+aHR0cHM6Ly93d3cubmNiaS5ubG0ubmloLmdvdi9wdWJtZWQvMzAyOTc5Njk8
L3VybD48L3JlbGF0ZWQtdXJscz48L3VybHM+PGN1c3RvbTI+UE1DNjI4NzcwNjwvY3VzdG9tMj48
ZWxlY3Ryb25pYy1yZXNvdXJjZS1udW0+MTAuMTAzOC9zNDE1ODgtMDE4LTAyNDEtNjwvZWxlY3Ry
b25pYy1yZXNvdXJjZS1udW0+PC9yZWNvcmQ+PC9DaXRlPjwvRW5kTm90ZT5=
</w:fldData>
        </w:fldChar>
      </w:r>
      <w:r w:rsidR="00832B9B">
        <w:rPr>
          <w:lang w:val="en-US"/>
        </w:rPr>
        <w:instrText xml:space="preserve"> ADDIN EN.CITE.DATA </w:instrText>
      </w:r>
      <w:r w:rsidR="00832B9B">
        <w:rPr>
          <w:lang w:val="en-US"/>
        </w:rPr>
      </w:r>
      <w:r w:rsidR="00832B9B">
        <w:rPr>
          <w:lang w:val="en-US"/>
        </w:rPr>
        <w:fldChar w:fldCharType="end"/>
      </w:r>
      <w:r w:rsidR="00C21AFB" w:rsidRPr="00D10F45">
        <w:rPr>
          <w:lang w:val="en-US"/>
        </w:rPr>
      </w:r>
      <w:r w:rsidR="00C21AFB" w:rsidRPr="00D10F45">
        <w:rPr>
          <w:lang w:val="en-US"/>
        </w:rPr>
        <w:fldChar w:fldCharType="separate"/>
      </w:r>
      <w:r w:rsidR="00832B9B" w:rsidRPr="00832B9B">
        <w:rPr>
          <w:noProof/>
          <w:vertAlign w:val="superscript"/>
          <w:lang w:val="en-US"/>
        </w:rPr>
        <w:t>9</w:t>
      </w:r>
      <w:r w:rsidR="00C21AFB" w:rsidRPr="00D10F45">
        <w:rPr>
          <w:lang w:val="en-US"/>
        </w:rPr>
        <w:fldChar w:fldCharType="end"/>
      </w:r>
      <w:r w:rsidR="000730F5" w:rsidRPr="00D10F45">
        <w:rPr>
          <w:lang w:val="en-US"/>
        </w:rPr>
        <w:t>, serum low-density lipoprotein cholesterol, high-density lipoprotein cholesterol and triglycerides</w:t>
      </w:r>
      <w:r w:rsidR="00C21AFB" w:rsidRPr="00D10F45">
        <w:rPr>
          <w:lang w:val="en-US"/>
        </w:rPr>
        <w:fldChar w:fldCharType="begin">
          <w:fldData xml:space="preserve">PEVuZE5vdGU+PENpdGU+PEF1dGhvcj5XaWxsZXI8L0F1dGhvcj48WWVhcj4yMDEzPC9ZZWFyPjxS
ZWNOdW0+MTk8L1JlY051bT48RGlzcGxheVRleHQ+PHN0eWxlIGZhY2U9InN1cGVyc2NyaXB0Ij4x
MDwvc3R5bGU+PC9EaXNwbGF5VGV4dD48cmVjb3JkPjxyZWMtbnVtYmVyPjE5PC9yZWMtbnVtYmVy
Pjxmb3JlaWduLWtleXM+PGtleSBhcHA9IkVOIiBkYi1pZD0icHc1ZHB6ZjVkc3hmMGxldnZ4dzV4
MDlhdjIyYWRzNWZkMHY5IiB0aW1lc3RhbXA9IjE1MTY4ODc0MjgiPjE5PC9rZXk+PC9mb3JlaWdu
LWtleXM+PHJlZi10eXBlIG5hbWU9IkpvdXJuYWwgQXJ0aWNsZSI+MTc8L3JlZi10eXBlPjxjb250
cmlidXRvcnM+PGF1dGhvcnM+PGF1dGhvcj5XaWxsZXIsIEMuIEouPC9hdXRob3I+PGF1dGhvcj5T
Y2htaWR0LCBFLiBNLjwvYXV0aG9yPjxhdXRob3I+U2VuZ3VwdGEsIFMuPC9hdXRob3I+PGF1dGhv
cj5QZWxvc28sIEcuIE0uPC9hdXRob3I+PGF1dGhvcj5HdXN0YWZzc29uLCBTLjwvYXV0aG9yPjxh
dXRob3I+S2Fub25pLCBTLjwvYXV0aG9yPjxhdXRob3I+R2FubmEsIEEuPC9hdXRob3I+PGF1dGhv
cj5DaGVuLCBKLjwvYXV0aG9yPjxhdXRob3I+QnVjaGtvdmljaCwgTS4gTC48L2F1dGhvcj48YXV0
aG9yPk1vcmEsIFMuPC9hdXRob3I+PGF1dGhvcj5CZWNrbWFubiwgSi4gUy48L2F1dGhvcj48YXV0
aG9yPkJyYWdnLUdyZXNoYW0sIEouIEwuPC9hdXRob3I+PGF1dGhvcj5DaGFuZywgSC4gWS48L2F1
dGhvcj48YXV0aG9yPkRlbWlya2FuLCBBLjwvYXV0aG9yPjxhdXRob3I+RGVuIEhlcnRvZywgSC4g
TS48L2F1dGhvcj48YXV0aG9yPkRvLCBSLjwvYXV0aG9yPjxhdXRob3I+RG9ubmVsbHksIEwuIEEu
PC9hdXRob3I+PGF1dGhvcj5FaHJldCwgRy4gQi48L2F1dGhvcj48YXV0aG9yPkVza28sIFQuPC9h
dXRob3I+PGF1dGhvcj5GZWl0b3NhLCBNLiBGLjwvYXV0aG9yPjxhdXRob3I+RmVycmVpcmEsIFQu
PC9hdXRob3I+PGF1dGhvcj5GaXNjaGVyLCBLLjwvYXV0aG9yPjxhdXRob3I+Rm9udGFuaWxsYXMs
IFAuPC9hdXRob3I+PGF1dGhvcj5GcmFzZXIsIFIuIE0uPC9hdXRob3I+PGF1dGhvcj5GcmVpdGFn
LCBELiBGLjwvYXV0aG9yPjxhdXRob3I+R3VyZGFzYW5pLCBELjwvYXV0aG9yPjxhdXRob3I+SGVp
a2tpbGEsIEsuPC9hdXRob3I+PGF1dGhvcj5IeXBwb25lbiwgRS48L2F1dGhvcj48YXV0aG9yPklz
YWFjcywgQS48L2F1dGhvcj48YXV0aG9yPkphY2tzb24sIEEuIFUuPC9hdXRob3I+PGF1dGhvcj5K
b2hhbnNzb24sIEEuPC9hdXRob3I+PGF1dGhvcj5Kb2huc29uLCBULjwvYXV0aG9yPjxhdXRob3I+
S2Fha2luZW4sIE0uPC9hdXRob3I+PGF1dGhvcj5LZXR0dW5lbiwgSi48L2F1dGhvcj48YXV0aG9y
PktsZWJlciwgTS4gRS48L2F1dGhvcj48YXV0aG9yPkxpLCBYLjwvYXV0aG9yPjxhdXRob3I+THVh
biwgSi48L2F1dGhvcj48YXV0aG9yPkx5eXRpa2FpbmVuLCBMLiBQLjwvYXV0aG9yPjxhdXRob3I+
TWFnbnVzc29uLCBQLiBLLiBFLjwvYXV0aG9yPjxhdXRob3I+TWFuZ2lubywgTS48L2F1dGhvcj48
YXV0aG9yPk1paGFpbG92LCBFLjwvYXV0aG9yPjxhdXRob3I+TW9udGFzc2VyLCBNLiBFLjwvYXV0
aG9yPjxhdXRob3I+TXVsbGVyLU51cmFzeWlkLCBNLjwvYXV0aG9yPjxhdXRob3I+Tm9sdGUsIEku
IE0uPC9hdXRob3I+PGF1dGhvcj5PJmFwb3M7Q29ubmVsbCwgSi4gUi48L2F1dGhvcj48YXV0aG9y
PlBhbG1lciwgQy4gRC48L2F1dGhvcj48YXV0aG9yPlBlcm9sYSwgTS48L2F1dGhvcj48YXV0aG9y
PlBldGVyc2VuLCBBLiBLLjwvYXV0aG9yPjxhdXRob3I+U2FubmEsIFMuPC9hdXRob3I+PGF1dGhv
cj5TYXhlbmEsIFIuPC9hdXRob3I+PGF1dGhvcj5TZXJ2aWNlLCBTLiBLLjwvYXV0aG9yPjxhdXRo
b3I+U2hhaCwgUy48L2F1dGhvcj48YXV0aG9yPlNodW5naW4sIEQuPC9hdXRob3I+PGF1dGhvcj5T
aWRvcmUsIEMuPC9hdXRob3I+PGF1dGhvcj5Tb25nLCBDLjwvYXV0aG9yPjxhdXRob3I+U3RyYXdi
cmlkZ2UsIFIuIEouPC9hdXRob3I+PGF1dGhvcj5TdXJha2thLCBJLjwvYXV0aG9yPjxhdXRob3I+
VGFuYWthLCBULjwvYXV0aG9yPjxhdXRob3I+VGVzbG92aWNoLCBULiBNLjwvYXV0aG9yPjxhdXRo
b3I+VGhvcmxlaWZzc29uLCBHLjwvYXV0aG9yPjxhdXRob3I+VmFuIGRlbiBIZXJpaywgRS4gRy48
L2F1dGhvcj48YXV0aG9yPlZvaWdodCwgQi4gRi48L2F1dGhvcj48YXV0aG9yPlZvbGNpaywgSy4g
QS48L2F1dGhvcj48YXV0aG9yPldhaXRlLCBMLiBMLjwvYXV0aG9yPjxhdXRob3I+V29uZywgQS48
L2F1dGhvcj48YXV0aG9yPld1LCBZLjwvYXV0aG9yPjxhdXRob3I+WmhhbmcsIFcuPC9hdXRob3I+
PGF1dGhvcj5BYnNoZXIsIEQuPC9hdXRob3I+PGF1dGhvcj5Bc2lraSwgRy48L2F1dGhvcj48YXV0
aG9yPkJhcnJvc28sIEkuPC9hdXRob3I+PGF1dGhvcj5CZWVuLCBMLiBGLjwvYXV0aG9yPjxhdXRo
b3I+Qm9sdG9uLCBKLiBMLjwvYXV0aG9yPjxhdXRob3I+Qm9ubnljYXN0bGUsIEwuIEwuPC9hdXRo
b3I+PGF1dGhvcj5CcmFtYmlsbGEsIFAuPC9hdXRob3I+PGF1dGhvcj5CdXJuZXR0LCBNLiBTLjwv
YXV0aG9yPjxhdXRob3I+Q2VzYW5hLCBHLjwvYXV0aG9yPjxhdXRob3I+RGltaXRyaW91LCBNLjwv
YXV0aG9yPjxhdXRob3I+RG9uZXksIEEuIFMuIEYuPC9hdXRob3I+PGF1dGhvcj5Eb3JpbmcsIEEu
PC9hdXRob3I+PGF1dGhvcj5FbGxpb3R0LCBQLjwvYXV0aG9yPjxhdXRob3I+RXBzdGVpbiwgUy4g
RS48L2F1dGhvcj48YXV0aG9yPkluZ2kgRXlqb2xmc3NvbiwgRy48L2F1dGhvcj48YXV0aG9yPkdp
Z2FudGUsIEIuPC9hdXRob3I+PGF1dGhvcj5Hb29kYXJ6aSwgTS4gTy48L2F1dGhvcj48YXV0aG9y
PkdyYWxsZXJ0LCBILjwvYXV0aG9yPjxhdXRob3I+R3Jhdml0bywgTS4gTC48L2F1dGhvcj48YXV0
aG9yPkdyb3ZlcywgQy4gSi48L2F1dGhvcj48YXV0aG9yPkhhbGxtYW5zLCBHLjwvYXV0aG9yPjxh
dXRob3I+SGFydGlrYWluZW4sIEEuIEwuPC9hdXRob3I+PGF1dGhvcj5IYXl3YXJkLCBDLjwvYXV0
aG9yPjxhdXRob3I+SGVybmFuZGV6LCBELjwvYXV0aG9yPjxhdXRob3I+SGlja3MsIEEuIEEuPC9h
dXRob3I+PGF1dGhvcj5Ib2xtLCBILjwvYXV0aG9yPjxhdXRob3I+SHVuZywgWS4gSi48L2F1dGhv
cj48YXV0aG9yPklsbGlnLCBULjwvYXV0aG9yPjxhdXRob3I+Sm9uZXMsIE0uIFIuPC9hdXRob3I+
PGF1dGhvcj5LYWxlZWJ1LCBQLjwvYXV0aG9yPjxhdXRob3I+S2FzdGVsZWluLCBKLiBKLiBQLjwv
YXV0aG9yPjxhdXRob3I+S2hhdywgSy4gVC48L2F1dGhvcj48YXV0aG9yPktpbSwgRS48L2F1dGhv
cj48YXV0aG9yPktsb3BwLCBOLjwvYXV0aG9yPjxhdXRob3I+S29tdWxhaW5lbiwgUC48L2F1dGhv
cj48YXV0aG9yPkt1bWFyaSwgTS48L2F1dGhvcj48YXV0aG9yPkxhbmdlbmJlcmcsIEMuPC9hdXRo
b3I+PGF1dGhvcj5MZWh0aW1ha2ksIFQuPC9hdXRob3I+PGF1dGhvcj5MaW4sIFMuIFkuPC9hdXRo
b3I+PGF1dGhvcj5MaW5kc3Ryb20sIEouPC9hdXRob3I+PGF1dGhvcj5Mb29zLCBSLiBKLiBGLjwv
YXV0aG9yPjxhdXRob3I+TWFjaCwgRi48L2F1dGhvcj48YXV0aG9yPk1jQXJkbGUsIFcuIEwuPC9h
dXRob3I+PGF1dGhvcj5NZWlzaW5nZXIsIEMuPC9hdXRob3I+PGF1dGhvcj5NaXRjaGVsbCwgQi4g
RC48L2F1dGhvcj48YXV0aG9yPk11bGxlciwgRy48L2F1dGhvcj48YXV0aG9yPk5hZ2FyYWphLCBS
LjwvYXV0aG9yPjxhdXRob3I+TmFyaXN1LCBOLjwvYXV0aG9yPjxhdXRob3I+TmllbWluZW4sIFQu
IFYuIE0uPC9hdXRob3I+PGF1dGhvcj5Oc3VidWdhLCBSLiBOLjwvYXV0aG9yPjxhdXRob3I+T2xh
ZnNzb24sIEkuPC9hdXRob3I+PGF1dGhvcj5PbmcsIEsuIEsuPC9hdXRob3I+PGF1dGhvcj5QYWxv
dGllLCBBLjwvYXV0aG9yPjxhdXRob3I+UGFwYW1hcmtvdSwgVC48L2F1dGhvcj48YXV0aG9yPlBv
bWlsbGEsIEMuPC9hdXRob3I+PGF1dGhvcj5Qb3V0YSwgQS48L2F1dGhvcj48YXV0aG9yPlJhZGVy
LCBELiBKLjwvYXV0aG9yPjxhdXRob3I+UmVpbGx5LCBNLiBQLjwvYXV0aG9yPjxhdXRob3I+Umlk
a2VyLCBQLiBNLjwvYXV0aG9yPjxhdXRob3I+Uml2YWRlbmVpcmEsIEYuPC9hdXRob3I+PGF1dGhv
cj5SdWRhbiwgSS48L2F1dGhvcj48YXV0aG9yPlJ1b2tvbmVuLCBBLjwvYXV0aG9yPjxhdXRob3I+
U2FtYW5pLCBOLjwvYXV0aG9yPjxhdXRob3I+U2NoYXJuYWdsLCBILjwvYXV0aG9yPjxhdXRob3I+
U2VlbGV5LCBKLjwvYXV0aG9yPjxhdXRob3I+U2lsYW5kZXIsIEsuPC9hdXRob3I+PGF1dGhvcj5T
dGFuY2Frb3ZhLCBBLjwvYXV0aG9yPjxhdXRob3I+U3RpcnJ1cHMsIEsuPC9hdXRob3I+PGF1dGhv
cj5Td2lmdCwgQS4gSi48L2F1dGhvcj48YXV0aG9yPlRpcmV0LCBMLjwvYXV0aG9yPjxhdXRob3I+
VWl0dGVybGluZGVuLCBBLiBHLjwvYXV0aG9yPjxhdXRob3I+dmFuIFBlbHQsIEwuIEouPC9hdXRo
b3I+PGF1dGhvcj5WZWRhbnRhbSwgUy48L2F1dGhvcj48YXV0aG9yPldhaW53cmlnaHQsIE4uPC9h
dXRob3I+PGF1dGhvcj5XaWptZW5nYSwgQy48L2F1dGhvcj48YXV0aG9yPldpbGQsIFMuIEguPC9h
dXRob3I+PGF1dGhvcj5XaWxsZW1zZW4sIEcuPC9hdXRob3I+PGF1dGhvcj5XaWxzZ2FhcmQsIFQu
PC9hdXRob3I+PGF1dGhvcj5XaWxzb24sIEouIEYuPC9hdXRob3I+PGF1dGhvcj5Zb3VuZywgRS4g
SC48L2F1dGhvcj48YXV0aG9yPlpoYW8sIEouIEguPC9hdXRob3I+PGF1dGhvcj5BZGFpciwgTC4g
Uy48L2F1dGhvcj48YXV0aG9yPkFydmVpbGVyLCBELjwvYXV0aG9yPjxhdXRob3I+QXNzaW1lcywg
VC4gTC48L2F1dGhvcj48YXV0aG9yPkJhbmRpbmVsbGksIFMuPC9hdXRob3I+PGF1dGhvcj5CZW5u
ZXR0LCBGLjwvYXV0aG9yPjxhdXRob3I+Qm9jaHVkLCBNLjwvYXV0aG9yPjxhdXRob3I+Qm9laG0s
IEIuIE8uPC9hdXRob3I+PGF1dGhvcj5Cb29tc21hLCBELiBJLjwvYXV0aG9yPjxhdXRob3I+Qm9y
ZWNraSwgSS4gQi48L2F1dGhvcj48YXV0aG9yPkJvcm5zdGVpbiwgUy4gUi48L2F1dGhvcj48YXV0
aG9yPkJvdmV0LCBQLjwvYXV0aG9yPjxhdXRob3I+QnVybmllciwgTS48L2F1dGhvcj48YXV0aG9y
PkNhbXBiZWxsLCBILjwvYXV0aG9yPjxhdXRob3I+Q2hha3JhdmFydGksIEEuPC9hdXRob3I+PGF1
dGhvcj5DaGFtYmVycywgSi4gQy48L2F1dGhvcj48YXV0aG9yPkNoZW4sIFkuIEkuPC9hdXRob3I+
PGF1dGhvcj5Db2xsaW5zLCBGLiBTLjwvYXV0aG9yPjxhdXRob3I+Q29vcGVyLCBSLiBTLjwvYXV0
aG9yPjxhdXRob3I+RGFuZXNoLCBKLjwvYXV0aG9yPjxhdXRob3I+RGVkb3Vzc2lzLCBHLjwvYXV0
aG9yPjxhdXRob3I+ZGUgRmFpcmUsIFUuPC9hdXRob3I+PGF1dGhvcj5GZXJhbmlsLCBBLiBCLjwv
YXV0aG9yPjxhdXRob3I+RmVycmllcmVzLCBKLjwvYXV0aG9yPjxhdXRob3I+RmVycnVjY2ksIEwu
PC9hdXRob3I+PGF1dGhvcj5GcmVpbWVyLCBOLiBCLjwvYXV0aG9yPjxhdXRob3I+R2llZ2VyLCBD
LjwvYXV0aG9yPjxhdXRob3I+R3Jvb3AsIEwuIEMuPC9hdXRob3I+PGF1dGhvcj5HdWRuYXNvbiwg
Vi48L2F1dGhvcj48YXV0aG9yPkd5bGxlbnN0ZW4sIFUuPC9hdXRob3I+PGF1dGhvcj5IYW1zdGVu
LCBBLjwvYXV0aG9yPjxhdXRob3I+SGFycmlzLCBULiBCLjwvYXV0aG9yPjxhdXRob3I+SGluZ29y
YW5pLCBBLjwvYXV0aG9yPjxhdXRob3I+SGlyc2NoaG9ybiwgSi4gTi48L2F1dGhvcj48YXV0aG9y
PkhvZm1hbiwgQS48L2F1dGhvcj48YXV0aG9yPkhvdmluZ2gsIEcuIEsuPC9hdXRob3I+PGF1dGhv
cj5Ic2l1bmcsIEMuIEEuPC9hdXRob3I+PGF1dGhvcj5IdW1waHJpZXMsIFMuIEUuPC9hdXRob3I+
PGF1dGhvcj5IdW50LCBTLiBDLjwvYXV0aG9yPjxhdXRob3I+SHZlZW0sIEsuPC9hdXRob3I+PGF1
dGhvcj5JcmliYXJyZW4sIEMuPC9hdXRob3I+PGF1dGhvcj5KYXJ2ZWxpbiwgTS4gUi48L2F1dGhv
cj48YXV0aG9yPkp1bGEsIEEuPC9hdXRob3I+PGF1dGhvcj5LYWhvbmVuLCBNLjwvYXV0aG9yPjxh
dXRob3I+S2FwcmlvLCBKLjwvYXV0aG9yPjxhdXRob3I+S2VzYW5pZW1pLCBBLjwvYXV0aG9yPjxh
dXRob3I+S2l2aW1ha2ksIE0uPC9hdXRob3I+PGF1dGhvcj5Lb29uZXIsIEouIFMuPC9hdXRob3I+
PGF1dGhvcj5Lb3Vkc3RhYWwsIFAuIEouPC9hdXRob3I+PGF1dGhvcj5LcmF1c3MsIFIuIE0uPC9h
dXRob3I+PGF1dGhvcj5LdWgsIEQuPC9hdXRob3I+PGF1dGhvcj5LdXVzaXN0bywgSi48L2F1dGhv
cj48YXV0aG9yPkt5dmlrLCBLLiBPLjwvYXV0aG9yPjxhdXRob3I+TGFha3NvLCBNLjwvYXV0aG9y
PjxhdXRob3I+TGFra2EsIFQuIEEuPC9hdXRob3I+PGF1dGhvcj5MaW5kLCBMLjwvYXV0aG9yPjxh
dXRob3I+TGluZGdyZW4sIEMuIE0uPC9hdXRob3I+PGF1dGhvcj5NYXJ0aW4sIE4uIEcuPC9hdXRo
b3I+PGF1dGhvcj5NYXJ6LCBXLjwvYXV0aG9yPjxhdXRob3I+TWNDYXJ0aHksIE0uIEkuPC9hdXRo
b3I+PGF1dGhvcj5NY0tlbnppZSwgQy4gQS48L2F1dGhvcj48YXV0aG9yPk1lbmV0b24sIFAuPC9h
dXRob3I+PGF1dGhvcj5NZXRzcGFsdSwgQS48L2F1dGhvcj48YXV0aG9yPk1vaWxhbmVuLCBMLjwv
YXV0aG9yPjxhdXRob3I+TW9ycmlzLCBBLiBELjwvYXV0aG9yPjxhdXRob3I+TXVucm9lLCBQLiBC
LjwvYXV0aG9yPjxhdXRob3I+TmpvbHN0YWQsIEkuPC9hdXRob3I+PGF1dGhvcj5QZWRlcnNlbiwg
Ti4gTC48L2F1dGhvcj48YXV0aG9yPlBvd2VyLCBDLjwvYXV0aG9yPjxhdXRob3I+UHJhbXN0YWxs
ZXIsIFAuIFAuPC9hdXRob3I+PGF1dGhvcj5QcmljZSwgSi4gRi48L2F1dGhvcj48YXV0aG9yPlBz
YXR5LCBCLiBNLjwvYXV0aG9yPjxhdXRob3I+UXVlcnRlcm1vdXMsIFQuPC9hdXRob3I+PGF1dGhv
cj5SYXVyYW1hYSwgUi48L2F1dGhvcj48YXV0aG9yPlNhbGVoZWVuLCBELjwvYXV0aG9yPjxhdXRo
b3I+U2Fsb21hYSwgVi48L2F1dGhvcj48YXV0aG9yPlNhbmdoZXJhLCBELiBLLjwvYXV0aG9yPjxh
dXRob3I+U2FyYW1pZXMsIEouPC9hdXRob3I+PGF1dGhvcj5TY2h3YXJ6LCBQLiBFLiBILjwvYXV0
aG9yPjxhdXRob3I+U2hldSwgVy4gSC48L2F1dGhvcj48YXV0aG9yPlNodWxkaW5lciwgQS4gUi48
L2F1dGhvcj48YXV0aG9yPlNpZWdiYWhuLCBBLjwvYXV0aG9yPjxhdXRob3I+U3BlY3RvciwgVC4g
RC48L2F1dGhvcj48YXV0aG9yPlN0ZWZhbnNzb24sIEsuPC9hdXRob3I+PGF1dGhvcj5TdHJhY2hh
biwgRC4gUC48L2F1dGhvcj48YXV0aG9yPlRheW8sIEIuIE8uPC9hdXRob3I+PGF1dGhvcj5UcmVt
b2xpLCBFLjwvYXV0aG9yPjxhdXRob3I+VHVvbWlsZWh0bywgSi48L2F1dGhvcj48YXV0aG9yPlV1
c2l0dXBhLCBNLjwvYXV0aG9yPjxhdXRob3I+dmFuIER1aWpuLCBDLiBNLjwvYXV0aG9yPjxhdXRo
b3I+Vm9sbGVud2VpZGVyLCBQLjwvYXV0aG9yPjxhdXRob3I+V2FsbGVudGluLCBMLjwvYXV0aG9y
PjxhdXRob3I+V2FyZWhhbSwgTi4gSi48L2F1dGhvcj48YXV0aG9yPldoaXRmaWVsZCwgSi4gQi48
L2F1dGhvcj48YXV0aG9yPldvbGZmZW5idXR0ZWwsIEIuIEguIFIuPC9hdXRob3I+PGF1dGhvcj5P
cmRvdmFzLCBKLiBNLjwvYXV0aG9yPjxhdXRob3I+Qm9lcndpbmtsZSwgRS48L2F1dGhvcj48YXV0
aG9yPlBhbG1lciwgQy4gTi4gQS48L2F1dGhvcj48YXV0aG9yPlRob3JzdGVpbnNkb3R0aXIsIFUu
PC9hdXRob3I+PGF1dGhvcj5DaGFzbWFuLCBELiBJLjwvYXV0aG9yPjxhdXRob3I+Um90dGVyLCBK
LiBJLjwvYXV0aG9yPjxhdXRob3I+RnJhbmtzLCBQLiBXLjwvYXV0aG9yPjxhdXRob3I+UmlwYXR0
aSwgUy48L2F1dGhvcj48YXV0aG9yPkN1cHBsZXMsIEwuIEEuPC9hdXRob3I+PGF1dGhvcj5TYW5k
aHUsIE0uIFMuPC9hdXRob3I+PGF1dGhvcj5SaWNoLCBTLiBTLjwvYXV0aG9yPjxhdXRob3I+Qm9l
aG5rZSwgTS48L2F1dGhvcj48YXV0aG9yPkRlbG91a2FzLCBQLjwvYXV0aG9yPjxhdXRob3I+S2F0
aGlyZXNhbiwgUy48L2F1dGhvcj48YXV0aG9yPk1vaGxrZSwgSy4gTC48L2F1dGhvcj48YXV0aG9y
PkluZ2Vsc3NvbiwgRS48L2F1dGhvcj48YXV0aG9yPkFiZWNhc2lzLCBHLiBSLjwvYXV0aG9yPjxh
dXRob3I+R2xvYmFsIExpcGlkcyBHZW5ldGljcywgQ29uc29ydGl1bTwvYXV0aG9yPjwvYXV0aG9y
cz48L2NvbnRyaWJ1dG9ycz48YXV0aC1hZGRyZXNzPkRlcGFydG1lbnQgb2YgSW50ZXJuYWwgTWVk
aWNpbmUsIERpdmlzaW9uIG9mIENhcmRpb3Zhc2N1bGFyIE1lZGljaW5lLCBVbml2ZXJzaXR5IG9m
IE1pY2hpZ2FuLCBBbm4gQXJib3IsIE1pY2hpZ2FuIDQ4MTA5LCBVU0EuJiN4RDtEZXBhcnRtZW50
IG9mIENvbXB1dGF0aW9uYWwgTWVkaWNpbmUgYW5kIEJpb2luZm9ybWF0aWNzLCBVbml2ZXJzaXR5
IG9mIE1pY2hpZ2FuLCBBbm4gQXJib3IsIE1pY2hpZ2FuIDQ4MTA5LCBVU0EuJiN4RDtEZXBhcnRt
ZW50IG9mIEh1bWFuIEdlbmV0aWNzLCBVbml2ZXJzaXR5IG9mIE1pY2hpZ2FuLCBBbm4gQXJib3Is
IE1pY2hpZ2FuIDQ4MTA5LCBVU0EuJiN4RDtDZW50ZXIgZm9yIFN0YXRpc3RpY2FsIEdlbmV0aWNz
LCBEZXBhcnRtZW50IG9mIEJpb3N0YXRpc3RpY3MsIFVuaXZlcnNpdHkgb2YgTWljaGlnYW4sIEFu
biBBcmJvciwgTWljaGlnYW4gNDgxMDksIFVTQS4mI3hEO0RlcGFydG1lbnQgb2YgQmlvc3RhdGlz
dGljcywgQm9zdG9uIFVuaXZlcnNpdHkgU2Nob29sIG9mIFB1YmxpYyBIZWFsdGgsIEJvc3Rvbiwg
TWFzc2FjaHVzZXR0cyAwMjExOCwgVVNBLiYjeEQ7Q2VudGVyIGZvciBIdW1hbiBHZW5ldGljIFJl
c2VhcmNoLCBNYXNzYWNodXNldHRzIEdlbmVyYWwgSG9zcGl0YWwsIEJvc3RvbiwgTWFzc2FjaHVz
ZXR0cyAwMjExNCwgVVNBLiYjeEQ7QnJvYWQgSW5zdGl0dXRlLCBQcm9ncmFtIGluIE1lZGljYWwg
YW5kIFBvcHVsYXRpb24gR2VuZXRpY3MsIENhbWJyaWRnZSwgTWFzc2FjaHVzZXR0cyAwMjE0Miwg
VVNBLiYjeEQ7RGVwYXJ0bWVudCBvZiBNZWRpY2FsIFNjaWVuY2VzLCBNb2xlY3VsYXIgRXBpZGVt
aW9sb2d5LCBVcHBzYWxhIFVuaXZlcnNpdHksIFVwcHNhbGEsIFN3ZWRlbi4mI3hEO1NjaWVuY2Ug
Zm9yIExpZmUgTGFib3JhdG9yeSwgVXBwc2FsYSBVbml2ZXJzaXR5LCBVcHBzYWxhLCBTd2VkZW4u
JiN4RDtXZWxsY29tZSBUcnVzdCBTYW5nZXIgSW5zdGl0dXRlLCBXZWxsY29tZSBUcnVzdCBHZW5v
bWUgQ2FtcHVzLCBDQjEwIDFTQSwgSGlueHRvbiwgVW5pdGVkIEtpbmdkb20uJiN4RDtEZXBhcnRt
ZW50IG9mIE1lZGljYWwgRXBpZGVtaW9sb2d5IGFuZCBCaW9zdGF0aXN0aWNzLCBLYXJvbGluc2th
IEluc3RpdHV0ZXQsIFN0b2NraG9sbSwgU3dlZGVuLiYjeEQ7RGVwYXJ0bWVudCBvZiBHZW5ldGlj
cywgVW5pdmVyc2l0eSBvZiBOb3J0aCBDYXJvbGluYSwgQ2hhcGVsIEhpbGwsIE5DIDI3NTk5IFVT
QS4mI3hEO0RpdmlzaW9uIG9mIFByZXZlbnRpdmUgTWVkaWNpbmUsIEJyaWdoYW0gYW5kIFdvbWVu
JmFwb3M7cyBIb3NwaXRhbCwgOTAwIENvbW1vbndlYWx0aCBBdmUuLCBCb3N0b24gTUEgMDIyMTUs
IFVTQS4mI3hEO0hhcnZhcmQgTWVkaWNhbCBTY2hvb2wsIEJvc3RvbiBNQSAwMjExNSwgVVNBLiYj
eEQ7U2VydmljZSBvZiBNZWRpY2FsIEdlbmV0aWNzLCBMYXVzYW5uZSBVbml2ZXJzaXR5IEhvc3Bp
dGFsLCBMYXVzYW5uZSwgU3dpdHplcmxhbmQuJiN4RDtEZXBhcnRtZW50IG9mIE1lZGljYWwgR2Vu
ZXRpY3MsIFVuaXZlcnNpdHkgb2YgTGF1c2FubmUsIExhdXNhbm5lLCBTd2l0emVybGFuZC4mI3hE
O0RpdmlzaW9uIG9mIFByZXZlbnRpdmUgTWVkaWNpbmUgYW5kIEhlYWx0aCBTZXJ2aWNlcyBSZXNl
YXJjaCwgSW5zdGl0dXRlIG9mIFBvcHVsYXRpb24gSGVhbHRoIFNjaWVuY2VzLCBOYXRpb25hbCBI
ZWFsdGggUmVzZWFyY2ggSW5zdGl0dXRlcywgWmh1bmFuLCBUYWl3YW4uJiN4RDtHZW5ldGljIEVw
aWRlbWlvbG9neSBVbml0LCBEZXBhcnRtZW50IG9mIEVwaWRlbWlvbG9neSwgRXJhc211cyBVbml2
ZXJzaXR5IE1lZGljYWwgQ2VudGVyLCBSb3R0ZXJkYW0sIFRoZSBOZXRoZXJsYW5kcy4mI3hEO0Rl
cGFydG1lbnQgb2YgTmV1cm9sb2d5LCBFcmFzbXVzIE1lZGljYWwgQ2VudGVyLCBSb3R0ZXJkYW0s
IFRoZSBOZXRoZXJsYW5kcy4mI3hEO01lZGljYWwgUmVzZWFyY2ggSW5zdGl0dXRlLCBVbml2ZXJz
aXR5IG9mIER1bmRlZSwgTmluZXdlbGxzIEhvc3BpdGFsIGFuZCBNZWRpY2FsIFNjaG9vbC4gRHVu
ZGVlLCBERDEgOVNZLCBVbml0ZWQgS2luZ2RvbS4mI3hEO0NhcmRpb2xvZ3ksIERlcGFydG1lbnQg
b2YgU3BlY2lhbGl0aWVzIG9mIE1lZGljaW5lLCBHZW5ldmEgVW5pdmVyc2l0eSBIb3NwaXRhbCwg
UnVlIEdhYnJpZWxsZS1QZXJyZXQtR2VudGlsIDQsIDEyMTEgR2VuZXZhIDE0LCBTd2l0emVybGFu
ZC4mI3hEO0NlbnRlciBmb3IgQ29tcGxleCBEaXNlYXNlIEdlbm9taWNzLCBNY0t1c2ljay1OYXRo
YW5zIEluc3RpdHV0ZSBvZiBHZW5ldGljIE1lZGljaW5lLCBKb2hucyBIb3BraW5zIFVuaXZlcnNp
dHkgU2Nob29sIG9mIE1lZGljaW5lLCBCYWx0aW1vcmUsIE1EIDIxMjA1LCBVU0EuJiN4RDtFc3Rv
bmlhbiBHZW5vbWUgQ2VudGVyIG9mIHRoZSBVbml2ZXJzaXR5IG9mIFRhcnR1LCBUYXJ0dSwgRXN0
b25pYS4mI3hEO0luc3RpdHV0ZSBvZiBNb2xlY3VsYXIgYW5kIENlbGwgQmlvbG9neSwgVW5pdmVy
c2l0eSBvZiBUYXJ0dSwgVGFydHUsIEVzdG9uaWEuJiN4RDtEZXBhcnRtZW50IG9mIEdlbmV0aWNz
LCBXYXNoaW5ndG9uIFVuaXZlcnNpdHkgU2Nob29sIG9mIE1lZGljaW5lLCBVU0EuJiN4RDtXZWxs
Y29tZSBUcnVzdCBDZW50cmUgZm9yIEh1bWFuIEdlbmV0aWNzLCBVbml2ZXJzaXR5IG9mIE94Zm9y
ZCwgT3hmb3JkLCBPWDMgN0JOLCBVbml0ZWQgS2luZ2RvbS4mI3hEO0NlbnRyZSBmb3IgUG9wdWxh
dGlvbiBIZWFsdGggU2NpZW5jZXMsIFVuaXZlcnNpdHkgb2YgRWRpbmJ1cmdoLCBUZXZpb3QgUGxh
Y2UsIEVkaW5idXJnaCwgRUg4IDlBRywgU2NvdGxhbmQsIFVuaXRlZCBLaW5nZG9tLiYjeEQ7RGVw
YXJ0bWVudCBvZiBQdWJsaWMgSGVhbHRoIGFuZCBQcmltYXJ5IENhcmUsIFVuaXZlcnNpdHkgb2Yg
Q2FtYnJpZGdlLCBDYW1icmlkZ2UsIFVuaXRlZCBLaW5nZG9tLiYjeEQ7SGplbHQgSW5zdGl0dXRl
LCBEZXBhcnRtZW50IG9mIFB1YmxpYyBIZWFsdGgsIFVuaXZlcnNpdHkgb2YgSGVsc2lua2ksIEZp
bmxhbmQuJiN4RDtDZW50cmUgRm9yIFBhZWRpYXRyaWMgRXBpZGVtaW9sb2d5IGFuZCBCaW9zdGF0
aXN0aWNzL01SQyBDZW50cmUgb2YgRXBpZGVtaW9sb2d5IGZvciBDaGlsZCBIZWFsdGgsIFVuaXZl
cnNpdHkgQ29sbGVnZSBvZiBMb25kb24gSW5zdGl0dXRlIG9mIENoaWxkIEhlYWx0aCwgTG9uZG9u
LCBVbml0ZWQgS2luZ2RvbS4mI3hEO0NlbnRyZSBmb3IgTWVkaWNhbCBTeXN0ZW1zIEJpb2xvZ3ks
IExlaWRlbiwgdGhlIE5ldGhlcmxhbmRzLiYjeEQ7RGVwYXJ0bWVudCBvZiBJbW11bm9sb2d5LCBH
ZW5ldGljcyBhbmQgUGF0aG9sb2d5LCBVcHBzYWxhIFVuaXZlcnNpdHksIFVwcHNhbGEsIFN3ZWRl
bi4mI3hEO1VwcHNhbGEgQ2xpbmljYWwgUmVzZWFyY2ggQ2VudGVyLCBVcHBzYWxhIFVuaXZlcnNp
dHksIFVwcHNhbGEsIFN3ZWRlbi4mI3hEO0dlbm9tZSBDZW50cmUsIEJhcnRzIGFuZCBUaGUgTG9u
ZG9uIFNjaG9vbCBvZiBNZWRpY2luZSBhbmQgRGVudGlzdHJ5LCBRdWVlbiBNYXJ5IFVuaXZlcnNp
dHkgb2YgTG9uZG9uLCBMb25kb24sIFVLLiYjeEQ7Q2xpbmljYWwgUGhhcm1hY29sb2d5LCBOSUhS
IENhcmRpb3Zhc2N1bGFyIEJpb21lZGljYWwgUmVzZWFyY2ggVW5pdCwgV2lsbGlhbSBIYXJ2ZXkg
UmVzZWFyY2ggSW5zdGl0dXRlLCBCYXJ0cyBhbmQgVGhlIExvbmRvbiBTY2hvb2wgb2YgTWVkaWNp
bmUgYW5kIERlbnRpc3RyeSBRdWVlbiBNYXJ5IFVuaXZlcnNpdHkgb2YgTG9uZG9uLCBMb25kb24s
IFVLLiYjeEQ7QmlvY2VudGVyIE91bHUsIFVuaXZlcnNpdHkgb2YgT3VsdSwgT3VsdSwgRmlubGFu
ZC4mI3hEO0luc3RpdHV0ZSBvZiBIZWFsdGggU2NpZW5jZXMsIFVuaXZlcnNpdHkgb2YgT3VsdSwg
RmlubGFuZC4mI3hEO0luc3RpdHV0ZSBmb3IgTW9sZWN1bGFyIE1lZGljaW5lIEZpbmxhbmQgRklN
TSwgVW5pdmVyc2l0eSBvZiBIZWxzaW5raSwgRmlubGFuZC4mI3hEO1B1YmxpYyBIZWFsdGggR2Vu
b21pY3MgVW5pdCwgTmF0aW9uYWwgSW5zdGl0dXRlIGZvciBIZWFsdGggYW5kIFdlbGZhcmUsIEhl
bHNpbmtpLCBGaW5sYW5kLiYjeEQ7RGVwYXJ0bWVudCBvZiBJbnRlcm5hbCBNZWRpY2luZSBJSSAt
IENhcmRpb2xvZ3ksIFVuaXZlcnNpdHkgb2YgVWxtIE1lZGljYWwgQ2VudHJlLCBVbG0sIEdlcm1h
bnkuJiN4RDtNYW5uaGVpbSBJbnN0aXR1dGUgb2YgUHVibGljIEhlYWx0aCwgU29jaWFsIGFuZCBQ
cmV2ZW50aXZlIE1lZGljaW5lLCBNZWRpY2FsIEZhY3VsdHkgb2YgTWFubmhlaW0sIFVuaXZlcnNp
dHkgb2YgSGVpZGVsYmVyZywgTHVkb2xmLUtyZWhsLVN0cmFzc2UgNy0xMSwgNjgxNjcgTWFubmhl
aW0sIEdlcm1hbnkuJiN4RDtNZWRpY2FsIEdlbmV0aWNzIEluc3RpdHV0ZSwgQ2VkYXJzLVNpbmFp
IE1lZGljYWwgQ2VudGVyLCBMb3MgQW5nZWxlcywgQ0EgOTAwNDgsIFVTQS4mI3hEO01SQyBFcGlk
ZW1pb2xvZ3kgVW5pdCwgSW5zdGl0dXRlIG9mIE1ldGFib2xpYyBTY2llbmNlLCBCb3ggMjg1LCBB
ZGRlbmJyb29rZSZhcG9zO3MgSG9zcGl0YWwsIEhpbGxzIFJvYWQsIENhbWJyaWRnZSwgQ0IyIDBR
USwgVW5pdGVkIEtpbmdkb20uJiN4RDtEZXBhcnRtZW50IG9mIENsaW5pY2FsIENoZW1pc3RyeSwg
RmltbGFiIExhYm9yYXRvcmllcywgVGFtcGVyZSAzMzUyMCwgRmlubGFuZC4mI3hEO0RlcGFydG1l
bnQgb2YgQ2xpbmljYWwgQ2hlbWlzdHJ5LCBVbml2ZXJzaXR5IG9mIFRhbXBlcmUgU2Nob29sIG9m
IE1lZGljaW5lLCBUYW1wZXJlIDMzMDE0LCBGaW5sYW5kLiYjeEQ7RGVwYXJ0bWVudCBvZiBUd2lu
IFJlc2VhcmNoIGFuZCBHZW5ldGljIEVwaWRlbWlvbG9neSwgS2luZyZhcG9zO3MgQ29sbGVnZSBM
b25kb24sIExvbmRvbiwgVW5pdGVkIEtpbmdkb20uJiN4RDtEaXZpc2lvbiBvZiBFbmRvY3Jpbm9s
b2d5LCBEaWFiZXRlcywgYW5kIE51dHJpdGlvbiwgRGVwYXJ0bWVudCBvZiBNZWRpY2luZSwgVW5p
dmVyc2l0eSBvZiBNYXJ5bGFuZCwgU2Nob29sIG9mIE1lZGljaW5lLCBCYWx0aW1vcmUsIE1hcnls
YW5kLiYjeEQ7SW5zdGl0dXRlIG9mIEdlbmV0aWMgRXBpZGVtaW9sb2d5LCBIZWxtaG9sdHogWmVu
dHJ1bSBNdW5jaGVuLCBOZXVoZXJiZXJnIDg1NzY0LCBHZXJtYW55LiYjeEQ7RGVwYXJ0bWVudCBv
ZiBNZWRpY2luZSBJLCBVbml2ZXJzaXR5IEhvc3BpdGFsIEdyb3NzaGFkZXJuLCBMdWR3aWctTWF4
aW1pbGlhbnMgVW5pdmVyc2l0eSwgTXVuaWNoLCBHZXJtYW55LiYjeEQ7SW5zdGl0dXRlIG9mIE1l
ZGljYWwgSW5mb3JtYXRpY3MsIEJpb21ldHJ5IGFuZCBFcGlkZW1pb2xvZ3ksIEx1ZHdpZy1NYXhp
bWlsaWFucy1Vbml2ZXJzaXR5IG9mIE11bmljaCwgTXVuaWNoLCBHZXJtYW55LiYjeEQ7RGVwYXJ0
bWVudCBvZiBFcGlkZW1pb2xvZ3ksIFVuaXZlcnNpdHkgb2YgR3JvbmluZ2VuLCBVbml2ZXJzaXR5
IE1lZGljYWwgQ2VudGVyIEdyb25pbmdlbiwgVGhlIE5ldGhlcmxhbmRzLiYjeEQ7RGl2aXNpb24g
b2YgRW5kb2NyaW5vbG9neSwgQ2hpbGRyZW4mYXBvcztzIEhvc3BpdGFsIEJvc3RvbiwgTWFzc2Fj
aHVzZXR0cyAwMjExNSwgVVNBLiYjeEQ7RGl2aXNpb24gb2YgR2VuZXRpY3MsIFByb2dyYW0gaW4g
R2Vub21pY3MsIENoaWxkcmVuJmFwb3M7cyBIb3NwaXRhbCwgQm9zdG9uLCBNYXNzYWNodXNldHRz
IDAyMTE1LCBVU0EuJiN4RDtJc3RpdHV0byBkaSBSaWNlcmNhIEdlbmV0aWNhIGUgQmlvbWVkaWNh
LCBDTlIsIE1vbnNlcnJhdG8sIDA5MDQyLCBJdGFseS4mI3hEO01hc3NhY2h1c2V0dHMgR2VuZXJh
bCBIb3NwaXRhbC9Ccm9hZCBJbnN0aXR1dGUsIEhhcnZhcmQgVW5pdmVyc2l0eSwgQ2FtYnJpZGdl
LCBNQSwgVVNBLiYjeEQ7Q2VudGVyIGZvciBOZXVyb2JlaGF2aW9yYWwgR2VuZXRpY3MsIFRoZSBT
ZW1lbCBJbnN0aXR1dGUgZm9yIE5ldXJvc2NpZW5jZSBhbmQgSHVtYW4gQmVoYXZpb3IsIFVuaXZl
cnNpdHkgb2YgQ2FsaWZvcm5pYSwgTG9zIEFuZ2VsZXMsIFVTQS4mI3hEO0dlbmV0aWMgRXBpZGVt
aW9sb2d5IEdyb3VwLCBEZXBhcm1lbnQgb2YgRXBpZGVtaW9sb2d5IGFuZCBQdWJsaWMgSGVhbHRo
LCBVQ0wsIExvbmRvbiBXQzFFIDZCVCwgVW5pdGVkIEtpbmdkb20uJiN4RDtEZXBhcnRtZW50IG9m
IENsaW5pY2FsIFNjaWVuY2VzLCBHZW5ldGljICZhbXA7IE1vbGVjdWxhciBFcGlkZW1pb2xvZ3kg
VW5pdCwgTHVuZCBVbml2ZXJzaXR5IERpYWJldGVzIENlbnRlciwgU2NhbmlhIFVuaXZlcnNpdHkg
SG9zcHRpYWwsIE1hbG1vLCBTd2VkZW4uJiN4RDtEZXBhcnRtZW50IG9mIE9kb250b2xvZ3ksIFVt
ZWEgVW5pdmVyc2l0eSwgVW1lYSwgU3dlZGVuLiYjeEQ7RGVwYXJ0bWVudCBvZiBQdWJsaWMgSGVh
bHRoIGFuZCBQcmltYXJ5IENhcmUsIFVuaXQgb2YgTWVkaWNpbmUsIFVtZWEgVW5pdmVyc2l0eSwg
VW1lYSwgU3dlZGVuLiYjeEQ7RGlwYXJ0aW1lbnRvIGRpIFNjaWVuemUgQmlvbWVkaWNoZSwgVW5p
dmVyc2l0YSBkaSBTYXNzYXJpLCAwNzEwMCBTUywgSXRhbHkuJiN4RDtBdGhlcm9zY2xlcm9zaXMg
UmVzZWFyY2ggVW5pdCwgRGVwYXJ0bWVudCBvZiBNZWRpY2luZSBTb2xuYSwgS2Fyb2xpbnNrYSBV
bml2ZXJzaXR5IEhvc3BpdGFsLCBLYXJvbGluc2thIEluc3RpdHV0ZXQsIFN0b2NraG9sbSwgU3dl
ZGVuLiYjeEQ7Q2VudGVyIGZvciBNb2xlY3VsYXIgTWVkaWNpbmUsIEthcm9saW5za2EgVW5pdmVy
c2l0eSBIb3NwaXRhbCwgU3RvY2tob2xtLCBTd2VkZW4uJiN4RDtDbGluaWNhbCBSZXNlYXJjaCBC
cmFuY2gsIE5hdGlvbmFsIEluc3RpdHV0ZSBIZWFsdGgsIEJhbHRpbW9yZSwgTUQsIFVTQS4mI3hE
O2RlQ09ERSBHZW5ldGljcy9BbWdlbiwgMTAxIFJleWtqYXZpaywgSWNlbGFuZC4mI3hEO0RlcGFy
dG1lbnQgb2YgR2VuZXRpY3MsIFVuaXZlcnNpdHkgb2YgUGVubnN5bHZhbmlhIC0gU2Nob29sIG9m
IE1lZGljaW5lLCBQaGlsYWRlbHBoaWEgUEEsIDE5MTA0LCBVU0EuJiN4RDtEZXBhcnRtZW50IG9m
IFN5c3RlbXMgUGhhcm1hY29sb2d5IGFuZCBUcmFuc2xhdGlvbmFsIFRoZXJhcGV1dGljcywgVW5p
dmVyc2l0eSBvZiBQZW5uc3lsdmFuaWEgLSBTY2hvb2wgb2YgTWVkaWNpbmUsIFBoaWxhZGVscGhp
YSBQQSwgMTkxMDQsIFVTQS4mI3hEO0h1bWFuIEdlbmV0aWNzIENlbnRlciwgVW5pdmVyc2l0eSBv
ZiBUZXhhcyBIZWFsdGggU2NpZW5jZSBDZW50ZXIgLSBTY2hvb2wgb2YgUHVibGljIEhlYWx0aCwg
SG91c3RvbiwgVFggNzcwMzAsIFVTQS4mI3hEO0h1ZHNvbkFscGhhIEluc3RpdHV0ZSBmb3IgQmlv
dGVjaG5vbG9neSwgSHVudHN2aWxsZSwgQUwsIFVTQS4mI3hEO01SQyBVbml0IGZvciBMaWZlbG9u
ZyBIZWFsdGggYW5kIEFnZWluZywgMzMgQmVkZm9yZCBQbGFjZSwgTG9uZG9uLCBXQzFCIDVKVSwg
VW5pdGVkIEtpbmdkb20uJiN4RDtEZXBhcnRtZW50IG9mIEVwaWRlbWlvbG9neSBhbmQgQmlvc3Rh
dGlzdGljcywgU2Nob29sIG9mIFB1YmxpYyBIZWFsdGgsIEltcGVyaWFsIENvbGxlZ2UgTG9uZG9u
LCBMb25kb24sIFVuaXRlZCBLaW5nZG9tLiYjeEQ7RWFsaW5nIEhvc3BpdGFsLCBTb3V0aGFsbCwg
TWlkZGxlc2V4IFVCMSAzSFcsIFVuaXRlZCBLaW5nZG9tLiYjeEQ7TVJDL1VWUkkgVWdhbmRhIFJl
c2VhcmNoIFVuaXQgb24gQUlEUywgRW50ZWJiZSwgVWdhbmRhLiYjeEQ7VW5pdmVyc2l0eSBvZiBD
YW1icmlkZ2UgTWV0YWJvbGljIFJlc2VhcmNoIExhYm9yYXRvcmllcyBhbmQgTklIUiBDYW1icmlk
Z2UgQmlvbWVkaWNhbCBSZXNlYXJjaCBDZW50cmUsIExldmVsIDQsIEluc3RpdHV0ZSBvZiBNZXRh
Ym9saWMgU2NpZW5jZSBCb3ggMjg5IEFkZGVuYnJvb2tlJmFwb3M7cyBIb3NwaXRhbCBDYW1icmlk
Z2UgQ0IyIE9RUSwgVUsuJiN4RDtEZXBhcnRtZW50IG9mIFBlZGlhdHJpY3MsIFVuaXZlcnNpdHkg
b2YgT2tsYWhvbWEgSGVhbHRoIFNjaWVuY2VzIENlbnRlciwgT2tsYWhvbWEgQ2l0eSwgT0ssIFVT
QS4mI3hEO0dlbm9tZSBUZWNobm9sb2d5IEJyYW5jaCwgTmF0aW9uYWwgSHVtYW4gR2Vub21lIFJl
c2VhcmNoIEluc3RpdHV0ZSwgTklILCBCZXRoZXNkYSwgTUQgMjA4OTIsIFVTQS4mI3hEO0RlcGFy
dG1lbnQgb2YgRXhwZXJpbWVudGFsIE1lZGljaW5lLCBVbml2ZXJzaXR5IG9mIE1pbGFubyBCaWNv
Y2NhLCBJdGFseS4mI3hEO01lZFN0YXIgSGVhbHRoIFJlc2VhcmNoIEluc3RpdHV0ZSwgNjUyNSBC
ZWxjcmVzdCBSb2FkLCBTdWl0ZSA3MDAsIEh5YXR0c3ZpbGxlLCBNRCAyMDc4MiwgVVNBLiYjeEQ7
UmVzZWFyY2ggQ2VudHJlIG9uIFB1YmxpYyBIZWFsdGgsIFVuaXZlcnNpdHkgb2YgTWlsYW5vIEJp
Y29jY2EsIEl0YWx5LiYjeEQ7RGVwYXJ0bWVudCBvZiBEaWV0ZXRpY3MtTnV0cml0aW9uLCBIYXJv
a29waW8gVW5pdmVyc2l0eSwgNzAgRWwuIFZlbml6ZWxvdSBTdHIsIEF0aGVucywgR3JlZWNlLiYj
eEQ7SW5zdGl0dXRlIG9mIEVwaWRlbWlvbG9neSBJLCBIZWxtaG9sdHogWmVudHJ1bSBNdW5jaGVu
LCBOZXVoZXJiZXJnIDg1NzY0LCBHZXJtYW55LiYjeEQ7SW5zdGl0dXRlIG9mIEVwaWRlbWlvbG9n
eSBJSSwgSGVsbWhvbHR6IFplbnRydW0gTXVuY2hlbiwgTmV1aGVyYmVyZyA4NTc2NCwgR2VybWFu
eS4mI3hEO0RlcGFydG1lbnQgb2YgRXBpZGVtaW9sb2d5IGFuZCBCaW9zdGF0aXN0aWNzLCBNUkMg
SGVhbHRoIFByb3RlY3Rpb24gQWdlbmN5IChIUEEpIENlbnRyZSBmb3IgRW52aXJvbm1lbnQgYW5k
IEhlYWx0aCwgU2Nob29sIG9mIFB1YmxpYyBIZWFsdGgsIEltcGVyaWFsIENvbGxlZ2UgTG9uZG9u
LCBVSy4mI3hEO1RoZSBMYWJvcmF0b3J5IGluIE1qb2RkLCAxMDggUmV5a2phdmlrLCBJY2VsYW5k
LiYjeEQ7RGl2aXNpb24gb2YgQ2FyZGlvdmFzY3VsYXIgRXBpZGVtaW9sb2d5LCBJbnN0aXR1dGUg
b2YgRW52aXJvbm1lbnRhbCBNZWRpY2luZSwgS2Fyb2xpbnNrYSBJbnN0aXR1dGV0LCBTdG9ja2hv
bG0sIFN3ZWRlbi4mI3hEO0RpdmlzaW9uIG9mIEVuZG9jcmlub2xvZ3ksIERpYWJldGVzIGFuZCBN
ZXRhYm9saXNtLCBEZXBhcnRtZW50IG9mIE1lZGljaW5lLCBDZWRhcnMtU2luYWkgTWVkaWNhbCBD
ZW50ZXIsIExvcyBBbmdlbGVzLCBDQSA5MDA0OCwgVVNBLiYjeEQ7UmVzZWFyY2ggVW5pdCBvZiBN
b2xlY3VsYXIgRXBpZGVtaW9sb2d5LCBIZWxtaG9sdHogWmVudHJ1bSBNdW5jaGVuLCBOZXVoZXJi
ZXJnIDg1NzY0LCBHZXJtYW55LiYjeEQ7T3hmb3JkIENlbnRyZSBmb3IgRGlhYmV0ZXMsIEVuZG9j
cmlub2xvZ3kgYW5kIE1ldGFib2xpc20sIFVuaXZlcnNpdHkgb2YgT3hmb3JkLCBPWDMgN0xKLCBV
bml0ZWQgS2luZ2RvbS4mI3hEO0RlcGFydG1lbnQgb2YgUHVibGljIEhlYWx0aCBhbmQgQ2xpbmlj
YWwgTWVkaWNpbmUsIE51dHJpdGlvbmFsIHJlc2VhcmNoLCBVbWVhIFVuaXZlcnNpdHksIFVtZWEs
IFN3ZWRlbi4mI3hEO0RlcGFydG1lbnQgb2YgQ2xpbmljYWwgU2NpZW5jZXMvT2JzdGV0cmljcyBh
bmQgR3luZWNvbG9neSwgT3VsdSBVbml2ZXJzaXR5IEhvc3BpdGFsLCBPdWx1LCBGaW5sYW5kLiYj
eEQ7TVJDIEh1bWFuIEdlbmV0aWNzIFVuaXQsIEluc3RpdHV0ZSBvZiBHZW5ldGljcyBhbmQgTW9s
ZWN1bGFyIE1lZGljaW5lLCBXZXN0ZXJuIEdlbmVyYWwgSG9zcGl0YWwsIEVkaW5idXJnaCwgU2Nv
dGxhbmQsIFVuaXRlZCBLaW5nZG9tLiYjeEQ7TGFib3JhdG9yeSBvZiBOZXVyb2dlbmV0aWNzLCBO
YXRpb25hbCBJbnN0aXR1dGUgb24gQWdpbmcsIEJldGhlc2RhLCBNRCAyMDg5MiwgVVNBLiYjeEQ7
Q2VudGVyIGZvciBCaW9tZWRpY2luZSwgRXVyb3BlYW4gQWNhZGVteSBCb3plbi9Cb2x6YW5vIChF
VVJBQyksIEJvbHphbm8sIEl0YWx5IC0gQWZmaWxpYXRlZCBJbnN0aXR1dGUgb2YgdGhlIFVuaXZl
cnNpdHkgb2YgTHViZWNrLCBMdWJlY2ssIEdlcm1hbnkuJiN4RDtEaXZpc2lvbiBvZiBFbmRvY3Jp
bm9sb2d5ICZhbXA7IE1ldGFib2xpc20sIFRyaS1TZXJ2aWNlIEdlbmVyYWwgSG9zcGl0YWwsIE5h
dGlvbmFsIERlZmVuc2UgTWVkaWNhbCBDZW50ZXIsIFRhaXBlaSwgVGFpd2FuLiYjeEQ7SGFubm92
ZXIgVW5pZmllZCBCaW9iYW5rLCBIYW5ub3ZlciBNZWRpY2FsIFNjaG9vbCwgSGFubm92ZXIgMzA2
MjUsIEdlcm1hbnkuJiN4RDtEZXBhcnRtZW50IG9mIFZhc2N1bGFyIE1lZGljaW5lLCBBY2FkZW1p
YyBNZWRpY2FsIENlbnRlciwgQW1zdGVyZGFtLCBUaGUgTmV0aGVybGFuZHMuJiN4RDtDbGluaWNh
bCBHZXJvbnRvbG9neSBVbml0LCBVbml2ZXJzaXR5IG9mIENhbWJyaWRnZSwgQ2FtYnJpZGdlLCBV
bml0ZWQgS2luZ2RvbS4mI3hEO0t1b3BpbyBSZXNlYXJjaCBJbnN0aXR1dGUgb2YgRXhlcmNpc2Ug
TWVkaWNpbmUsIEt1b3BpbywgRmlubGFuZC4mI3hEO0RpdmlzaW9uIG9mIEVuZG9jcmluZSBhbmQg
TWV0YWJvbGlzbSwgRGVwYXJ0bWVudCBvZiBJbnRlcm5hbCBNZWRpY2luZSwgVGFpY2h1bmcgVmV0
ZXJhbnMgR2VuZXJhbCBIb3NwaXRhbCwgU2Nob29sIG9mIE1lZGljaW5lLCBOYXRpb25hbCBZYW5n
LU1pbmcgVW5pdmVyc2l0eSwgVGFpcGVpLCBUYWl3YW4uJiN4RDtEaWFiZXRlcyBQcmV2ZW50aW9u
IFVuaXQsIE5hdGlvbmFsIEluc3RpdHV0ZSBmb3IgSGVhbHRoIGFuZCBXZWxmYXJlLCAwMDI3MSBI
ZWxzaW5raSwgRmlubGFuZC4mI3hEO1RoZSBHZW5ldGljcyBvZiBPYmVzaXR5IGFuZCBSZWxhdGVk
IE1ldGFib2xpYyBUcmFpdHMgUHJvZ3JhbSwgVGhlIEljYWhuIFNjaG9vbCBvZiBNZWRpY2luZSBh
dCBNb3VudCBTaW5haSwgTmV3IFlvcmssIFVTQS4mI3hEO1RoZSBDaGFybGVzIEJyb25mbWFuIElu
c3RpdHV0ZSBmb3IgUGVyc29uYWxpemVkIE1lZGljaW5lLCBUaGUgSWNhaG4gU2Nob29sIG9mIE1l
ZGljaW5lIGF0IG91bnQgU2luYWksIE5ldyBZb3JrLCBVU0EuJiN4RDtUaGUgTWluZGljaCBDaGls
ZCBIZWFsdGggYW5kIERldmVsb3BtZW50IEluc3RpdHV0ZSwgVGhlIEljYWhuIFNjaG9vbCBvZiBN
ZWRpY2luZSBhdCBNb3VudCBTaW5haSwgTmV3IFlvcmsuJiN4RDtTY2hvb2wgb2YgU29jaWFsIGFu
ZCBDb21tdW5pdHkgTWVkaWNpbmUsIFVuaXZlcnNpdHkgb2YgQnJpc3RvbCwgT2FrZmllbGQgSG91
c2UsIE9ha2ZpZWxkIEdyb3ZlLCBCcmlzdG9sIEJTOCAyQk4sIFVuaXRlZCBLaW5nZG9tLiYjeEQ7
SW5zdGl0dXRlIGZvciBNZWRpY2FsIEluZm9ybWF0aWNzIGFuZCBCaW9tZXRyaWNzLCBVbml2ZXJz
aXR5IG9mIERyZXNkZW4sIE1lZGljYWwgRmFjdWx0eSBDYXJsIEd1c3RhdiBDYXJ1cywgRmV0c2No
ZXJzdHJhc3NlIDc0LCAwMTMwNyBEcmVzZGVuLCBHZXJtYW55LiYjeEQ7TGFib3JhdG9yeSBvZiBH
ZW5ldGljcywgTmF0aW9uYWwgSW5zdGl0dXRlIG9uIEFnaW5nLCBCYWx0aW1vcmUsIE1EMjEyMjQs
IFVTQS4mI3hEO0RlcGFydG1lbnQgb2YgQ2xpbmljYWwgUGhhcm1hY29sb2d5LCBVbml2ZXJzaXR5
IG9mIFRhbXBlcmUgU2Nob29sIG9mIE1lZGljaW5lLCBUYW1wZXJldyAzMzAxNCwgRmlubGFuZC4m
I3hEO0RlcGFydG1lbnQgb2YgSW50ZXJuYWwgTWVkaWNpbmUsIFBhaWphdC1IYW1lIENlbnRyYWwg
SG9zcGl0YWwsIExhaHRpLCBGaW5sYW5kLiYjeEQ7RGl2aXNpb24gb2YgQ2FyZGlvbG9neSwgSGVs
c2lua2kgVW5pdmVyc2l0eSBDZW50cmFsIEhvc3BpdGFsLCBIZWxzaW5raSwgRmlubGFuZC4mI3hE
O0RlcGFydG1lbnQgb2YgQ2xpbmljYWwgQmlvY2hlbWlzdHJ5LCBMYW5kc3BpdGFsaSBVbml2ZXJz
aXR5IEhvc3BpdGFsLCAxMDEgUmV5a2phdmlrLCBJY2VsYW5kLiYjeEQ7RGVwYXJ0bWVudCBvZiBN
ZWRpY2FsIEdlbmV0aWNzLCBIYWFydG1hbiBJbnN0aXR1dGUsIFVuaXZlcnNpdHkgb2YgSGVsc2lu
a2kgYW5kIEhlbHNpbmtpIFVuaXZlcnNpdHkgQ2VudHJhbCBIb3NwaXRhbCwgSGVsc2lua2ksIEZp
bmxhbmQuJiN4RDtHZW5ldGljIEVwaWRlbWlvbG9neSBHcm91cCwgV2VsbGNvbWUgVHJ1c3QgU2Fu
Z2VyIEluc3RpdHV0ZSwgSGlueHRvbiwgQ2FtYnJpZGdlLCBVbml0ZWQgaW5nZG9tLiYjeEQ7RGVw
YXJ0bWVudCBvZiBTdGF0aXN0aWNhbCBTY2llbmNlcywgVW5pdmVyc2l0eSBDb2xsZWdlIG9mIExv
bmRvbiwgTG9uZG9uLCBVbml0ZWQgS2luZ2RvbS4mI3hEO05hdGlvbmFsIEluc3RpdHV0ZSBmb3Ig
SGVhbHRoIGFuZCBXZWxmYXJlLCBPdWx1LCBGaW5sYW5kLiYjeEQ7Q2FyZGlvdmFzY3VsYXIgSW5z
dGl0dXRlLCBQZXJlbG1hbiBTY2hvb2wgb2YgTWVkaWNpbmUgYXQgdGhlIFVuaXZlcnNpdHkgb2Yg
UGVubnN5bHZhbmlhLCAzNDAwIENpdmljIENlbnRlciBCbHZkLCBCdWlsZGluZyA0MjEsIFRyYW5z
bGF0aW9uYWwgUmVzZWFyY2ggQ2VudGVyLCBQaGlsYWRlbHBoaWEsIFBBIDE5MTA0LTUxNTgsIFVT
QS4mI3hEO0RpdmlzaW9uIG9mIFRyYW5zbGF0aW9uYWwgTWVkaWNpbmUgYW5kIEh1bWFuIEdlbmV0
aWNzLCBQZXJlbG1hbiBTY2hvb2wgb2YgTWVkaWNpbmUgYXQgdGhlIFVuaXZlcnNpdHkgb2YgUGVu
bnN5bHZhbmlhLCAzNDAwIENpdmljIENlbnRlciBCbHZkLCBCdWlsZGluZyA0MjEsIFRyYW5zbGF0
aW9uYWwgUmVzZWFyY2ggQ2VudGVyLCBQaGlsYWRlbHBoaWEsIFBBIDE5MTA0LTUxNTgsIFVTQS4m
I3hEO0RlcGFydG1lbnQgb2YgRXBpZGVtaW9sb2d5LCBFcmFzbXVzIFVuaXZlcnNpdHkgTWVkaWNh
bCBDZW50ZXIsIFJvdHRlcmRhbSwgdGhlIE5ldGhlcmxhbmRzLiYjeEQ7RGVwYXJ0bWVudCBvZiBJ
bnRlcm5hbCBNZWRpY2luZSwgRXJhc211cyBVbml2ZXJzaXR5IE1lZGljYWwgQ2VudGVyLCBSb3R0
ZXJkYW0sIHRoZSBOZXRoZXJsYW5kcy4mI3hEO05ldGhlcmxhbmRzIEdlbm9taWNzIEluaXRpYXRp
dmUgKE5HSSktc3BvbnNvcmVkIE5ldGhlcmxhbmRzIENvbnNvcnRpdW0gZm9yIEhlYWx0aHkgQWdp
bmcgTkNIQSksIExlaWRlbiwgVGhlIE5ldGhlcmxhbmRzLiYjeEQ7RGVwYXJ0bWVudCBvZiBDbGlu
aWNhbCBTY2llbmNlcy9DbGluaWNhbCBDaGVtaXN0cnksIFVuaXZlcnNpdHkgb2YgT3VsdSwgT3Vs
dSwgRmlubGFuZC4mI3hEO05hdGlvbmFsIEluc3RpdHV0ZSBmb3IgSGVhbHRoIFJlc2VhcmNoIExl
aWNlc3RlciBDYXJkaW92YXNjdWxhciBCaW9tZWRpY2FsIFJlc2VhcmNoIFVuaXQsIEdsZW5maWVs
ZCBIb3NwaXRhbCwgTGVpY2VzdGVyIExFMyA5UVAsIFVLLiYjeEQ7RGVwYXJ0bWVudCBvZiBDYXJk
aW92YXNjdWxhciBTY2llbmNlcywgVW5pdmVyc2l0eSBvZiBMZWljZXN0ZXIsIEdsZW5maWVsZCBI
b3NwaXRhbCwgTGVpY2VzdGVyLCBMRTMgOVFQLCBVSy4mI3hEO0NsaW5pY2FsIEluc3RpdHV0ZSBv
ZiBNZWRpY2FsIGFuZCBDaGVtaWNhbCBMYWJvcmF0b3J5IERpYWdub3N0aWNzLCBNZWRpY2FsIFVu
aXZlcnNpdHkgb2YgR3JheiwgQXVzdHJpYS4mI3hEO1NjaG9vbCBvZiBJbnRlcm5hdGlvbmFsIERl
dmVsb3BtZW50LCBVbml2ZXJzaXR5IG9mIEVhc3QgQW5nbGlhLCBOb3J3aWNoIE5SNCA3VEosIFVu
aXRlZCBLaW5nZG9tLiYjeEQ7VW5pdmVyc2l0eSBvZiBFYXN0ZXJuIEZpbmxhbmQgYW5kIEt1b3Bp
byBVbml2ZXJzaXR5IEhvc3BpdGFsLCA3MDIxMCBLdW9waW8sIEZpbmxhbmQuJiN4RDtJTlNFUk0g
VU1SUyA5MzcsIFBpZXJyZSBhbmQgTWFyaWUgQ3VyaWUgVW5pdmVyc2l0eSwgUGFyaXMsIEZyYW5j
ZS4mI3hEO0RlcGFydG1lbnQgb2YgTGFib3JhdG9yeSBNZWRpY2luZSwgVW5pdmVyc2l0eSBvZiBH
cm9uaW5nZW4sIFVuaXZlcnNpdHkgTWVkaWNhbCBDZW50ZXIgR3JvbmluZ2VuLCBUaGUgTmV0aGVy
bGFuZHMuJiN4RDtMaWZlTGluZXMgQ29ob3J0IFN0dWR5LCBVbml2ZXJzaXR5IG9mIEdyb25pbmdl
biwgVW5pdmVyc2l0eSBNZWRpY2FsIENlbnRlciBHcm9uaW5nZW4sIFRoZSBOZXRoZXJsYW5kcy4m
I3hEO0RlcGFydG1lbnQgb2YgR2VuZXRpY3MsIFVuaXZlcnNpdHkgb2YgR3JvbmluZ2VuLCBVbml2
ZXJzaXR5IE1lZGljYWwgQ2VudGVyIEdyb25pbmdlbiwgVGhlIE5ldGhlcmxhbmRzLiYjeEQ7RGVw
YXJ0bWVudCBvZiBCaW9sb2dpY2FsIFBzeWNob2xvZ3ksIFZVIFVuaXYsIEFtc3RlcmRhbSwgVGhl
IE5ldGhlcmxhbmRzLiYjeEQ7RGVwYXJ0bWVudCBvZiBDb21tdW5pdHkgTWVkaWNpbmUsIEZhY3Vs
dHkgb2YgSGVhbHRoIFNjaWVuY2VzLCBVbml2ZXJzaXR5IG9mIFRyb21zbywgVHJvbXNvLCBOb3J3
YXkuJiN4RDtEZXBhcnRtZW50IG9mIE51dHJpdGlvbiwgVW5pdmVyc2l0eSBvZiBOb3J0aCBDYXJv
bGluYSwgQ2hhcGVsIEhpbGwsIE5DLCBVU0EuJiN4RDtEZXBhcnRtZW50IG9mIEVwaWRlbWlvbG9n
eSBhbmQgUHVibGljIEhlYWx0aCwgRUEgMzQzMCwgVW5pdmVyc2l0eSBvZiBTdHJhc2JvdXJnLCBG
YWN1bHR5IG9mIE1lZGljaW5lLCBTdHJhc2JvdXJnLCBGcmFuY2UuJiN4RDtEZXBhcnRtZW50IG9m
IE1lZGljaW5lLCBTdGFuZm9yZCBVbml2ZXJzaXR5IFNjaG9vbCBvZiBNZWRpY2luZSwgU3RhbmZv
cmQsIENBLCBVU0EuJiN4RDtHZXJpYXRyaWMgVW5pdCwgQXppZW5kYSBTYW5pdGFyaWEgRmlyZW56
ZSAoQVNGKSwgRmxvcmVuY2UsIEl0YWx5LiYjeEQ7Q2hlbWljYWwgUGF0aG9sb2d5LCBEZXBhcnRt
ZW50IG9mIFBhdGhvbG9neSwgVW5pdmVyc2l0eSBvZiB0aGUgV2VzdCBJbmRpZXMsIE1vbmEsIEtp
bmdzdG9uIDcsIEphbWFpY2EuJiN4RDtJbnN0aXR1dGUgb2YgU29jaWFsIGFuZCBQcmV2ZW50aXZl
IE1lZGljaW5lIChJVU1TUCksIExhdXNhbm5lIFVuaXZlcnNpdHkgSG9zcGl0YWwsIFJvdXRlIGRl
IGxhIENvcm5pY2hlIDEwLCAxMDEwIExhdXNhbm5lLCBTd2l0emVybGFuZC4mI3hEO0RpdmlzaW9u
IG9mIEVuZG9jcmlub2xvZ3kgYW5kIERpYWJldGVzLCBEZXBhcnRtZW50IG9mIEludGVybmFsIE1l
ZGljaW5lLCBVbG0gVW5pdmVyc2l0eSBNZWRpY2FsIENlbnRyZSwgVWxtLCBHZXJtYW55LiYjeEQ7
TGVlIEtvbmcgQ2hpYW4gU2Nob29sIG9mIE1lZGljaW5lLCBOYW55YW5nIFRlY2hub2xvZ2ljYWwg
VW5pdmVyc2l0eSwgU2luZ2Fwb3JlLiYjeEQ7RGVwYXJ0bWVudCBvZiBNZWRpY2luZSBJSUksIFVu
aXZlcnNpdHkgb2YgRHJlc2RlbiwgTWVkaWNhbCBGYWN1bHR5IENhcmwgR3VzdGF2IENhcnVzLCBG
ZXRzY2hlcnN0cmFzc2UgNzQsIDAxMzA3IERyZXNkZW4sIEdlcm1hbnkuJiN4RDtNaW5pc3RyeSBv
ZiBIZWFsdGgsIFZpY3RvcmlhLCBSZXB1YmxpYyBvZiBTZXljaGVsbGVzLiYjeEQ7U2VydmljZSBv
ZiBOZXBocm9sb2d5LCBMYXVzYW5uZSBVbml2ZXJzaXR5IEhvc3BpdGFsLCBMYXVzYW5uZSwgU3dp
dHplcmxhbmQuJiN4RDtJbXBlcmlhbCBDb2xsZWdlIEhlYWx0aGNhcmUgTkhTIFRydXN0LCBMb25k
b24sIFVuaXRlZCBLaW5nZG9tLiYjeEQ7RGl2aXNpb24gb2YgUmVwcm9kdWN0aXZlIEVuZG9jcmlu
b2xvZ3ksIERlcGFydG1lbnQgb2YgT2JzdGV0cmljcyBhbmQgR3luZWNvbG9neSwgQ2VkYXJzLVNp
bmFpIE1lZGljYWwgQ2VudGVyLCBMb3MgQW5nZWxlcywgQ2FsaWZvcm5pYSwgVVNBLiYjeEQ7RGVw
YXJ0bWVudCBvZiBNZWRpY2luZSwgVW5pdmVyc2l0eSBvZiBDYWxpZm9ybmlhIExvcyBBbmdlbGVz
LCBMb3MgQW5nZWxlcywgQ2FsaWZvcm5pYSwgVVNBLiYjeEQ7RGVwYXJ0bWVudCBvZiBQcmV2ZW50
aXZlIE1lZGljaW5lIGFuZCBFcGlkZW1pb2xvZ3ksIExveW9sYSBVbml2ZXJzaXR5IE1lZGljYWwg
U2Nob29sLCBNYXl3b29kLCBJbGxpbm9pcyA2MDE1MywgVVNBLiYjeEQ7T2ZmaWNlIG9mIFBvcHVs
YXRpb24gU3R1ZGllcyBGb3VuZGF0aW9uLCBVbml2ZXJzaXR5IG9mIFNhbiBDYXJsb3MsIFRhbGFt
YmFuLCBDZWJ1IENpdHksIFBoaWxpcHBpbmVzLiYjeEQ7RGVwYXJ0bWVudCBvZiBDYXJkaW9sb2d5
LCBUb3Vsb3VzZSBVbml2ZXJzaXR5IFNjaG9vbCBvZiBNZWRpY2luZSwgUmFuZ3VlaWwgSG9zcGl0
YWwsIFRvdWxvdXNlLCBGcmFuY2UuJiN4RDtEZXBhcnRtZW50IG9mIFBzeWNoaWF0cnksIFVuaXZl
cnNpdHkgb2YgQ2FsaWZvcm5pYSwgTG9zIEFuZ2VsZXMsIFVTQS4mI3hEO0RlcGFydG1lbnQgb2Yg
Q2xpbmljYWwgU2NpZW5jZXMsIEx1bmQgVW5pdmVyc2l0eSwgU0UtMjA1MDIsIE1hbG1vLCBTd2Vk
ZW4uJiN4RDtEZXBhcnRtZW50IG9mIE1lZGljaW5lLCBIZWxzaW5raSBVbml2ZXJzaXR5IEhvc3Bp
dGFsLCBGSS0wMDAyOSBIZWxzaW5raSwgRmlubGFuZC4mI3hEO0ljZWxhbmRpYyBIZWFydCBBc3Nv
Y2lhdGlvbiwgS29wYXZvZ3VyLCBJY2VsYW5kLiYjeEQ7RGVwYXJ0bWVudCBvZiBDYXJkaW9sb2d5
LCBLYXJvbGluc2thIFVuaXZlcnNpdHkgSG9zcGl0YWwsIFN0b2NraG9sbSwgU3dlZGVuLiYjeEQ7
TGFib3JhdG9yeSBvZiBFcGlkZW1pb2xvZ3ksIERlbW9ncmFwaHksIGFuZCBCaW9tZXRyeSwgTmF0
aW9uYWwgSW5zdGl0dXRlIG9uIEFnZWluZywgQmV0aGVzZGEsIE1ELCBVU0EuJiN4RDtJbnN0aXR1
dGUgb2YgUG9wdWxhdGlvbiBIZWFsdGggU2NpZW5jZXMsIE5hdGlvbmFsIEhlYWx0aCBSZXNlYXJj
aCBJbnN0aXR1dGVzLCBaaHVuYW4sIFRhaXdhbi4mI3hEO0NhcmRpb3Zhc2N1bGFyIEdlbmV0aWNz
LCBCSEYgTGFib3JhdG9yaWVzLCBJbnN0aXR1dGUgQ2FyZGlvdmFzY3VsYXIgU2NpZW5jZSwgVW5p
dmVyc2l0eSBDb2xsZWdlIExvbmRvbiwgTG9uZG9uLCBVbml0ZWQgS2luZ2RvbS4mI3hEO0NhcmRp
b3Zhc2N1bGFyIEdlbmV0aWNzLCBVbml2ZXJzaXR5IG9mIFV0YWggU2Nob29sIG9mIE1lZGljaW5l
LCBTYWx0IExha2UgQ2l0eSwgVVQsIFVTQS4mI3hEO0hVTlQgUmVzZWFyY2ggQ2VudHJlLCBEZXBh
cnRtZW50IG9mIFB1YmxpYyBIZWFsdGggYW5kIEdlbmVyYWwgUHJhY3RpY2UsIE5vcndlZ2lhbiBV
bml2ZXJzaXR5IG9mIFNjaWVuY2UgYW5kIFRlY2hub2xvZ3ksIExldmFuZ2VyLCBOb3J3YXkuJiN4
RDtLYWlzZXIgUGVybWFuZW50ZSwgRGl2aXNpb24gb2YgUmVzZWFyY2gsIE9ha2xhbmQsIENBLCBV
U0EuJiN4RDtVbml0IG9mIFByaW1hcnkgQ2FyZSwgT3VsdSBVbml2ZXJzaXR5IEhvc3BpdGFsLCBP
dWx1LCBGaW5sYW5kLiYjeEQ7RGVwYXJ0bWVudCBvZiBDaHJvbmljIERpc2Vhc2UgUHJldmVudGlv
biwgTmF0aW9uYWwgSW5zdGl0dXRlIGZvciBIZWFsdGggYW5kIFdlbGZhcmUsIFR1cmt1LCBGaW5s
YW5kLiYjeEQ7RGVwYXJ0bWVudCBvZiBDbGluaWNhbCBQaHlzaW9sb2d5LCBVbml2ZXJzaXR5IG9m
IFRhbXBlcmUgU2Nob29sIG9mIE1lZGljaW5lLCBUYW1wZXJlIDMzMDE0LCBGaW5sYW5kLiYjeEQ7
RGVwYXJ0bWVudCBvZiBNZW50YWwgSGVhbHRoIGFuZCBTdWJzdGFuY2UgQWJ1c2UgU2VydmljZXMs
IE5hdGlvbmFsIEluc3RpdHV0ZSBmb3IgSGVhbHRoIGFuZCBXZWxmYXJlLCBIZWxzaW5raSwgRmlu
bGFuZC4mI3hEO0luc3RpdHV0ZSBvZiBDbGluaWNhbCBNZWRpY2luZSwgRGVwYXJ0bWVudCBvZiBN
ZWRpY2luZSwgVW5pdmVyc2l0eSBvZiBPdWx1IGFuZCBDbGluaWNhbCBSZXNlYXJjaCBDZW50ZXIs
IE91bHUgVW5pdmVyc2l0eSBIb3NwaXRhbCwgT3VsdSwgRmlubGFuZC4mI3hEO05hdGlvbmFsIEhl
YXJ0ICZhbXA7IEx1bmcgSW5zdGl0dXRlLCBJbXBlcmlhbCBDb2xsZWdlIExvbmRvbiwgSGFtbWVy
c21pdGggSG9zcGl0YWwsIExvbmRvbiwgVW5pdGVkIEtpbmdkb20uJiN4RDtDaGlsZHJlbiZhcG9z
O3MgSG9zcGl0YWwgT2FrbGFuZCBSZXNlYXJjaCBJbnN0aXR1dGUsIDU3MDAgTWFydGluIEx1dGhl
ciBLaW5nIEp1bmlvciBXYXksIE9ha2xhbmQsIENBIDk0NjA5LCBVU0EuJiN4RDtEZXBhcnRtZW50
IG9mIE1lZGljaW5lLCBVbml2ZXJzaXR5IG9mIEVhc3Rlcm4gRmlubGFuZCBhbmQgS3VvcGlvIFVu
aXZlcnNpdHkgSG9zcGl0YWwsIDcwMjEwIEt1b3BpbywgRmlubGFuZC4mI3hEO0luc3RpdHV0ZSBv
ZiBSZWdpb25hbCBIZWFsdGggU2VydmljZXMgUmVzZWFyY2gsIFVuaXZlcnNpdHkgb2YgU291dGhl
cm4gRGVubWFyaywgT2RlbnNlLCBEZW5tYXJrLiYjeEQ7T2RlbnNlIFBhdGllbnQgZGF0YSBFeHBs
b3JhdGl2ZSBOZXR3b3JrIChPUEVOKSwgT2RlbnNlIFVuaXZlcnNpdHkgSG9zcGl0YWwsIE9kZW5z
ZSwgRGVubWFyay4mI3hEO0luc3RpdHV0ZSBvZiBCaW9tZWRpY2luZS9QaHlzaW9sb2d5LCBVbml2
ZXJzaXR5IG9mIEVhc3Rlcm4gRmlubGFuZCwgS3VvcGlvIENhbXB1cywgRmlubGFuZC4mI3hEO0Rl
cGFydG1lbnQgb2YgTWVkaWNhbCBTY2llbmNlcywgVXBwc2FsYSBVbml2ZXJzaXR5LCBVcHBzYWxh
LCBTd2VkZW4uJiN4RDtRdWVlbnNsYW5kIEluc3RpdHV0ZSBvZiBNZWRpY2FsIFJlc2VhcmNoLCBM
b2NrZWQgQmFnIDIwMDAsIFJveWFsIEJyaXNiYW5lIEhvc3BpdGFsLCBRdWVlbnNsYW5kIDQwMjks
IEF1c3RyYWxpYS4mI3hEO1N5bmxhYiBBY2FkZW15LCBTeW5sYWIgU2VydmljZXMgR21iSCxHb3R0
bGllYi1EYWltbGVyLVN0cmFzc2UgMjUsIDY4MTY1IE1hbm5oZWltLCBHZXJtYW55LiYjeEQ7VHJv
cGljYWwgTWV0YWJvbGlzbSBSZXNlYXJjaCBVbml0LCBUcm9waWNhbCBNZWRpY2luZSBSZXNlYXJj
aCBJbnN0aXR1dGUsIFVuaXZlcnNpdHkgb2YgdGhlIFdlc3QgSW5kaWVzLCBNb25hLCBLaW5nc3Rv
biA3LCBKYW1haWNhLiYjeEQ7VTg3MiBJbnN0aXR1dCBOYXRpb25hbCBkZSBsYSBTYW50ZSBldCBk
ZSBsYSBSZWNoZXJjaGUgTWVkaWNhbGUsIENlbnRyZSBkZSBSZWNoZXJjaGUgZGVzIENvcmRlbGll
cnMsIDc1MDA2IFBhcmlzLCBGcmFuY2UuJiN4RDtEZXBhcnRtZW50IG9mIE1lZGljaW5lLCBLdW9w
aW8gVW5pdmVyc2l0eSBIb3NwaXRhbCwgS3VvcGlvLCBGaW5sYW5kLiYjeEQ7RGVwYXJ0bWVudCBv
ZiBOZXVyb2xvZ3ksIEdlbmVyYWwgQ2VudHJhbCBIb3NwaXRhbCwgQm9semFubywgSXRhbHkuJiN4
RDtEZXBhcnRtZW50IG9mIE5ldXJvbG9neSwgVW5pdmVyc2l0eSBvZiBMdWJlY2ssIEx1YmVjaywg
R2VybWFueS4mI3hEO0NhcmRpb3Zhc2N1bGFyIEhlYWx0aCBSZXNlYXJjaCBVbml0LCBEZXBhcnRt
ZW50cyBvZiBNZWRpY2luZSwgRXBpZGVtaW9sb2d5LCBhbmQgSGVhbHRoIFNlcnZpY2VzLCBVbml2
ZXJzaXR5IG9mIFdhc2hpbmd0b24sIFNlYXR0bGUsIFdBLCBVU0EuJiN4RDtHcm91cCBIZWFsdGgg
UmVzZWFyY2ggSW5zdGl0dXRlLCBHcm91cCBIZWFsdGggQ29vcGVyYXRpdmUsIFNlYXR0bGUsIFdB
LCBVU0EuJiN4RDtEZXBhcnRtZW50IG9mIENsaW5pY2FsIFBoeXNpb2xvZ3kgYW5kIE51Y2xlYXIg
TWVkaWNpbmUsIEt1b3BpbyBVbml2ZXJzaXR5IEhvc3BpdGFsLCBLdW9waW8sIEZpbmxhbmQuJiN4
RDtDZW50ZXIgZm9yIE5vbi1Db21tdW5pY2FibGUgRGlzZWFzZXMsIEthcmFjaGksIFBha2lzdGFu
LiYjeEQ7RGVwYXJ0bWVudCBvZiBNZWRpY2luZSwgVW5pdmVyc2l0eSBvZiBQZW5uc3lsdmFuaWEs
IFVTQS4mI3hEO1VuaXQgb2YgQ2hyb25pYyBEaXNlYXNlIEVwaWRlbWlvbG9neSBhbmQgUHJldmVu
dGlvbiwgTmF0aW9uYWwgSW5zdGl0dXRlIGZvciBIZWFsdGggYW5kIFdlbGZhcmUsIEhlbHNpbmtp
LCBGaW5sYW5kLiYjeEQ7U291dGggS2FyZWxpYSBDZW50cmFsIEhvc3BpdGFsLCBMYXBwZWVucmFu
dGEsIEZpbmxhbmQuJiN4RDtQYXVsIExhbmdlcmhhbnMgSW5zdGl0dXRlIERyZXNkZW4sIEdlcm1h
biBDZW50ZXIgZm9yIERpYWJldGVzIFJlc2VhcmNoIChEWkQpLCBEcmVzZGVuLCBHZXJtYW55LiYj
eEQ7RGl2aXNpb24gb2YgRW5kb2NyaW5lIGFuZCBNZXRhYm9saXNtLCBEZXBhcnRtZW50IG9mIElu
dGVybmFsIE1lZGljaW5lLCBUYWljaHVuZyBWZXRlcmFucyBHZW5lcmFsIEhvc3BpdGFsLCBUYWlj
aHVuZywgVGFpd2FuLiYjeEQ7R2VyaWF0cmljIFJlc2VhcmNoIGFuZCBFZHVjYXRpb24gQ2xpbmlj
YWwgQ2VudGVyLCBWZXRlcmFucyBBZG1pbmlzdHJhdGlvbiBNZWRpY2FsIENlbnRlciwgQmFsdGlt
b3JlLCBNYXJ5bGFuZC4mI3hEO0ZhY3VsdHkgb2YgTWVkaWNpbmUsIFVuaXZlcnNpdHkgb2YgSWNl
bGFuZCwgMTAxIFJleWtqYXZpaywgSWNlbGFuZC4mI3hEO0RpdmlzaW9uIG9mIFBvcHVsYXRpb24g
SGVhbHRoIFNjaWVuY2VzIGFuZCBFZHVjYXRpb24sIFN0IEdlb3JnZSZhcG9zO3MsIFVuaXZlcnNp
dHkgb2YgTG9uZG9uLCBDcmFubWVyIFRlcnJhY2UsIExvbmRvbiBTVzE3IDBSRSwgVW5pdGVkIEtp
bmdkb20uJiN4RDtEZXBhcnRtZW50IG9mIFBoYXJtYWNvbG9naWNhbCBTY2llbmNlcywgVW5pdmVy
c2l0eSBvZiBNaWxhbiwgTW9uemlubyBDYXJkaW9sb2d5IENlbnRlciwgSVJDQ1MsIE1pbGFuLCBJ
dGFseS4mI3hEO0NlbnRyZSBmb3IgVmFzY3VsYXIgUHJldmVudGlvbiwgRGFudWJlLVVuaXZlcnNp
dHkgS3JlbXMsIDM1MDAgS3JlbXMsIEF1c3RyaWEuJiN4RDtLaW5nIEFiZHVsYXppeiBVbml2ZXJz
aXR5LCBGYWN1bHR5IG9mIE1lZGljaW5lLCBKZWRkYWggMjE1ODksIFNhdWRpIEFyYWJpYS4mI3hE
O1JlZCBSRUNBVkEgR3J1cG8gUkQwNi8wMDE0LzAwMTUsIEhvc3BpdGFsIFVuaXZlcnNpdGFyaW8g
TGEgUGF6LCAyODA0Ni4mI3hEO0luc3RpdHV0ZSBvZiBQdWJsaWMgSGVhbHRoIGFuZCBDbGluaWNh
bCBOdXRyaXRpb24sIFVuaXZlcnNpdHkgb2YgRWFzdGVybiBGaW5sYW5kLCBGaW5sYW5kLiYjeEQ7
UmVzZWFyY2ggVW5pdCwgS3VvcGlvIFVuaXZlcnNpdHkgSG9zcGl0YWwsIEt1b3BpbywgRmlubGFu
ZC4mI3hEO0RlcGFydG1lbnQgb2YgTWVkaWNpbmUsIExhdXNhbm5lIFVuaXZlcnNpdHkgSG9zcGl0
YWwsIFN3aXR6ZXJsYW5kLiYjeEQ7RGVwYXJ0bWVudCBvZiBFbmRvY3Jpbm9sb2d5LCBVbml2ZXJz
aXR5IG9mIEdyb25pbmdlbiwgVW5pdmVyc2l0eSBNZWRpY2FsIENlbnRlciBHcm9uaW5nZW4sIFRo
ZSBOZXRoZXJsYW5kcy4mI3hEO0RlcGFydG1lbnQgb2YgQ2FyZGlvdmFzY3VsYXIgRXBpZGVtaW9s
b2d5IGFuZCBQb3B1bGF0aW9uIEdlbmV0aWNzLCBOYXRpb25hbCBDZW50ZXIgZm9yIHJkaW92YXNj
dWxhciBJbnZlc3RpZ2F0aW9uLCBNYWRyaWQsIFNwYWluLiYjeEQ7SU1ERUEtQWxpbWVudGFjaW9u
LCBNYWRyaWQsIFNwYWluLiYjeEQ7TnV0cml0aW9uIGFuZCBHZW5vbWljcyBMYWJvcmF0b3J5LCBK
ZWFuIE1heWVyLVVTREEgSHVtYW4gTnV0cml0aW9uIFJlc2VhcmNoIENlbnRlciBvbiBBZ2luZyBh
dCBUdWZ0cyBVbml2ZXJzaXR5LCBCb3N0b24sIE1BLCBVU0EuJiN4RDtEZXBhcnRtZW50IG9mIE51
dHJpdGlvbiwgSGFydmFyZCBTY2hvb2wgb2YgUHVibGljIEhlYWx0aCwgQm9zdG9uLCBNQSwgVVNB
LiYjeEQ7RnJhbWluZ2hhbSBIZWFydCBTdHVkeSwgRnJhbWluZ2hhbSwgTUEsIFVTQS4mI3hEO0Nl
bnRlciBmb3IgUHVibGljIEhlYWx0aCBHZW5vbWljcywgVW5pdmVyc2l0eSBvZiBWaXJnaW5pYSwg
Q2hhcmxvdHRlc3ZpbGxlLCBWQSAyMjkwOCwgVVNBLiYjeEQ7Q2FyZGlvdmFzY3VsYXIgUmVzZWFy
Y2ggQ2VudGVyLCBNYXNzYWNodXNldHRzIEdlbmVyYWwgSG9zcGl0YWwsIEJvc3RvbiwgTWFzc2Fj
aHVzZXR0cyAwMjExNCwgVVNBLiYjeEQ7RGVwYXJ0bWVudCBvZiBNZWRpY2luZSwgSGFydmFyZCBN
ZWRpY2FsIFNjaG9vbCwgQm9zdG9uLCBNYXNzYWNodXNldHRzIDAyMTE1LCBVU0EuPC9hdXRoLWFk
ZHJlc3M+PHRpdGxlcz48dGl0bGU+RGlzY292ZXJ5IGFuZCByZWZpbmVtZW50IG9mIGxvY2kgYXNz
b2NpYXRlZCB3aXRoIGxpcGlkIGxldmVsczwvdGl0bGU+PHNlY29uZGFyeS10aXRsZT5OYXQgR2Vu
ZXQ8L3NlY29uZGFyeS10aXRsZT48L3RpdGxlcz48cGVyaW9kaWNhbD48ZnVsbC10aXRsZT5OYXQg
R2VuZXQ8L2Z1bGwtdGl0bGU+PC9wZXJpb2RpY2FsPjxwYWdlcz4xMjc0LTEyODM8L3BhZ2VzPjx2
b2x1bWU+NDU8L3ZvbHVtZT48bnVtYmVyPjExPC9udW1iZXI+PGtleXdvcmRzPjxrZXl3b3JkPkFm
cmljYW4gQ29udGluZW50YWwgQW5jZXN0cnkgR3JvdXAvZ2VuZXRpY3M8L2tleXdvcmQ+PGtleXdv
cmQ+QXNpYW4gQ29udGluZW50YWwgQW5jZXN0cnkgR3JvdXAvZ2VuZXRpY3M8L2tleXdvcmQ+PGtl
eXdvcmQ+Q2hvbGVzdGVyb2wsIEhETC9ibG9vZC9nZW5ldGljczwva2V5d29yZD48a2V5d29yZD5D
aG9sZXN0ZXJvbCwgTERML2Jsb29kL2dlbmV0aWNzPC9rZXl3b3JkPjxrZXl3b3JkPkNvcm9uYXJ5
IEFydGVyeSBEaXNlYXNlLypibG9vZC8qZ2VuZXRpY3M8L2tleXdvcmQ+PGtleXdvcmQ+RXVyb3Bl
YW4gQ29udGluZW50YWwgQW5jZXN0cnkgR3JvdXAvZ2VuZXRpY3M8L2tleXdvcmQ+PGtleXdvcmQ+
R2VuZXRpYyBQcmVkaXNwb3NpdGlvbiB0byBEaXNlYXNlPC9rZXl3b3JkPjxrZXl3b3JkPkdlbm9t
ZS1XaWRlIEFzc29jaWF0aW9uIFN0dWR5PC9rZXl3b3JkPjxrZXl3b3JkPkdlbm90eXBlPC9rZXl3
b3JkPjxrZXl3b3JkPkh1bWFuczwva2V5d29yZD48a2V5d29yZD5MaXBpZHMvKmJsb29kLypnZW5l
dGljczwva2V5d29yZD48a2V5d29yZD5UcmlnbHljZXJpZGVzL2Jsb29kL2dlbmV0aWNzPC9rZXl3
b3JkPjwva2V5d29yZHM+PGRhdGVzPjx5ZWFyPjIwMTM8L3llYXI+PHB1Yi1kYXRlcz48ZGF0ZT5O
b3Y8L2RhdGU+PC9wdWItZGF0ZXM+PC9kYXRlcz48aXNibj4xNTQ2LTE3MTggKEVsZWN0cm9uaWMp
JiN4RDsxMDYxLTQwMzYgKExpbmtpbmcpPC9pc2JuPjxhY2Nlc3Npb24tbnVtPjI0MDk3MDY4PC9h
Y2Nlc3Npb24tbnVtPjx1cmxzPjxyZWxhdGVkLXVybHM+PHVybD5odHRwczovL3d3dy5uY2JpLm5s
bS5uaWguZ292L3B1Ym1lZC8yNDA5NzA2ODwvdXJsPjwvcmVsYXRlZC11cmxzPjwvdXJscz48Y3Vz
dG9tMj5QTUMzODM4NjY2PC9jdXN0b20yPjxlbGVjdHJvbmljLXJlc291cmNlLW51bT4xMC4xMDM4
L25nLjI3OTc8L2VsZWN0cm9uaWMtcmVzb3VyY2UtbnVtPjwvcmVjb3JkPjwvQ2l0ZT48L0VuZE5v
dGU+AG==
</w:fldData>
        </w:fldChar>
      </w:r>
      <w:r w:rsidR="00832B9B">
        <w:rPr>
          <w:lang w:val="en-US"/>
        </w:rPr>
        <w:instrText xml:space="preserve"> ADDIN EN.CITE </w:instrText>
      </w:r>
      <w:r w:rsidR="00832B9B">
        <w:rPr>
          <w:lang w:val="en-US"/>
        </w:rPr>
        <w:fldChar w:fldCharType="begin">
          <w:fldData xml:space="preserve">PEVuZE5vdGU+PENpdGU+PEF1dGhvcj5XaWxsZXI8L0F1dGhvcj48WWVhcj4yMDEzPC9ZZWFyPjxS
ZWNOdW0+MTk8L1JlY051bT48RGlzcGxheVRleHQ+PHN0eWxlIGZhY2U9InN1cGVyc2NyaXB0Ij4x
MDwvc3R5bGU+PC9EaXNwbGF5VGV4dD48cmVjb3JkPjxyZWMtbnVtYmVyPjE5PC9yZWMtbnVtYmVy
Pjxmb3JlaWduLWtleXM+PGtleSBhcHA9IkVOIiBkYi1pZD0icHc1ZHB6ZjVkc3hmMGxldnZ4dzV4
MDlhdjIyYWRzNWZkMHY5IiB0aW1lc3RhbXA9IjE1MTY4ODc0MjgiPjE5PC9rZXk+PC9mb3JlaWdu
LWtleXM+PHJlZi10eXBlIG5hbWU9IkpvdXJuYWwgQXJ0aWNsZSI+MTc8L3JlZi10eXBlPjxjb250
cmlidXRvcnM+PGF1dGhvcnM+PGF1dGhvcj5XaWxsZXIsIEMuIEouPC9hdXRob3I+PGF1dGhvcj5T
Y2htaWR0LCBFLiBNLjwvYXV0aG9yPjxhdXRob3I+U2VuZ3VwdGEsIFMuPC9hdXRob3I+PGF1dGhv
cj5QZWxvc28sIEcuIE0uPC9hdXRob3I+PGF1dGhvcj5HdXN0YWZzc29uLCBTLjwvYXV0aG9yPjxh
dXRob3I+S2Fub25pLCBTLjwvYXV0aG9yPjxhdXRob3I+R2FubmEsIEEuPC9hdXRob3I+PGF1dGhv
cj5DaGVuLCBKLjwvYXV0aG9yPjxhdXRob3I+QnVjaGtvdmljaCwgTS4gTC48L2F1dGhvcj48YXV0
aG9yPk1vcmEsIFMuPC9hdXRob3I+PGF1dGhvcj5CZWNrbWFubiwgSi4gUy48L2F1dGhvcj48YXV0
aG9yPkJyYWdnLUdyZXNoYW0sIEouIEwuPC9hdXRob3I+PGF1dGhvcj5DaGFuZywgSC4gWS48L2F1
dGhvcj48YXV0aG9yPkRlbWlya2FuLCBBLjwvYXV0aG9yPjxhdXRob3I+RGVuIEhlcnRvZywgSC4g
TS48L2F1dGhvcj48YXV0aG9yPkRvLCBSLjwvYXV0aG9yPjxhdXRob3I+RG9ubmVsbHksIEwuIEEu
PC9hdXRob3I+PGF1dGhvcj5FaHJldCwgRy4gQi48L2F1dGhvcj48YXV0aG9yPkVza28sIFQuPC9h
dXRob3I+PGF1dGhvcj5GZWl0b3NhLCBNLiBGLjwvYXV0aG9yPjxhdXRob3I+RmVycmVpcmEsIFQu
PC9hdXRob3I+PGF1dGhvcj5GaXNjaGVyLCBLLjwvYXV0aG9yPjxhdXRob3I+Rm9udGFuaWxsYXMs
IFAuPC9hdXRob3I+PGF1dGhvcj5GcmFzZXIsIFIuIE0uPC9hdXRob3I+PGF1dGhvcj5GcmVpdGFn
LCBELiBGLjwvYXV0aG9yPjxhdXRob3I+R3VyZGFzYW5pLCBELjwvYXV0aG9yPjxhdXRob3I+SGVp
a2tpbGEsIEsuPC9hdXRob3I+PGF1dGhvcj5IeXBwb25lbiwgRS48L2F1dGhvcj48YXV0aG9yPklz
YWFjcywgQS48L2F1dGhvcj48YXV0aG9yPkphY2tzb24sIEEuIFUuPC9hdXRob3I+PGF1dGhvcj5K
b2hhbnNzb24sIEEuPC9hdXRob3I+PGF1dGhvcj5Kb2huc29uLCBULjwvYXV0aG9yPjxhdXRob3I+
S2Fha2luZW4sIE0uPC9hdXRob3I+PGF1dGhvcj5LZXR0dW5lbiwgSi48L2F1dGhvcj48YXV0aG9y
PktsZWJlciwgTS4gRS48L2F1dGhvcj48YXV0aG9yPkxpLCBYLjwvYXV0aG9yPjxhdXRob3I+THVh
biwgSi48L2F1dGhvcj48YXV0aG9yPkx5eXRpa2FpbmVuLCBMLiBQLjwvYXV0aG9yPjxhdXRob3I+
TWFnbnVzc29uLCBQLiBLLiBFLjwvYXV0aG9yPjxhdXRob3I+TWFuZ2lubywgTS48L2F1dGhvcj48
YXV0aG9yPk1paGFpbG92LCBFLjwvYXV0aG9yPjxhdXRob3I+TW9udGFzc2VyLCBNLiBFLjwvYXV0
aG9yPjxhdXRob3I+TXVsbGVyLU51cmFzeWlkLCBNLjwvYXV0aG9yPjxhdXRob3I+Tm9sdGUsIEku
IE0uPC9hdXRob3I+PGF1dGhvcj5PJmFwb3M7Q29ubmVsbCwgSi4gUi48L2F1dGhvcj48YXV0aG9y
PlBhbG1lciwgQy4gRC48L2F1dGhvcj48YXV0aG9yPlBlcm9sYSwgTS48L2F1dGhvcj48YXV0aG9y
PlBldGVyc2VuLCBBLiBLLjwvYXV0aG9yPjxhdXRob3I+U2FubmEsIFMuPC9hdXRob3I+PGF1dGhv
cj5TYXhlbmEsIFIuPC9hdXRob3I+PGF1dGhvcj5TZXJ2aWNlLCBTLiBLLjwvYXV0aG9yPjxhdXRo
b3I+U2hhaCwgUy48L2F1dGhvcj48YXV0aG9yPlNodW5naW4sIEQuPC9hdXRob3I+PGF1dGhvcj5T
aWRvcmUsIEMuPC9hdXRob3I+PGF1dGhvcj5Tb25nLCBDLjwvYXV0aG9yPjxhdXRob3I+U3RyYXdi
cmlkZ2UsIFIuIEouPC9hdXRob3I+PGF1dGhvcj5TdXJha2thLCBJLjwvYXV0aG9yPjxhdXRob3I+
VGFuYWthLCBULjwvYXV0aG9yPjxhdXRob3I+VGVzbG92aWNoLCBULiBNLjwvYXV0aG9yPjxhdXRo
b3I+VGhvcmxlaWZzc29uLCBHLjwvYXV0aG9yPjxhdXRob3I+VmFuIGRlbiBIZXJpaywgRS4gRy48
L2F1dGhvcj48YXV0aG9yPlZvaWdodCwgQi4gRi48L2F1dGhvcj48YXV0aG9yPlZvbGNpaywgSy4g
QS48L2F1dGhvcj48YXV0aG9yPldhaXRlLCBMLiBMLjwvYXV0aG9yPjxhdXRob3I+V29uZywgQS48
L2F1dGhvcj48YXV0aG9yPld1LCBZLjwvYXV0aG9yPjxhdXRob3I+WmhhbmcsIFcuPC9hdXRob3I+
PGF1dGhvcj5BYnNoZXIsIEQuPC9hdXRob3I+PGF1dGhvcj5Bc2lraSwgRy48L2F1dGhvcj48YXV0
aG9yPkJhcnJvc28sIEkuPC9hdXRob3I+PGF1dGhvcj5CZWVuLCBMLiBGLjwvYXV0aG9yPjxhdXRo
b3I+Qm9sdG9uLCBKLiBMLjwvYXV0aG9yPjxhdXRob3I+Qm9ubnljYXN0bGUsIEwuIEwuPC9hdXRo
b3I+PGF1dGhvcj5CcmFtYmlsbGEsIFAuPC9hdXRob3I+PGF1dGhvcj5CdXJuZXR0LCBNLiBTLjwv
YXV0aG9yPjxhdXRob3I+Q2VzYW5hLCBHLjwvYXV0aG9yPjxhdXRob3I+RGltaXRyaW91LCBNLjwv
YXV0aG9yPjxhdXRob3I+RG9uZXksIEEuIFMuIEYuPC9hdXRob3I+PGF1dGhvcj5Eb3JpbmcsIEEu
PC9hdXRob3I+PGF1dGhvcj5FbGxpb3R0LCBQLjwvYXV0aG9yPjxhdXRob3I+RXBzdGVpbiwgUy4g
RS48L2F1dGhvcj48YXV0aG9yPkluZ2kgRXlqb2xmc3NvbiwgRy48L2F1dGhvcj48YXV0aG9yPkdp
Z2FudGUsIEIuPC9hdXRob3I+PGF1dGhvcj5Hb29kYXJ6aSwgTS4gTy48L2F1dGhvcj48YXV0aG9y
PkdyYWxsZXJ0LCBILjwvYXV0aG9yPjxhdXRob3I+R3Jhdml0bywgTS4gTC48L2F1dGhvcj48YXV0
aG9yPkdyb3ZlcywgQy4gSi48L2F1dGhvcj48YXV0aG9yPkhhbGxtYW5zLCBHLjwvYXV0aG9yPjxh
dXRob3I+SGFydGlrYWluZW4sIEEuIEwuPC9hdXRob3I+PGF1dGhvcj5IYXl3YXJkLCBDLjwvYXV0
aG9yPjxhdXRob3I+SGVybmFuZGV6LCBELjwvYXV0aG9yPjxhdXRob3I+SGlja3MsIEEuIEEuPC9h
dXRob3I+PGF1dGhvcj5Ib2xtLCBILjwvYXV0aG9yPjxhdXRob3I+SHVuZywgWS4gSi48L2F1dGhv
cj48YXV0aG9yPklsbGlnLCBULjwvYXV0aG9yPjxhdXRob3I+Sm9uZXMsIE0uIFIuPC9hdXRob3I+
PGF1dGhvcj5LYWxlZWJ1LCBQLjwvYXV0aG9yPjxhdXRob3I+S2FzdGVsZWluLCBKLiBKLiBQLjwv
YXV0aG9yPjxhdXRob3I+S2hhdywgSy4gVC48L2F1dGhvcj48YXV0aG9yPktpbSwgRS48L2F1dGhv
cj48YXV0aG9yPktsb3BwLCBOLjwvYXV0aG9yPjxhdXRob3I+S29tdWxhaW5lbiwgUC48L2F1dGhv
cj48YXV0aG9yPkt1bWFyaSwgTS48L2F1dGhvcj48YXV0aG9yPkxhbmdlbmJlcmcsIEMuPC9hdXRo
b3I+PGF1dGhvcj5MZWh0aW1ha2ksIFQuPC9hdXRob3I+PGF1dGhvcj5MaW4sIFMuIFkuPC9hdXRo
b3I+PGF1dGhvcj5MaW5kc3Ryb20sIEouPC9hdXRob3I+PGF1dGhvcj5Mb29zLCBSLiBKLiBGLjwv
YXV0aG9yPjxhdXRob3I+TWFjaCwgRi48L2F1dGhvcj48YXV0aG9yPk1jQXJkbGUsIFcuIEwuPC9h
dXRob3I+PGF1dGhvcj5NZWlzaW5nZXIsIEMuPC9hdXRob3I+PGF1dGhvcj5NaXRjaGVsbCwgQi4g
RC48L2F1dGhvcj48YXV0aG9yPk11bGxlciwgRy48L2F1dGhvcj48YXV0aG9yPk5hZ2FyYWphLCBS
LjwvYXV0aG9yPjxhdXRob3I+TmFyaXN1LCBOLjwvYXV0aG9yPjxhdXRob3I+TmllbWluZW4sIFQu
IFYuIE0uPC9hdXRob3I+PGF1dGhvcj5Oc3VidWdhLCBSLiBOLjwvYXV0aG9yPjxhdXRob3I+T2xh
ZnNzb24sIEkuPC9hdXRob3I+PGF1dGhvcj5PbmcsIEsuIEsuPC9hdXRob3I+PGF1dGhvcj5QYWxv
dGllLCBBLjwvYXV0aG9yPjxhdXRob3I+UGFwYW1hcmtvdSwgVC48L2F1dGhvcj48YXV0aG9yPlBv
bWlsbGEsIEMuPC9hdXRob3I+PGF1dGhvcj5Qb3V0YSwgQS48L2F1dGhvcj48YXV0aG9yPlJhZGVy
LCBELiBKLjwvYXV0aG9yPjxhdXRob3I+UmVpbGx5LCBNLiBQLjwvYXV0aG9yPjxhdXRob3I+Umlk
a2VyLCBQLiBNLjwvYXV0aG9yPjxhdXRob3I+Uml2YWRlbmVpcmEsIEYuPC9hdXRob3I+PGF1dGhv
cj5SdWRhbiwgSS48L2F1dGhvcj48YXV0aG9yPlJ1b2tvbmVuLCBBLjwvYXV0aG9yPjxhdXRob3I+
U2FtYW5pLCBOLjwvYXV0aG9yPjxhdXRob3I+U2NoYXJuYWdsLCBILjwvYXV0aG9yPjxhdXRob3I+
U2VlbGV5LCBKLjwvYXV0aG9yPjxhdXRob3I+U2lsYW5kZXIsIEsuPC9hdXRob3I+PGF1dGhvcj5T
dGFuY2Frb3ZhLCBBLjwvYXV0aG9yPjxhdXRob3I+U3RpcnJ1cHMsIEsuPC9hdXRob3I+PGF1dGhv
cj5Td2lmdCwgQS4gSi48L2F1dGhvcj48YXV0aG9yPlRpcmV0LCBMLjwvYXV0aG9yPjxhdXRob3I+
VWl0dGVybGluZGVuLCBBLiBHLjwvYXV0aG9yPjxhdXRob3I+dmFuIFBlbHQsIEwuIEouPC9hdXRo
b3I+PGF1dGhvcj5WZWRhbnRhbSwgUy48L2F1dGhvcj48YXV0aG9yPldhaW53cmlnaHQsIE4uPC9h
dXRob3I+PGF1dGhvcj5XaWptZW5nYSwgQy48L2F1dGhvcj48YXV0aG9yPldpbGQsIFMuIEguPC9h
dXRob3I+PGF1dGhvcj5XaWxsZW1zZW4sIEcuPC9hdXRob3I+PGF1dGhvcj5XaWxzZ2FhcmQsIFQu
PC9hdXRob3I+PGF1dGhvcj5XaWxzb24sIEouIEYuPC9hdXRob3I+PGF1dGhvcj5Zb3VuZywgRS4g
SC48L2F1dGhvcj48YXV0aG9yPlpoYW8sIEouIEguPC9hdXRob3I+PGF1dGhvcj5BZGFpciwgTC4g
Uy48L2F1dGhvcj48YXV0aG9yPkFydmVpbGVyLCBELjwvYXV0aG9yPjxhdXRob3I+QXNzaW1lcywg
VC4gTC48L2F1dGhvcj48YXV0aG9yPkJhbmRpbmVsbGksIFMuPC9hdXRob3I+PGF1dGhvcj5CZW5u
ZXR0LCBGLjwvYXV0aG9yPjxhdXRob3I+Qm9jaHVkLCBNLjwvYXV0aG9yPjxhdXRob3I+Qm9laG0s
IEIuIE8uPC9hdXRob3I+PGF1dGhvcj5Cb29tc21hLCBELiBJLjwvYXV0aG9yPjxhdXRob3I+Qm9y
ZWNraSwgSS4gQi48L2F1dGhvcj48YXV0aG9yPkJvcm5zdGVpbiwgUy4gUi48L2F1dGhvcj48YXV0
aG9yPkJvdmV0LCBQLjwvYXV0aG9yPjxhdXRob3I+QnVybmllciwgTS48L2F1dGhvcj48YXV0aG9y
PkNhbXBiZWxsLCBILjwvYXV0aG9yPjxhdXRob3I+Q2hha3JhdmFydGksIEEuPC9hdXRob3I+PGF1
dGhvcj5DaGFtYmVycywgSi4gQy48L2F1dGhvcj48YXV0aG9yPkNoZW4sIFkuIEkuPC9hdXRob3I+
PGF1dGhvcj5Db2xsaW5zLCBGLiBTLjwvYXV0aG9yPjxhdXRob3I+Q29vcGVyLCBSLiBTLjwvYXV0
aG9yPjxhdXRob3I+RGFuZXNoLCBKLjwvYXV0aG9yPjxhdXRob3I+RGVkb3Vzc2lzLCBHLjwvYXV0
aG9yPjxhdXRob3I+ZGUgRmFpcmUsIFUuPC9hdXRob3I+PGF1dGhvcj5GZXJhbmlsLCBBLiBCLjwv
YXV0aG9yPjxhdXRob3I+RmVycmllcmVzLCBKLjwvYXV0aG9yPjxhdXRob3I+RmVycnVjY2ksIEwu
PC9hdXRob3I+PGF1dGhvcj5GcmVpbWVyLCBOLiBCLjwvYXV0aG9yPjxhdXRob3I+R2llZ2VyLCBD
LjwvYXV0aG9yPjxhdXRob3I+R3Jvb3AsIEwuIEMuPC9hdXRob3I+PGF1dGhvcj5HdWRuYXNvbiwg
Vi48L2F1dGhvcj48YXV0aG9yPkd5bGxlbnN0ZW4sIFUuPC9hdXRob3I+PGF1dGhvcj5IYW1zdGVu
LCBBLjwvYXV0aG9yPjxhdXRob3I+SGFycmlzLCBULiBCLjwvYXV0aG9yPjxhdXRob3I+SGluZ29y
YW5pLCBBLjwvYXV0aG9yPjxhdXRob3I+SGlyc2NoaG9ybiwgSi4gTi48L2F1dGhvcj48YXV0aG9y
PkhvZm1hbiwgQS48L2F1dGhvcj48YXV0aG9yPkhvdmluZ2gsIEcuIEsuPC9hdXRob3I+PGF1dGhv
cj5Ic2l1bmcsIEMuIEEuPC9hdXRob3I+PGF1dGhvcj5IdW1waHJpZXMsIFMuIEUuPC9hdXRob3I+
PGF1dGhvcj5IdW50LCBTLiBDLjwvYXV0aG9yPjxhdXRob3I+SHZlZW0sIEsuPC9hdXRob3I+PGF1
dGhvcj5JcmliYXJyZW4sIEMuPC9hdXRob3I+PGF1dGhvcj5KYXJ2ZWxpbiwgTS4gUi48L2F1dGhv
cj48YXV0aG9yPkp1bGEsIEEuPC9hdXRob3I+PGF1dGhvcj5LYWhvbmVuLCBNLjwvYXV0aG9yPjxh
dXRob3I+S2FwcmlvLCBKLjwvYXV0aG9yPjxhdXRob3I+S2VzYW5pZW1pLCBBLjwvYXV0aG9yPjxh
dXRob3I+S2l2aW1ha2ksIE0uPC9hdXRob3I+PGF1dGhvcj5Lb29uZXIsIEouIFMuPC9hdXRob3I+
PGF1dGhvcj5Lb3Vkc3RhYWwsIFAuIEouPC9hdXRob3I+PGF1dGhvcj5LcmF1c3MsIFIuIE0uPC9h
dXRob3I+PGF1dGhvcj5LdWgsIEQuPC9hdXRob3I+PGF1dGhvcj5LdXVzaXN0bywgSi48L2F1dGhv
cj48YXV0aG9yPkt5dmlrLCBLLiBPLjwvYXV0aG9yPjxhdXRob3I+TGFha3NvLCBNLjwvYXV0aG9y
PjxhdXRob3I+TGFra2EsIFQuIEEuPC9hdXRob3I+PGF1dGhvcj5MaW5kLCBMLjwvYXV0aG9yPjxh
dXRob3I+TGluZGdyZW4sIEMuIE0uPC9hdXRob3I+PGF1dGhvcj5NYXJ0aW4sIE4uIEcuPC9hdXRo
b3I+PGF1dGhvcj5NYXJ6LCBXLjwvYXV0aG9yPjxhdXRob3I+TWNDYXJ0aHksIE0uIEkuPC9hdXRo
b3I+PGF1dGhvcj5NY0tlbnppZSwgQy4gQS48L2F1dGhvcj48YXV0aG9yPk1lbmV0b24sIFAuPC9h
dXRob3I+PGF1dGhvcj5NZXRzcGFsdSwgQS48L2F1dGhvcj48YXV0aG9yPk1vaWxhbmVuLCBMLjwv
YXV0aG9yPjxhdXRob3I+TW9ycmlzLCBBLiBELjwvYXV0aG9yPjxhdXRob3I+TXVucm9lLCBQLiBC
LjwvYXV0aG9yPjxhdXRob3I+TmpvbHN0YWQsIEkuPC9hdXRob3I+PGF1dGhvcj5QZWRlcnNlbiwg
Ti4gTC48L2F1dGhvcj48YXV0aG9yPlBvd2VyLCBDLjwvYXV0aG9yPjxhdXRob3I+UHJhbXN0YWxs
ZXIsIFAuIFAuPC9hdXRob3I+PGF1dGhvcj5QcmljZSwgSi4gRi48L2F1dGhvcj48YXV0aG9yPlBz
YXR5LCBCLiBNLjwvYXV0aG9yPjxhdXRob3I+UXVlcnRlcm1vdXMsIFQuPC9hdXRob3I+PGF1dGhv
cj5SYXVyYW1hYSwgUi48L2F1dGhvcj48YXV0aG9yPlNhbGVoZWVuLCBELjwvYXV0aG9yPjxhdXRo
b3I+U2Fsb21hYSwgVi48L2F1dGhvcj48YXV0aG9yPlNhbmdoZXJhLCBELiBLLjwvYXV0aG9yPjxh
dXRob3I+U2FyYW1pZXMsIEouPC9hdXRob3I+PGF1dGhvcj5TY2h3YXJ6LCBQLiBFLiBILjwvYXV0
aG9yPjxhdXRob3I+U2hldSwgVy4gSC48L2F1dGhvcj48YXV0aG9yPlNodWxkaW5lciwgQS4gUi48
L2F1dGhvcj48YXV0aG9yPlNpZWdiYWhuLCBBLjwvYXV0aG9yPjxhdXRob3I+U3BlY3RvciwgVC4g
RC48L2F1dGhvcj48YXV0aG9yPlN0ZWZhbnNzb24sIEsuPC9hdXRob3I+PGF1dGhvcj5TdHJhY2hh
biwgRC4gUC48L2F1dGhvcj48YXV0aG9yPlRheW8sIEIuIE8uPC9hdXRob3I+PGF1dGhvcj5UcmVt
b2xpLCBFLjwvYXV0aG9yPjxhdXRob3I+VHVvbWlsZWh0bywgSi48L2F1dGhvcj48YXV0aG9yPlV1
c2l0dXBhLCBNLjwvYXV0aG9yPjxhdXRob3I+dmFuIER1aWpuLCBDLiBNLjwvYXV0aG9yPjxhdXRo
b3I+Vm9sbGVud2VpZGVyLCBQLjwvYXV0aG9yPjxhdXRob3I+V2FsbGVudGluLCBMLjwvYXV0aG9y
PjxhdXRob3I+V2FyZWhhbSwgTi4gSi48L2F1dGhvcj48YXV0aG9yPldoaXRmaWVsZCwgSi4gQi48
L2F1dGhvcj48YXV0aG9yPldvbGZmZW5idXR0ZWwsIEIuIEguIFIuPC9hdXRob3I+PGF1dGhvcj5P
cmRvdmFzLCBKLiBNLjwvYXV0aG9yPjxhdXRob3I+Qm9lcndpbmtsZSwgRS48L2F1dGhvcj48YXV0
aG9yPlBhbG1lciwgQy4gTi4gQS48L2F1dGhvcj48YXV0aG9yPlRob3JzdGVpbnNkb3R0aXIsIFUu
PC9hdXRob3I+PGF1dGhvcj5DaGFzbWFuLCBELiBJLjwvYXV0aG9yPjxhdXRob3I+Um90dGVyLCBK
LiBJLjwvYXV0aG9yPjxhdXRob3I+RnJhbmtzLCBQLiBXLjwvYXV0aG9yPjxhdXRob3I+UmlwYXR0
aSwgUy48L2F1dGhvcj48YXV0aG9yPkN1cHBsZXMsIEwuIEEuPC9hdXRob3I+PGF1dGhvcj5TYW5k
aHUsIE0uIFMuPC9hdXRob3I+PGF1dGhvcj5SaWNoLCBTLiBTLjwvYXV0aG9yPjxhdXRob3I+Qm9l
aG5rZSwgTS48L2F1dGhvcj48YXV0aG9yPkRlbG91a2FzLCBQLjwvYXV0aG9yPjxhdXRob3I+S2F0
aGlyZXNhbiwgUy48L2F1dGhvcj48YXV0aG9yPk1vaGxrZSwgSy4gTC48L2F1dGhvcj48YXV0aG9y
PkluZ2Vsc3NvbiwgRS48L2F1dGhvcj48YXV0aG9yPkFiZWNhc2lzLCBHLiBSLjwvYXV0aG9yPjxh
dXRob3I+R2xvYmFsIExpcGlkcyBHZW5ldGljcywgQ29uc29ydGl1bTwvYXV0aG9yPjwvYXV0aG9y
cz48L2NvbnRyaWJ1dG9ycz48YXV0aC1hZGRyZXNzPkRlcGFydG1lbnQgb2YgSW50ZXJuYWwgTWVk
aWNpbmUsIERpdmlzaW9uIG9mIENhcmRpb3Zhc2N1bGFyIE1lZGljaW5lLCBVbml2ZXJzaXR5IG9m
IE1pY2hpZ2FuLCBBbm4gQXJib3IsIE1pY2hpZ2FuIDQ4MTA5LCBVU0EuJiN4RDtEZXBhcnRtZW50
IG9mIENvbXB1dGF0aW9uYWwgTWVkaWNpbmUgYW5kIEJpb2luZm9ybWF0aWNzLCBVbml2ZXJzaXR5
IG9mIE1pY2hpZ2FuLCBBbm4gQXJib3IsIE1pY2hpZ2FuIDQ4MTA5LCBVU0EuJiN4RDtEZXBhcnRt
ZW50IG9mIEh1bWFuIEdlbmV0aWNzLCBVbml2ZXJzaXR5IG9mIE1pY2hpZ2FuLCBBbm4gQXJib3Is
IE1pY2hpZ2FuIDQ4MTA5LCBVU0EuJiN4RDtDZW50ZXIgZm9yIFN0YXRpc3RpY2FsIEdlbmV0aWNz
LCBEZXBhcnRtZW50IG9mIEJpb3N0YXRpc3RpY3MsIFVuaXZlcnNpdHkgb2YgTWljaGlnYW4sIEFu
biBBcmJvciwgTWljaGlnYW4gNDgxMDksIFVTQS4mI3hEO0RlcGFydG1lbnQgb2YgQmlvc3RhdGlz
dGljcywgQm9zdG9uIFVuaXZlcnNpdHkgU2Nob29sIG9mIFB1YmxpYyBIZWFsdGgsIEJvc3Rvbiwg
TWFzc2FjaHVzZXR0cyAwMjExOCwgVVNBLiYjeEQ7Q2VudGVyIGZvciBIdW1hbiBHZW5ldGljIFJl
c2VhcmNoLCBNYXNzYWNodXNldHRzIEdlbmVyYWwgSG9zcGl0YWwsIEJvc3RvbiwgTWFzc2FjaHVz
ZXR0cyAwMjExNCwgVVNBLiYjeEQ7QnJvYWQgSW5zdGl0dXRlLCBQcm9ncmFtIGluIE1lZGljYWwg
YW5kIFBvcHVsYXRpb24gR2VuZXRpY3MsIENhbWJyaWRnZSwgTWFzc2FjaHVzZXR0cyAwMjE0Miwg
VVNBLiYjeEQ7RGVwYXJ0bWVudCBvZiBNZWRpY2FsIFNjaWVuY2VzLCBNb2xlY3VsYXIgRXBpZGVt
aW9sb2d5LCBVcHBzYWxhIFVuaXZlcnNpdHksIFVwcHNhbGEsIFN3ZWRlbi4mI3hEO1NjaWVuY2Ug
Zm9yIExpZmUgTGFib3JhdG9yeSwgVXBwc2FsYSBVbml2ZXJzaXR5LCBVcHBzYWxhLCBTd2VkZW4u
JiN4RDtXZWxsY29tZSBUcnVzdCBTYW5nZXIgSW5zdGl0dXRlLCBXZWxsY29tZSBUcnVzdCBHZW5v
bWUgQ2FtcHVzLCBDQjEwIDFTQSwgSGlueHRvbiwgVW5pdGVkIEtpbmdkb20uJiN4RDtEZXBhcnRt
ZW50IG9mIE1lZGljYWwgRXBpZGVtaW9sb2d5IGFuZCBCaW9zdGF0aXN0aWNzLCBLYXJvbGluc2th
IEluc3RpdHV0ZXQsIFN0b2NraG9sbSwgU3dlZGVuLiYjeEQ7RGVwYXJ0bWVudCBvZiBHZW5ldGlj
cywgVW5pdmVyc2l0eSBvZiBOb3J0aCBDYXJvbGluYSwgQ2hhcGVsIEhpbGwsIE5DIDI3NTk5IFVT
QS4mI3hEO0RpdmlzaW9uIG9mIFByZXZlbnRpdmUgTWVkaWNpbmUsIEJyaWdoYW0gYW5kIFdvbWVu
JmFwb3M7cyBIb3NwaXRhbCwgOTAwIENvbW1vbndlYWx0aCBBdmUuLCBCb3N0b24gTUEgMDIyMTUs
IFVTQS4mI3hEO0hhcnZhcmQgTWVkaWNhbCBTY2hvb2wsIEJvc3RvbiBNQSAwMjExNSwgVVNBLiYj
eEQ7U2VydmljZSBvZiBNZWRpY2FsIEdlbmV0aWNzLCBMYXVzYW5uZSBVbml2ZXJzaXR5IEhvc3Bp
dGFsLCBMYXVzYW5uZSwgU3dpdHplcmxhbmQuJiN4RDtEZXBhcnRtZW50IG9mIE1lZGljYWwgR2Vu
ZXRpY3MsIFVuaXZlcnNpdHkgb2YgTGF1c2FubmUsIExhdXNhbm5lLCBTd2l0emVybGFuZC4mI3hE
O0RpdmlzaW9uIG9mIFByZXZlbnRpdmUgTWVkaWNpbmUgYW5kIEhlYWx0aCBTZXJ2aWNlcyBSZXNl
YXJjaCwgSW5zdGl0dXRlIG9mIFBvcHVsYXRpb24gSGVhbHRoIFNjaWVuY2VzLCBOYXRpb25hbCBI
ZWFsdGggUmVzZWFyY2ggSW5zdGl0dXRlcywgWmh1bmFuLCBUYWl3YW4uJiN4RDtHZW5ldGljIEVw
aWRlbWlvbG9neSBVbml0LCBEZXBhcnRtZW50IG9mIEVwaWRlbWlvbG9neSwgRXJhc211cyBVbml2
ZXJzaXR5IE1lZGljYWwgQ2VudGVyLCBSb3R0ZXJkYW0sIFRoZSBOZXRoZXJsYW5kcy4mI3hEO0Rl
cGFydG1lbnQgb2YgTmV1cm9sb2d5LCBFcmFzbXVzIE1lZGljYWwgQ2VudGVyLCBSb3R0ZXJkYW0s
IFRoZSBOZXRoZXJsYW5kcy4mI3hEO01lZGljYWwgUmVzZWFyY2ggSW5zdGl0dXRlLCBVbml2ZXJz
aXR5IG9mIER1bmRlZSwgTmluZXdlbGxzIEhvc3BpdGFsIGFuZCBNZWRpY2FsIFNjaG9vbC4gRHVu
ZGVlLCBERDEgOVNZLCBVbml0ZWQgS2luZ2RvbS4mI3hEO0NhcmRpb2xvZ3ksIERlcGFydG1lbnQg
b2YgU3BlY2lhbGl0aWVzIG9mIE1lZGljaW5lLCBHZW5ldmEgVW5pdmVyc2l0eSBIb3NwaXRhbCwg
UnVlIEdhYnJpZWxsZS1QZXJyZXQtR2VudGlsIDQsIDEyMTEgR2VuZXZhIDE0LCBTd2l0emVybGFu
ZC4mI3hEO0NlbnRlciBmb3IgQ29tcGxleCBEaXNlYXNlIEdlbm9taWNzLCBNY0t1c2ljay1OYXRo
YW5zIEluc3RpdHV0ZSBvZiBHZW5ldGljIE1lZGljaW5lLCBKb2hucyBIb3BraW5zIFVuaXZlcnNp
dHkgU2Nob29sIG9mIE1lZGljaW5lLCBCYWx0aW1vcmUsIE1EIDIxMjA1LCBVU0EuJiN4RDtFc3Rv
bmlhbiBHZW5vbWUgQ2VudGVyIG9mIHRoZSBVbml2ZXJzaXR5IG9mIFRhcnR1LCBUYXJ0dSwgRXN0
b25pYS4mI3hEO0luc3RpdHV0ZSBvZiBNb2xlY3VsYXIgYW5kIENlbGwgQmlvbG9neSwgVW5pdmVy
c2l0eSBvZiBUYXJ0dSwgVGFydHUsIEVzdG9uaWEuJiN4RDtEZXBhcnRtZW50IG9mIEdlbmV0aWNz
LCBXYXNoaW5ndG9uIFVuaXZlcnNpdHkgU2Nob29sIG9mIE1lZGljaW5lLCBVU0EuJiN4RDtXZWxs
Y29tZSBUcnVzdCBDZW50cmUgZm9yIEh1bWFuIEdlbmV0aWNzLCBVbml2ZXJzaXR5IG9mIE94Zm9y
ZCwgT3hmb3JkLCBPWDMgN0JOLCBVbml0ZWQgS2luZ2RvbS4mI3hEO0NlbnRyZSBmb3IgUG9wdWxh
dGlvbiBIZWFsdGggU2NpZW5jZXMsIFVuaXZlcnNpdHkgb2YgRWRpbmJ1cmdoLCBUZXZpb3QgUGxh
Y2UsIEVkaW5idXJnaCwgRUg4IDlBRywgU2NvdGxhbmQsIFVuaXRlZCBLaW5nZG9tLiYjeEQ7RGVw
YXJ0bWVudCBvZiBQdWJsaWMgSGVhbHRoIGFuZCBQcmltYXJ5IENhcmUsIFVuaXZlcnNpdHkgb2Yg
Q2FtYnJpZGdlLCBDYW1icmlkZ2UsIFVuaXRlZCBLaW5nZG9tLiYjeEQ7SGplbHQgSW5zdGl0dXRl
LCBEZXBhcnRtZW50IG9mIFB1YmxpYyBIZWFsdGgsIFVuaXZlcnNpdHkgb2YgSGVsc2lua2ksIEZp
bmxhbmQuJiN4RDtDZW50cmUgRm9yIFBhZWRpYXRyaWMgRXBpZGVtaW9sb2d5IGFuZCBCaW9zdGF0
aXN0aWNzL01SQyBDZW50cmUgb2YgRXBpZGVtaW9sb2d5IGZvciBDaGlsZCBIZWFsdGgsIFVuaXZl
cnNpdHkgQ29sbGVnZSBvZiBMb25kb24gSW5zdGl0dXRlIG9mIENoaWxkIEhlYWx0aCwgTG9uZG9u
LCBVbml0ZWQgS2luZ2RvbS4mI3hEO0NlbnRyZSBmb3IgTWVkaWNhbCBTeXN0ZW1zIEJpb2xvZ3ks
IExlaWRlbiwgdGhlIE5ldGhlcmxhbmRzLiYjeEQ7RGVwYXJ0bWVudCBvZiBJbW11bm9sb2d5LCBH
ZW5ldGljcyBhbmQgUGF0aG9sb2d5LCBVcHBzYWxhIFVuaXZlcnNpdHksIFVwcHNhbGEsIFN3ZWRl
bi4mI3hEO1VwcHNhbGEgQ2xpbmljYWwgUmVzZWFyY2ggQ2VudGVyLCBVcHBzYWxhIFVuaXZlcnNp
dHksIFVwcHNhbGEsIFN3ZWRlbi4mI3hEO0dlbm9tZSBDZW50cmUsIEJhcnRzIGFuZCBUaGUgTG9u
ZG9uIFNjaG9vbCBvZiBNZWRpY2luZSBhbmQgRGVudGlzdHJ5LCBRdWVlbiBNYXJ5IFVuaXZlcnNp
dHkgb2YgTG9uZG9uLCBMb25kb24sIFVLLiYjeEQ7Q2xpbmljYWwgUGhhcm1hY29sb2d5LCBOSUhS
IENhcmRpb3Zhc2N1bGFyIEJpb21lZGljYWwgUmVzZWFyY2ggVW5pdCwgV2lsbGlhbSBIYXJ2ZXkg
UmVzZWFyY2ggSW5zdGl0dXRlLCBCYXJ0cyBhbmQgVGhlIExvbmRvbiBTY2hvb2wgb2YgTWVkaWNp
bmUgYW5kIERlbnRpc3RyeSBRdWVlbiBNYXJ5IFVuaXZlcnNpdHkgb2YgTG9uZG9uLCBMb25kb24s
IFVLLiYjeEQ7QmlvY2VudGVyIE91bHUsIFVuaXZlcnNpdHkgb2YgT3VsdSwgT3VsdSwgRmlubGFu
ZC4mI3hEO0luc3RpdHV0ZSBvZiBIZWFsdGggU2NpZW5jZXMsIFVuaXZlcnNpdHkgb2YgT3VsdSwg
RmlubGFuZC4mI3hEO0luc3RpdHV0ZSBmb3IgTW9sZWN1bGFyIE1lZGljaW5lIEZpbmxhbmQgRklN
TSwgVW5pdmVyc2l0eSBvZiBIZWxzaW5raSwgRmlubGFuZC4mI3hEO1B1YmxpYyBIZWFsdGggR2Vu
b21pY3MgVW5pdCwgTmF0aW9uYWwgSW5zdGl0dXRlIGZvciBIZWFsdGggYW5kIFdlbGZhcmUsIEhl
bHNpbmtpLCBGaW5sYW5kLiYjeEQ7RGVwYXJ0bWVudCBvZiBJbnRlcm5hbCBNZWRpY2luZSBJSSAt
IENhcmRpb2xvZ3ksIFVuaXZlcnNpdHkgb2YgVWxtIE1lZGljYWwgQ2VudHJlLCBVbG0sIEdlcm1h
bnkuJiN4RDtNYW5uaGVpbSBJbnN0aXR1dGUgb2YgUHVibGljIEhlYWx0aCwgU29jaWFsIGFuZCBQ
cmV2ZW50aXZlIE1lZGljaW5lLCBNZWRpY2FsIEZhY3VsdHkgb2YgTWFubmhlaW0sIFVuaXZlcnNp
dHkgb2YgSGVpZGVsYmVyZywgTHVkb2xmLUtyZWhsLVN0cmFzc2UgNy0xMSwgNjgxNjcgTWFubmhl
aW0sIEdlcm1hbnkuJiN4RDtNZWRpY2FsIEdlbmV0aWNzIEluc3RpdHV0ZSwgQ2VkYXJzLVNpbmFp
IE1lZGljYWwgQ2VudGVyLCBMb3MgQW5nZWxlcywgQ0EgOTAwNDgsIFVTQS4mI3hEO01SQyBFcGlk
ZW1pb2xvZ3kgVW5pdCwgSW5zdGl0dXRlIG9mIE1ldGFib2xpYyBTY2llbmNlLCBCb3ggMjg1LCBB
ZGRlbmJyb29rZSZhcG9zO3MgSG9zcGl0YWwsIEhpbGxzIFJvYWQsIENhbWJyaWRnZSwgQ0IyIDBR
USwgVW5pdGVkIEtpbmdkb20uJiN4RDtEZXBhcnRtZW50IG9mIENsaW5pY2FsIENoZW1pc3RyeSwg
RmltbGFiIExhYm9yYXRvcmllcywgVGFtcGVyZSAzMzUyMCwgRmlubGFuZC4mI3hEO0RlcGFydG1l
bnQgb2YgQ2xpbmljYWwgQ2hlbWlzdHJ5LCBVbml2ZXJzaXR5IG9mIFRhbXBlcmUgU2Nob29sIG9m
IE1lZGljaW5lLCBUYW1wZXJlIDMzMDE0LCBGaW5sYW5kLiYjeEQ7RGVwYXJ0bWVudCBvZiBUd2lu
IFJlc2VhcmNoIGFuZCBHZW5ldGljIEVwaWRlbWlvbG9neSwgS2luZyZhcG9zO3MgQ29sbGVnZSBM
b25kb24sIExvbmRvbiwgVW5pdGVkIEtpbmdkb20uJiN4RDtEaXZpc2lvbiBvZiBFbmRvY3Jpbm9s
b2d5LCBEaWFiZXRlcywgYW5kIE51dHJpdGlvbiwgRGVwYXJ0bWVudCBvZiBNZWRpY2luZSwgVW5p
dmVyc2l0eSBvZiBNYXJ5bGFuZCwgU2Nob29sIG9mIE1lZGljaW5lLCBCYWx0aW1vcmUsIE1hcnls
YW5kLiYjeEQ7SW5zdGl0dXRlIG9mIEdlbmV0aWMgRXBpZGVtaW9sb2d5LCBIZWxtaG9sdHogWmVu
dHJ1bSBNdW5jaGVuLCBOZXVoZXJiZXJnIDg1NzY0LCBHZXJtYW55LiYjeEQ7RGVwYXJ0bWVudCBv
ZiBNZWRpY2luZSBJLCBVbml2ZXJzaXR5IEhvc3BpdGFsIEdyb3NzaGFkZXJuLCBMdWR3aWctTWF4
aW1pbGlhbnMgVW5pdmVyc2l0eSwgTXVuaWNoLCBHZXJtYW55LiYjeEQ7SW5zdGl0dXRlIG9mIE1l
ZGljYWwgSW5mb3JtYXRpY3MsIEJpb21ldHJ5IGFuZCBFcGlkZW1pb2xvZ3ksIEx1ZHdpZy1NYXhp
bWlsaWFucy1Vbml2ZXJzaXR5IG9mIE11bmljaCwgTXVuaWNoLCBHZXJtYW55LiYjeEQ7RGVwYXJ0
bWVudCBvZiBFcGlkZW1pb2xvZ3ksIFVuaXZlcnNpdHkgb2YgR3JvbmluZ2VuLCBVbml2ZXJzaXR5
IE1lZGljYWwgQ2VudGVyIEdyb25pbmdlbiwgVGhlIE5ldGhlcmxhbmRzLiYjeEQ7RGl2aXNpb24g
b2YgRW5kb2NyaW5vbG9neSwgQ2hpbGRyZW4mYXBvcztzIEhvc3BpdGFsIEJvc3RvbiwgTWFzc2Fj
aHVzZXR0cyAwMjExNSwgVVNBLiYjeEQ7RGl2aXNpb24gb2YgR2VuZXRpY3MsIFByb2dyYW0gaW4g
R2Vub21pY3MsIENoaWxkcmVuJmFwb3M7cyBIb3NwaXRhbCwgQm9zdG9uLCBNYXNzYWNodXNldHRz
IDAyMTE1LCBVU0EuJiN4RDtJc3RpdHV0byBkaSBSaWNlcmNhIEdlbmV0aWNhIGUgQmlvbWVkaWNh
LCBDTlIsIE1vbnNlcnJhdG8sIDA5MDQyLCBJdGFseS4mI3hEO01hc3NhY2h1c2V0dHMgR2VuZXJh
bCBIb3NwaXRhbC9Ccm9hZCBJbnN0aXR1dGUsIEhhcnZhcmQgVW5pdmVyc2l0eSwgQ2FtYnJpZGdl
LCBNQSwgVVNBLiYjeEQ7Q2VudGVyIGZvciBOZXVyb2JlaGF2aW9yYWwgR2VuZXRpY3MsIFRoZSBT
ZW1lbCBJbnN0aXR1dGUgZm9yIE5ldXJvc2NpZW5jZSBhbmQgSHVtYW4gQmVoYXZpb3IsIFVuaXZl
cnNpdHkgb2YgQ2FsaWZvcm5pYSwgTG9zIEFuZ2VsZXMsIFVTQS4mI3hEO0dlbmV0aWMgRXBpZGVt
aW9sb2d5IEdyb3VwLCBEZXBhcm1lbnQgb2YgRXBpZGVtaW9sb2d5IGFuZCBQdWJsaWMgSGVhbHRo
LCBVQ0wsIExvbmRvbiBXQzFFIDZCVCwgVW5pdGVkIEtpbmdkb20uJiN4RDtEZXBhcnRtZW50IG9m
IENsaW5pY2FsIFNjaWVuY2VzLCBHZW5ldGljICZhbXA7IE1vbGVjdWxhciBFcGlkZW1pb2xvZ3kg
VW5pdCwgTHVuZCBVbml2ZXJzaXR5IERpYWJldGVzIENlbnRlciwgU2NhbmlhIFVuaXZlcnNpdHkg
SG9zcHRpYWwsIE1hbG1vLCBTd2VkZW4uJiN4RDtEZXBhcnRtZW50IG9mIE9kb250b2xvZ3ksIFVt
ZWEgVW5pdmVyc2l0eSwgVW1lYSwgU3dlZGVuLiYjeEQ7RGVwYXJ0bWVudCBvZiBQdWJsaWMgSGVh
bHRoIGFuZCBQcmltYXJ5IENhcmUsIFVuaXQgb2YgTWVkaWNpbmUsIFVtZWEgVW5pdmVyc2l0eSwg
VW1lYSwgU3dlZGVuLiYjeEQ7RGlwYXJ0aW1lbnRvIGRpIFNjaWVuemUgQmlvbWVkaWNoZSwgVW5p
dmVyc2l0YSBkaSBTYXNzYXJpLCAwNzEwMCBTUywgSXRhbHkuJiN4RDtBdGhlcm9zY2xlcm9zaXMg
UmVzZWFyY2ggVW5pdCwgRGVwYXJ0bWVudCBvZiBNZWRpY2luZSBTb2xuYSwgS2Fyb2xpbnNrYSBV
bml2ZXJzaXR5IEhvc3BpdGFsLCBLYXJvbGluc2thIEluc3RpdHV0ZXQsIFN0b2NraG9sbSwgU3dl
ZGVuLiYjeEQ7Q2VudGVyIGZvciBNb2xlY3VsYXIgTWVkaWNpbmUsIEthcm9saW5za2EgVW5pdmVy
c2l0eSBIb3NwaXRhbCwgU3RvY2tob2xtLCBTd2VkZW4uJiN4RDtDbGluaWNhbCBSZXNlYXJjaCBC
cmFuY2gsIE5hdGlvbmFsIEluc3RpdHV0ZSBIZWFsdGgsIEJhbHRpbW9yZSwgTUQsIFVTQS4mI3hE
O2RlQ09ERSBHZW5ldGljcy9BbWdlbiwgMTAxIFJleWtqYXZpaywgSWNlbGFuZC4mI3hEO0RlcGFy
dG1lbnQgb2YgR2VuZXRpY3MsIFVuaXZlcnNpdHkgb2YgUGVubnN5bHZhbmlhIC0gU2Nob29sIG9m
IE1lZGljaW5lLCBQaGlsYWRlbHBoaWEgUEEsIDE5MTA0LCBVU0EuJiN4RDtEZXBhcnRtZW50IG9m
IFN5c3RlbXMgUGhhcm1hY29sb2d5IGFuZCBUcmFuc2xhdGlvbmFsIFRoZXJhcGV1dGljcywgVW5p
dmVyc2l0eSBvZiBQZW5uc3lsdmFuaWEgLSBTY2hvb2wgb2YgTWVkaWNpbmUsIFBoaWxhZGVscGhp
YSBQQSwgMTkxMDQsIFVTQS4mI3hEO0h1bWFuIEdlbmV0aWNzIENlbnRlciwgVW5pdmVyc2l0eSBv
ZiBUZXhhcyBIZWFsdGggU2NpZW5jZSBDZW50ZXIgLSBTY2hvb2wgb2YgUHVibGljIEhlYWx0aCwg
SG91c3RvbiwgVFggNzcwMzAsIFVTQS4mI3hEO0h1ZHNvbkFscGhhIEluc3RpdHV0ZSBmb3IgQmlv
dGVjaG5vbG9neSwgSHVudHN2aWxsZSwgQUwsIFVTQS4mI3hEO01SQyBVbml0IGZvciBMaWZlbG9u
ZyBIZWFsdGggYW5kIEFnZWluZywgMzMgQmVkZm9yZCBQbGFjZSwgTG9uZG9uLCBXQzFCIDVKVSwg
VW5pdGVkIEtpbmdkb20uJiN4RDtEZXBhcnRtZW50IG9mIEVwaWRlbWlvbG9neSBhbmQgQmlvc3Rh
dGlzdGljcywgU2Nob29sIG9mIFB1YmxpYyBIZWFsdGgsIEltcGVyaWFsIENvbGxlZ2UgTG9uZG9u
LCBMb25kb24sIFVuaXRlZCBLaW5nZG9tLiYjeEQ7RWFsaW5nIEhvc3BpdGFsLCBTb3V0aGFsbCwg
TWlkZGxlc2V4IFVCMSAzSFcsIFVuaXRlZCBLaW5nZG9tLiYjeEQ7TVJDL1VWUkkgVWdhbmRhIFJl
c2VhcmNoIFVuaXQgb24gQUlEUywgRW50ZWJiZSwgVWdhbmRhLiYjeEQ7VW5pdmVyc2l0eSBvZiBD
YW1icmlkZ2UgTWV0YWJvbGljIFJlc2VhcmNoIExhYm9yYXRvcmllcyBhbmQgTklIUiBDYW1icmlk
Z2UgQmlvbWVkaWNhbCBSZXNlYXJjaCBDZW50cmUsIExldmVsIDQsIEluc3RpdHV0ZSBvZiBNZXRh
Ym9saWMgU2NpZW5jZSBCb3ggMjg5IEFkZGVuYnJvb2tlJmFwb3M7cyBIb3NwaXRhbCBDYW1icmlk
Z2UgQ0IyIE9RUSwgVUsuJiN4RDtEZXBhcnRtZW50IG9mIFBlZGlhdHJpY3MsIFVuaXZlcnNpdHkg
b2YgT2tsYWhvbWEgSGVhbHRoIFNjaWVuY2VzIENlbnRlciwgT2tsYWhvbWEgQ2l0eSwgT0ssIFVT
QS4mI3hEO0dlbm9tZSBUZWNobm9sb2d5IEJyYW5jaCwgTmF0aW9uYWwgSHVtYW4gR2Vub21lIFJl
c2VhcmNoIEluc3RpdHV0ZSwgTklILCBCZXRoZXNkYSwgTUQgMjA4OTIsIFVTQS4mI3hEO0RlcGFy
dG1lbnQgb2YgRXhwZXJpbWVudGFsIE1lZGljaW5lLCBVbml2ZXJzaXR5IG9mIE1pbGFubyBCaWNv
Y2NhLCBJdGFseS4mI3hEO01lZFN0YXIgSGVhbHRoIFJlc2VhcmNoIEluc3RpdHV0ZSwgNjUyNSBC
ZWxjcmVzdCBSb2FkLCBTdWl0ZSA3MDAsIEh5YXR0c3ZpbGxlLCBNRCAyMDc4MiwgVVNBLiYjeEQ7
UmVzZWFyY2ggQ2VudHJlIG9uIFB1YmxpYyBIZWFsdGgsIFVuaXZlcnNpdHkgb2YgTWlsYW5vIEJp
Y29jY2EsIEl0YWx5LiYjeEQ7RGVwYXJ0bWVudCBvZiBEaWV0ZXRpY3MtTnV0cml0aW9uLCBIYXJv
a29waW8gVW5pdmVyc2l0eSwgNzAgRWwuIFZlbml6ZWxvdSBTdHIsIEF0aGVucywgR3JlZWNlLiYj
eEQ7SW5zdGl0dXRlIG9mIEVwaWRlbWlvbG9neSBJLCBIZWxtaG9sdHogWmVudHJ1bSBNdW5jaGVu
LCBOZXVoZXJiZXJnIDg1NzY0LCBHZXJtYW55LiYjeEQ7SW5zdGl0dXRlIG9mIEVwaWRlbWlvbG9n
eSBJSSwgSGVsbWhvbHR6IFplbnRydW0gTXVuY2hlbiwgTmV1aGVyYmVyZyA4NTc2NCwgR2VybWFu
eS4mI3hEO0RlcGFydG1lbnQgb2YgRXBpZGVtaW9sb2d5IGFuZCBCaW9zdGF0aXN0aWNzLCBNUkMg
SGVhbHRoIFByb3RlY3Rpb24gQWdlbmN5IChIUEEpIENlbnRyZSBmb3IgRW52aXJvbm1lbnQgYW5k
IEhlYWx0aCwgU2Nob29sIG9mIFB1YmxpYyBIZWFsdGgsIEltcGVyaWFsIENvbGxlZ2UgTG9uZG9u
LCBVSy4mI3hEO1RoZSBMYWJvcmF0b3J5IGluIE1qb2RkLCAxMDggUmV5a2phdmlrLCBJY2VsYW5k
LiYjeEQ7RGl2aXNpb24gb2YgQ2FyZGlvdmFzY3VsYXIgRXBpZGVtaW9sb2d5LCBJbnN0aXR1dGUg
b2YgRW52aXJvbm1lbnRhbCBNZWRpY2luZSwgS2Fyb2xpbnNrYSBJbnN0aXR1dGV0LCBTdG9ja2hv
bG0sIFN3ZWRlbi4mI3hEO0RpdmlzaW9uIG9mIEVuZG9jcmlub2xvZ3ksIERpYWJldGVzIGFuZCBN
ZXRhYm9saXNtLCBEZXBhcnRtZW50IG9mIE1lZGljaW5lLCBDZWRhcnMtU2luYWkgTWVkaWNhbCBD
ZW50ZXIsIExvcyBBbmdlbGVzLCBDQSA5MDA0OCwgVVNBLiYjeEQ7UmVzZWFyY2ggVW5pdCBvZiBN
b2xlY3VsYXIgRXBpZGVtaW9sb2d5LCBIZWxtaG9sdHogWmVudHJ1bSBNdW5jaGVuLCBOZXVoZXJi
ZXJnIDg1NzY0LCBHZXJtYW55LiYjeEQ7T3hmb3JkIENlbnRyZSBmb3IgRGlhYmV0ZXMsIEVuZG9j
cmlub2xvZ3kgYW5kIE1ldGFib2xpc20sIFVuaXZlcnNpdHkgb2YgT3hmb3JkLCBPWDMgN0xKLCBV
bml0ZWQgS2luZ2RvbS4mI3hEO0RlcGFydG1lbnQgb2YgUHVibGljIEhlYWx0aCBhbmQgQ2xpbmlj
YWwgTWVkaWNpbmUsIE51dHJpdGlvbmFsIHJlc2VhcmNoLCBVbWVhIFVuaXZlcnNpdHksIFVtZWEs
IFN3ZWRlbi4mI3hEO0RlcGFydG1lbnQgb2YgQ2xpbmljYWwgU2NpZW5jZXMvT2JzdGV0cmljcyBh
bmQgR3luZWNvbG9neSwgT3VsdSBVbml2ZXJzaXR5IEhvc3BpdGFsLCBPdWx1LCBGaW5sYW5kLiYj
eEQ7TVJDIEh1bWFuIEdlbmV0aWNzIFVuaXQsIEluc3RpdHV0ZSBvZiBHZW5ldGljcyBhbmQgTW9s
ZWN1bGFyIE1lZGljaW5lLCBXZXN0ZXJuIEdlbmVyYWwgSG9zcGl0YWwsIEVkaW5idXJnaCwgU2Nv
dGxhbmQsIFVuaXRlZCBLaW5nZG9tLiYjeEQ7TGFib3JhdG9yeSBvZiBOZXVyb2dlbmV0aWNzLCBO
YXRpb25hbCBJbnN0aXR1dGUgb24gQWdpbmcsIEJldGhlc2RhLCBNRCAyMDg5MiwgVVNBLiYjeEQ7
Q2VudGVyIGZvciBCaW9tZWRpY2luZSwgRXVyb3BlYW4gQWNhZGVteSBCb3plbi9Cb2x6YW5vIChF
VVJBQyksIEJvbHphbm8sIEl0YWx5IC0gQWZmaWxpYXRlZCBJbnN0aXR1dGUgb2YgdGhlIFVuaXZl
cnNpdHkgb2YgTHViZWNrLCBMdWJlY2ssIEdlcm1hbnkuJiN4RDtEaXZpc2lvbiBvZiBFbmRvY3Jp
bm9sb2d5ICZhbXA7IE1ldGFib2xpc20sIFRyaS1TZXJ2aWNlIEdlbmVyYWwgSG9zcGl0YWwsIE5h
dGlvbmFsIERlZmVuc2UgTWVkaWNhbCBDZW50ZXIsIFRhaXBlaSwgVGFpd2FuLiYjeEQ7SGFubm92
ZXIgVW5pZmllZCBCaW9iYW5rLCBIYW5ub3ZlciBNZWRpY2FsIFNjaG9vbCwgSGFubm92ZXIgMzA2
MjUsIEdlcm1hbnkuJiN4RDtEZXBhcnRtZW50IG9mIFZhc2N1bGFyIE1lZGljaW5lLCBBY2FkZW1p
YyBNZWRpY2FsIENlbnRlciwgQW1zdGVyZGFtLCBUaGUgTmV0aGVybGFuZHMuJiN4RDtDbGluaWNh
bCBHZXJvbnRvbG9neSBVbml0LCBVbml2ZXJzaXR5IG9mIENhbWJyaWRnZSwgQ2FtYnJpZGdlLCBV
bml0ZWQgS2luZ2RvbS4mI3hEO0t1b3BpbyBSZXNlYXJjaCBJbnN0aXR1dGUgb2YgRXhlcmNpc2Ug
TWVkaWNpbmUsIEt1b3BpbywgRmlubGFuZC4mI3hEO0RpdmlzaW9uIG9mIEVuZG9jcmluZSBhbmQg
TWV0YWJvbGlzbSwgRGVwYXJ0bWVudCBvZiBJbnRlcm5hbCBNZWRpY2luZSwgVGFpY2h1bmcgVmV0
ZXJhbnMgR2VuZXJhbCBIb3NwaXRhbCwgU2Nob29sIG9mIE1lZGljaW5lLCBOYXRpb25hbCBZYW5n
LU1pbmcgVW5pdmVyc2l0eSwgVGFpcGVpLCBUYWl3YW4uJiN4RDtEaWFiZXRlcyBQcmV2ZW50aW9u
IFVuaXQsIE5hdGlvbmFsIEluc3RpdHV0ZSBmb3IgSGVhbHRoIGFuZCBXZWxmYXJlLCAwMDI3MSBI
ZWxzaW5raSwgRmlubGFuZC4mI3hEO1RoZSBHZW5ldGljcyBvZiBPYmVzaXR5IGFuZCBSZWxhdGVk
IE1ldGFib2xpYyBUcmFpdHMgUHJvZ3JhbSwgVGhlIEljYWhuIFNjaG9vbCBvZiBNZWRpY2luZSBh
dCBNb3VudCBTaW5haSwgTmV3IFlvcmssIFVTQS4mI3hEO1RoZSBDaGFybGVzIEJyb25mbWFuIElu
c3RpdHV0ZSBmb3IgUGVyc29uYWxpemVkIE1lZGljaW5lLCBUaGUgSWNhaG4gU2Nob29sIG9mIE1l
ZGljaW5lIGF0IG91bnQgU2luYWksIE5ldyBZb3JrLCBVU0EuJiN4RDtUaGUgTWluZGljaCBDaGls
ZCBIZWFsdGggYW5kIERldmVsb3BtZW50IEluc3RpdHV0ZSwgVGhlIEljYWhuIFNjaG9vbCBvZiBN
ZWRpY2luZSBhdCBNb3VudCBTaW5haSwgTmV3IFlvcmsuJiN4RDtTY2hvb2wgb2YgU29jaWFsIGFu
ZCBDb21tdW5pdHkgTWVkaWNpbmUsIFVuaXZlcnNpdHkgb2YgQnJpc3RvbCwgT2FrZmllbGQgSG91
c2UsIE9ha2ZpZWxkIEdyb3ZlLCBCcmlzdG9sIEJTOCAyQk4sIFVuaXRlZCBLaW5nZG9tLiYjeEQ7
SW5zdGl0dXRlIGZvciBNZWRpY2FsIEluZm9ybWF0aWNzIGFuZCBCaW9tZXRyaWNzLCBVbml2ZXJz
aXR5IG9mIERyZXNkZW4sIE1lZGljYWwgRmFjdWx0eSBDYXJsIEd1c3RhdiBDYXJ1cywgRmV0c2No
ZXJzdHJhc3NlIDc0LCAwMTMwNyBEcmVzZGVuLCBHZXJtYW55LiYjeEQ7TGFib3JhdG9yeSBvZiBH
ZW5ldGljcywgTmF0aW9uYWwgSW5zdGl0dXRlIG9uIEFnaW5nLCBCYWx0aW1vcmUsIE1EMjEyMjQs
IFVTQS4mI3hEO0RlcGFydG1lbnQgb2YgQ2xpbmljYWwgUGhhcm1hY29sb2d5LCBVbml2ZXJzaXR5
IG9mIFRhbXBlcmUgU2Nob29sIG9mIE1lZGljaW5lLCBUYW1wZXJldyAzMzAxNCwgRmlubGFuZC4m
I3hEO0RlcGFydG1lbnQgb2YgSW50ZXJuYWwgTWVkaWNpbmUsIFBhaWphdC1IYW1lIENlbnRyYWwg
SG9zcGl0YWwsIExhaHRpLCBGaW5sYW5kLiYjeEQ7RGl2aXNpb24gb2YgQ2FyZGlvbG9neSwgSGVs
c2lua2kgVW5pdmVyc2l0eSBDZW50cmFsIEhvc3BpdGFsLCBIZWxzaW5raSwgRmlubGFuZC4mI3hE
O0RlcGFydG1lbnQgb2YgQ2xpbmljYWwgQmlvY2hlbWlzdHJ5LCBMYW5kc3BpdGFsaSBVbml2ZXJz
aXR5IEhvc3BpdGFsLCAxMDEgUmV5a2phdmlrLCBJY2VsYW5kLiYjeEQ7RGVwYXJ0bWVudCBvZiBN
ZWRpY2FsIEdlbmV0aWNzLCBIYWFydG1hbiBJbnN0aXR1dGUsIFVuaXZlcnNpdHkgb2YgSGVsc2lu
a2kgYW5kIEhlbHNpbmtpIFVuaXZlcnNpdHkgQ2VudHJhbCBIb3NwaXRhbCwgSGVsc2lua2ksIEZp
bmxhbmQuJiN4RDtHZW5ldGljIEVwaWRlbWlvbG9neSBHcm91cCwgV2VsbGNvbWUgVHJ1c3QgU2Fu
Z2VyIEluc3RpdHV0ZSwgSGlueHRvbiwgQ2FtYnJpZGdlLCBVbml0ZWQgaW5nZG9tLiYjeEQ7RGVw
YXJ0bWVudCBvZiBTdGF0aXN0aWNhbCBTY2llbmNlcywgVW5pdmVyc2l0eSBDb2xsZWdlIG9mIExv
bmRvbiwgTG9uZG9uLCBVbml0ZWQgS2luZ2RvbS4mI3hEO05hdGlvbmFsIEluc3RpdHV0ZSBmb3Ig
SGVhbHRoIGFuZCBXZWxmYXJlLCBPdWx1LCBGaW5sYW5kLiYjeEQ7Q2FyZGlvdmFzY3VsYXIgSW5z
dGl0dXRlLCBQZXJlbG1hbiBTY2hvb2wgb2YgTWVkaWNpbmUgYXQgdGhlIFVuaXZlcnNpdHkgb2Yg
UGVubnN5bHZhbmlhLCAzNDAwIENpdmljIENlbnRlciBCbHZkLCBCdWlsZGluZyA0MjEsIFRyYW5z
bGF0aW9uYWwgUmVzZWFyY2ggQ2VudGVyLCBQaGlsYWRlbHBoaWEsIFBBIDE5MTA0LTUxNTgsIFVT
QS4mI3hEO0RpdmlzaW9uIG9mIFRyYW5zbGF0aW9uYWwgTWVkaWNpbmUgYW5kIEh1bWFuIEdlbmV0
aWNzLCBQZXJlbG1hbiBTY2hvb2wgb2YgTWVkaWNpbmUgYXQgdGhlIFVuaXZlcnNpdHkgb2YgUGVu
bnN5bHZhbmlhLCAzNDAwIENpdmljIENlbnRlciBCbHZkLCBCdWlsZGluZyA0MjEsIFRyYW5zbGF0
aW9uYWwgUmVzZWFyY2ggQ2VudGVyLCBQaGlsYWRlbHBoaWEsIFBBIDE5MTA0LTUxNTgsIFVTQS4m
I3hEO0RlcGFydG1lbnQgb2YgRXBpZGVtaW9sb2d5LCBFcmFzbXVzIFVuaXZlcnNpdHkgTWVkaWNh
bCBDZW50ZXIsIFJvdHRlcmRhbSwgdGhlIE5ldGhlcmxhbmRzLiYjeEQ7RGVwYXJ0bWVudCBvZiBJ
bnRlcm5hbCBNZWRpY2luZSwgRXJhc211cyBVbml2ZXJzaXR5IE1lZGljYWwgQ2VudGVyLCBSb3R0
ZXJkYW0sIHRoZSBOZXRoZXJsYW5kcy4mI3hEO05ldGhlcmxhbmRzIEdlbm9taWNzIEluaXRpYXRp
dmUgKE5HSSktc3BvbnNvcmVkIE5ldGhlcmxhbmRzIENvbnNvcnRpdW0gZm9yIEhlYWx0aHkgQWdp
bmcgTkNIQSksIExlaWRlbiwgVGhlIE5ldGhlcmxhbmRzLiYjeEQ7RGVwYXJ0bWVudCBvZiBDbGlu
aWNhbCBTY2llbmNlcy9DbGluaWNhbCBDaGVtaXN0cnksIFVuaXZlcnNpdHkgb2YgT3VsdSwgT3Vs
dSwgRmlubGFuZC4mI3hEO05hdGlvbmFsIEluc3RpdHV0ZSBmb3IgSGVhbHRoIFJlc2VhcmNoIExl
aWNlc3RlciBDYXJkaW92YXNjdWxhciBCaW9tZWRpY2FsIFJlc2VhcmNoIFVuaXQsIEdsZW5maWVs
ZCBIb3NwaXRhbCwgTGVpY2VzdGVyIExFMyA5UVAsIFVLLiYjeEQ7RGVwYXJ0bWVudCBvZiBDYXJk
aW92YXNjdWxhciBTY2llbmNlcywgVW5pdmVyc2l0eSBvZiBMZWljZXN0ZXIsIEdsZW5maWVsZCBI
b3NwaXRhbCwgTGVpY2VzdGVyLCBMRTMgOVFQLCBVSy4mI3hEO0NsaW5pY2FsIEluc3RpdHV0ZSBv
ZiBNZWRpY2FsIGFuZCBDaGVtaWNhbCBMYWJvcmF0b3J5IERpYWdub3N0aWNzLCBNZWRpY2FsIFVu
aXZlcnNpdHkgb2YgR3JheiwgQXVzdHJpYS4mI3hEO1NjaG9vbCBvZiBJbnRlcm5hdGlvbmFsIERl
dmVsb3BtZW50LCBVbml2ZXJzaXR5IG9mIEVhc3QgQW5nbGlhLCBOb3J3aWNoIE5SNCA3VEosIFVu
aXRlZCBLaW5nZG9tLiYjeEQ7VW5pdmVyc2l0eSBvZiBFYXN0ZXJuIEZpbmxhbmQgYW5kIEt1b3Bp
byBVbml2ZXJzaXR5IEhvc3BpdGFsLCA3MDIxMCBLdW9waW8sIEZpbmxhbmQuJiN4RDtJTlNFUk0g
VU1SUyA5MzcsIFBpZXJyZSBhbmQgTWFyaWUgQ3VyaWUgVW5pdmVyc2l0eSwgUGFyaXMsIEZyYW5j
ZS4mI3hEO0RlcGFydG1lbnQgb2YgTGFib3JhdG9yeSBNZWRpY2luZSwgVW5pdmVyc2l0eSBvZiBH
cm9uaW5nZW4sIFVuaXZlcnNpdHkgTWVkaWNhbCBDZW50ZXIgR3JvbmluZ2VuLCBUaGUgTmV0aGVy
bGFuZHMuJiN4RDtMaWZlTGluZXMgQ29ob3J0IFN0dWR5LCBVbml2ZXJzaXR5IG9mIEdyb25pbmdl
biwgVW5pdmVyc2l0eSBNZWRpY2FsIENlbnRlciBHcm9uaW5nZW4sIFRoZSBOZXRoZXJsYW5kcy4m
I3hEO0RlcGFydG1lbnQgb2YgR2VuZXRpY3MsIFVuaXZlcnNpdHkgb2YgR3JvbmluZ2VuLCBVbml2
ZXJzaXR5IE1lZGljYWwgQ2VudGVyIEdyb25pbmdlbiwgVGhlIE5ldGhlcmxhbmRzLiYjeEQ7RGVw
YXJ0bWVudCBvZiBCaW9sb2dpY2FsIFBzeWNob2xvZ3ksIFZVIFVuaXYsIEFtc3RlcmRhbSwgVGhl
IE5ldGhlcmxhbmRzLiYjeEQ7RGVwYXJ0bWVudCBvZiBDb21tdW5pdHkgTWVkaWNpbmUsIEZhY3Vs
dHkgb2YgSGVhbHRoIFNjaWVuY2VzLCBVbml2ZXJzaXR5IG9mIFRyb21zbywgVHJvbXNvLCBOb3J3
YXkuJiN4RDtEZXBhcnRtZW50IG9mIE51dHJpdGlvbiwgVW5pdmVyc2l0eSBvZiBOb3J0aCBDYXJv
bGluYSwgQ2hhcGVsIEhpbGwsIE5DLCBVU0EuJiN4RDtEZXBhcnRtZW50IG9mIEVwaWRlbWlvbG9n
eSBhbmQgUHVibGljIEhlYWx0aCwgRUEgMzQzMCwgVW5pdmVyc2l0eSBvZiBTdHJhc2JvdXJnLCBG
YWN1bHR5IG9mIE1lZGljaW5lLCBTdHJhc2JvdXJnLCBGcmFuY2UuJiN4RDtEZXBhcnRtZW50IG9m
IE1lZGljaW5lLCBTdGFuZm9yZCBVbml2ZXJzaXR5IFNjaG9vbCBvZiBNZWRpY2luZSwgU3RhbmZv
cmQsIENBLCBVU0EuJiN4RDtHZXJpYXRyaWMgVW5pdCwgQXppZW5kYSBTYW5pdGFyaWEgRmlyZW56
ZSAoQVNGKSwgRmxvcmVuY2UsIEl0YWx5LiYjeEQ7Q2hlbWljYWwgUGF0aG9sb2d5LCBEZXBhcnRt
ZW50IG9mIFBhdGhvbG9neSwgVW5pdmVyc2l0eSBvZiB0aGUgV2VzdCBJbmRpZXMsIE1vbmEsIEtp
bmdzdG9uIDcsIEphbWFpY2EuJiN4RDtJbnN0aXR1dGUgb2YgU29jaWFsIGFuZCBQcmV2ZW50aXZl
IE1lZGljaW5lIChJVU1TUCksIExhdXNhbm5lIFVuaXZlcnNpdHkgSG9zcGl0YWwsIFJvdXRlIGRl
IGxhIENvcm5pY2hlIDEwLCAxMDEwIExhdXNhbm5lLCBTd2l0emVybGFuZC4mI3hEO0RpdmlzaW9u
IG9mIEVuZG9jcmlub2xvZ3kgYW5kIERpYWJldGVzLCBEZXBhcnRtZW50IG9mIEludGVybmFsIE1l
ZGljaW5lLCBVbG0gVW5pdmVyc2l0eSBNZWRpY2FsIENlbnRyZSwgVWxtLCBHZXJtYW55LiYjeEQ7
TGVlIEtvbmcgQ2hpYW4gU2Nob29sIG9mIE1lZGljaW5lLCBOYW55YW5nIFRlY2hub2xvZ2ljYWwg
VW5pdmVyc2l0eSwgU2luZ2Fwb3JlLiYjeEQ7RGVwYXJ0bWVudCBvZiBNZWRpY2luZSBJSUksIFVu
aXZlcnNpdHkgb2YgRHJlc2RlbiwgTWVkaWNhbCBGYWN1bHR5IENhcmwgR3VzdGF2IENhcnVzLCBG
ZXRzY2hlcnN0cmFzc2UgNzQsIDAxMzA3IERyZXNkZW4sIEdlcm1hbnkuJiN4RDtNaW5pc3RyeSBv
ZiBIZWFsdGgsIFZpY3RvcmlhLCBSZXB1YmxpYyBvZiBTZXljaGVsbGVzLiYjeEQ7U2VydmljZSBv
ZiBOZXBocm9sb2d5LCBMYXVzYW5uZSBVbml2ZXJzaXR5IEhvc3BpdGFsLCBMYXVzYW5uZSwgU3dp
dHplcmxhbmQuJiN4RDtJbXBlcmlhbCBDb2xsZWdlIEhlYWx0aGNhcmUgTkhTIFRydXN0LCBMb25k
b24sIFVuaXRlZCBLaW5nZG9tLiYjeEQ7RGl2aXNpb24gb2YgUmVwcm9kdWN0aXZlIEVuZG9jcmlu
b2xvZ3ksIERlcGFydG1lbnQgb2YgT2JzdGV0cmljcyBhbmQgR3luZWNvbG9neSwgQ2VkYXJzLVNp
bmFpIE1lZGljYWwgQ2VudGVyLCBMb3MgQW5nZWxlcywgQ2FsaWZvcm5pYSwgVVNBLiYjeEQ7RGVw
YXJ0bWVudCBvZiBNZWRpY2luZSwgVW5pdmVyc2l0eSBvZiBDYWxpZm9ybmlhIExvcyBBbmdlbGVz
LCBMb3MgQW5nZWxlcywgQ2FsaWZvcm5pYSwgVVNBLiYjeEQ7RGVwYXJ0bWVudCBvZiBQcmV2ZW50
aXZlIE1lZGljaW5lIGFuZCBFcGlkZW1pb2xvZ3ksIExveW9sYSBVbml2ZXJzaXR5IE1lZGljYWwg
U2Nob29sLCBNYXl3b29kLCBJbGxpbm9pcyA2MDE1MywgVVNBLiYjeEQ7T2ZmaWNlIG9mIFBvcHVs
YXRpb24gU3R1ZGllcyBGb3VuZGF0aW9uLCBVbml2ZXJzaXR5IG9mIFNhbiBDYXJsb3MsIFRhbGFt
YmFuLCBDZWJ1IENpdHksIFBoaWxpcHBpbmVzLiYjeEQ7RGVwYXJ0bWVudCBvZiBDYXJkaW9sb2d5
LCBUb3Vsb3VzZSBVbml2ZXJzaXR5IFNjaG9vbCBvZiBNZWRpY2luZSwgUmFuZ3VlaWwgSG9zcGl0
YWwsIFRvdWxvdXNlLCBGcmFuY2UuJiN4RDtEZXBhcnRtZW50IG9mIFBzeWNoaWF0cnksIFVuaXZl
cnNpdHkgb2YgQ2FsaWZvcm5pYSwgTG9zIEFuZ2VsZXMsIFVTQS4mI3hEO0RlcGFydG1lbnQgb2Yg
Q2xpbmljYWwgU2NpZW5jZXMsIEx1bmQgVW5pdmVyc2l0eSwgU0UtMjA1MDIsIE1hbG1vLCBTd2Vk
ZW4uJiN4RDtEZXBhcnRtZW50IG9mIE1lZGljaW5lLCBIZWxzaW5raSBVbml2ZXJzaXR5IEhvc3Bp
dGFsLCBGSS0wMDAyOSBIZWxzaW5raSwgRmlubGFuZC4mI3hEO0ljZWxhbmRpYyBIZWFydCBBc3Nv
Y2lhdGlvbiwgS29wYXZvZ3VyLCBJY2VsYW5kLiYjeEQ7RGVwYXJ0bWVudCBvZiBDYXJkaW9sb2d5
LCBLYXJvbGluc2thIFVuaXZlcnNpdHkgSG9zcGl0YWwsIFN0b2NraG9sbSwgU3dlZGVuLiYjeEQ7
TGFib3JhdG9yeSBvZiBFcGlkZW1pb2xvZ3ksIERlbW9ncmFwaHksIGFuZCBCaW9tZXRyeSwgTmF0
aW9uYWwgSW5zdGl0dXRlIG9uIEFnZWluZywgQmV0aGVzZGEsIE1ELCBVU0EuJiN4RDtJbnN0aXR1
dGUgb2YgUG9wdWxhdGlvbiBIZWFsdGggU2NpZW5jZXMsIE5hdGlvbmFsIEhlYWx0aCBSZXNlYXJj
aCBJbnN0aXR1dGVzLCBaaHVuYW4sIFRhaXdhbi4mI3hEO0NhcmRpb3Zhc2N1bGFyIEdlbmV0aWNz
LCBCSEYgTGFib3JhdG9yaWVzLCBJbnN0aXR1dGUgQ2FyZGlvdmFzY3VsYXIgU2NpZW5jZSwgVW5p
dmVyc2l0eSBDb2xsZWdlIExvbmRvbiwgTG9uZG9uLCBVbml0ZWQgS2luZ2RvbS4mI3hEO0NhcmRp
b3Zhc2N1bGFyIEdlbmV0aWNzLCBVbml2ZXJzaXR5IG9mIFV0YWggU2Nob29sIG9mIE1lZGljaW5l
LCBTYWx0IExha2UgQ2l0eSwgVVQsIFVTQS4mI3hEO0hVTlQgUmVzZWFyY2ggQ2VudHJlLCBEZXBh
cnRtZW50IG9mIFB1YmxpYyBIZWFsdGggYW5kIEdlbmVyYWwgUHJhY3RpY2UsIE5vcndlZ2lhbiBV
bml2ZXJzaXR5IG9mIFNjaWVuY2UgYW5kIFRlY2hub2xvZ3ksIExldmFuZ2VyLCBOb3J3YXkuJiN4
RDtLYWlzZXIgUGVybWFuZW50ZSwgRGl2aXNpb24gb2YgUmVzZWFyY2gsIE9ha2xhbmQsIENBLCBV
U0EuJiN4RDtVbml0IG9mIFByaW1hcnkgQ2FyZSwgT3VsdSBVbml2ZXJzaXR5IEhvc3BpdGFsLCBP
dWx1LCBGaW5sYW5kLiYjeEQ7RGVwYXJ0bWVudCBvZiBDaHJvbmljIERpc2Vhc2UgUHJldmVudGlv
biwgTmF0aW9uYWwgSW5zdGl0dXRlIGZvciBIZWFsdGggYW5kIFdlbGZhcmUsIFR1cmt1LCBGaW5s
YW5kLiYjeEQ7RGVwYXJ0bWVudCBvZiBDbGluaWNhbCBQaHlzaW9sb2d5LCBVbml2ZXJzaXR5IG9m
IFRhbXBlcmUgU2Nob29sIG9mIE1lZGljaW5lLCBUYW1wZXJlIDMzMDE0LCBGaW5sYW5kLiYjeEQ7
RGVwYXJ0bWVudCBvZiBNZW50YWwgSGVhbHRoIGFuZCBTdWJzdGFuY2UgQWJ1c2UgU2VydmljZXMs
IE5hdGlvbmFsIEluc3RpdHV0ZSBmb3IgSGVhbHRoIGFuZCBXZWxmYXJlLCBIZWxzaW5raSwgRmlu
bGFuZC4mI3hEO0luc3RpdHV0ZSBvZiBDbGluaWNhbCBNZWRpY2luZSwgRGVwYXJ0bWVudCBvZiBN
ZWRpY2luZSwgVW5pdmVyc2l0eSBvZiBPdWx1IGFuZCBDbGluaWNhbCBSZXNlYXJjaCBDZW50ZXIs
IE91bHUgVW5pdmVyc2l0eSBIb3NwaXRhbCwgT3VsdSwgRmlubGFuZC4mI3hEO05hdGlvbmFsIEhl
YXJ0ICZhbXA7IEx1bmcgSW5zdGl0dXRlLCBJbXBlcmlhbCBDb2xsZWdlIExvbmRvbiwgSGFtbWVy
c21pdGggSG9zcGl0YWwsIExvbmRvbiwgVW5pdGVkIEtpbmdkb20uJiN4RDtDaGlsZHJlbiZhcG9z
O3MgSG9zcGl0YWwgT2FrbGFuZCBSZXNlYXJjaCBJbnN0aXR1dGUsIDU3MDAgTWFydGluIEx1dGhl
ciBLaW5nIEp1bmlvciBXYXksIE9ha2xhbmQsIENBIDk0NjA5LCBVU0EuJiN4RDtEZXBhcnRtZW50
IG9mIE1lZGljaW5lLCBVbml2ZXJzaXR5IG9mIEVhc3Rlcm4gRmlubGFuZCBhbmQgS3VvcGlvIFVu
aXZlcnNpdHkgSG9zcGl0YWwsIDcwMjEwIEt1b3BpbywgRmlubGFuZC4mI3hEO0luc3RpdHV0ZSBv
ZiBSZWdpb25hbCBIZWFsdGggU2VydmljZXMgUmVzZWFyY2gsIFVuaXZlcnNpdHkgb2YgU291dGhl
cm4gRGVubWFyaywgT2RlbnNlLCBEZW5tYXJrLiYjeEQ7T2RlbnNlIFBhdGllbnQgZGF0YSBFeHBs
b3JhdGl2ZSBOZXR3b3JrIChPUEVOKSwgT2RlbnNlIFVuaXZlcnNpdHkgSG9zcGl0YWwsIE9kZW5z
ZSwgRGVubWFyay4mI3hEO0luc3RpdHV0ZSBvZiBCaW9tZWRpY2luZS9QaHlzaW9sb2d5LCBVbml2
ZXJzaXR5IG9mIEVhc3Rlcm4gRmlubGFuZCwgS3VvcGlvIENhbXB1cywgRmlubGFuZC4mI3hEO0Rl
cGFydG1lbnQgb2YgTWVkaWNhbCBTY2llbmNlcywgVXBwc2FsYSBVbml2ZXJzaXR5LCBVcHBzYWxh
LCBTd2VkZW4uJiN4RDtRdWVlbnNsYW5kIEluc3RpdHV0ZSBvZiBNZWRpY2FsIFJlc2VhcmNoLCBM
b2NrZWQgQmFnIDIwMDAsIFJveWFsIEJyaXNiYW5lIEhvc3BpdGFsLCBRdWVlbnNsYW5kIDQwMjks
IEF1c3RyYWxpYS4mI3hEO1N5bmxhYiBBY2FkZW15LCBTeW5sYWIgU2VydmljZXMgR21iSCxHb3R0
bGllYi1EYWltbGVyLVN0cmFzc2UgMjUsIDY4MTY1IE1hbm5oZWltLCBHZXJtYW55LiYjeEQ7VHJv
cGljYWwgTWV0YWJvbGlzbSBSZXNlYXJjaCBVbml0LCBUcm9waWNhbCBNZWRpY2luZSBSZXNlYXJj
aCBJbnN0aXR1dGUsIFVuaXZlcnNpdHkgb2YgdGhlIFdlc3QgSW5kaWVzLCBNb25hLCBLaW5nc3Rv
biA3LCBKYW1haWNhLiYjeEQ7VTg3MiBJbnN0aXR1dCBOYXRpb25hbCBkZSBsYSBTYW50ZSBldCBk
ZSBsYSBSZWNoZXJjaGUgTWVkaWNhbGUsIENlbnRyZSBkZSBSZWNoZXJjaGUgZGVzIENvcmRlbGll
cnMsIDc1MDA2IFBhcmlzLCBGcmFuY2UuJiN4RDtEZXBhcnRtZW50IG9mIE1lZGljaW5lLCBLdW9w
aW8gVW5pdmVyc2l0eSBIb3NwaXRhbCwgS3VvcGlvLCBGaW5sYW5kLiYjeEQ7RGVwYXJ0bWVudCBv
ZiBOZXVyb2xvZ3ksIEdlbmVyYWwgQ2VudHJhbCBIb3NwaXRhbCwgQm9semFubywgSXRhbHkuJiN4
RDtEZXBhcnRtZW50IG9mIE5ldXJvbG9neSwgVW5pdmVyc2l0eSBvZiBMdWJlY2ssIEx1YmVjaywg
R2VybWFueS4mI3hEO0NhcmRpb3Zhc2N1bGFyIEhlYWx0aCBSZXNlYXJjaCBVbml0LCBEZXBhcnRt
ZW50cyBvZiBNZWRpY2luZSwgRXBpZGVtaW9sb2d5LCBhbmQgSGVhbHRoIFNlcnZpY2VzLCBVbml2
ZXJzaXR5IG9mIFdhc2hpbmd0b24sIFNlYXR0bGUsIFdBLCBVU0EuJiN4RDtHcm91cCBIZWFsdGgg
UmVzZWFyY2ggSW5zdGl0dXRlLCBHcm91cCBIZWFsdGggQ29vcGVyYXRpdmUsIFNlYXR0bGUsIFdB
LCBVU0EuJiN4RDtEZXBhcnRtZW50IG9mIENsaW5pY2FsIFBoeXNpb2xvZ3kgYW5kIE51Y2xlYXIg
TWVkaWNpbmUsIEt1b3BpbyBVbml2ZXJzaXR5IEhvc3BpdGFsLCBLdW9waW8sIEZpbmxhbmQuJiN4
RDtDZW50ZXIgZm9yIE5vbi1Db21tdW5pY2FibGUgRGlzZWFzZXMsIEthcmFjaGksIFBha2lzdGFu
LiYjeEQ7RGVwYXJ0bWVudCBvZiBNZWRpY2luZSwgVW5pdmVyc2l0eSBvZiBQZW5uc3lsdmFuaWEs
IFVTQS4mI3hEO1VuaXQgb2YgQ2hyb25pYyBEaXNlYXNlIEVwaWRlbWlvbG9neSBhbmQgUHJldmVu
dGlvbiwgTmF0aW9uYWwgSW5zdGl0dXRlIGZvciBIZWFsdGggYW5kIFdlbGZhcmUsIEhlbHNpbmtp
LCBGaW5sYW5kLiYjeEQ7U291dGggS2FyZWxpYSBDZW50cmFsIEhvc3BpdGFsLCBMYXBwZWVucmFu
dGEsIEZpbmxhbmQuJiN4RDtQYXVsIExhbmdlcmhhbnMgSW5zdGl0dXRlIERyZXNkZW4sIEdlcm1h
biBDZW50ZXIgZm9yIERpYWJldGVzIFJlc2VhcmNoIChEWkQpLCBEcmVzZGVuLCBHZXJtYW55LiYj
eEQ7RGl2aXNpb24gb2YgRW5kb2NyaW5lIGFuZCBNZXRhYm9saXNtLCBEZXBhcnRtZW50IG9mIElu
dGVybmFsIE1lZGljaW5lLCBUYWljaHVuZyBWZXRlcmFucyBHZW5lcmFsIEhvc3BpdGFsLCBUYWlj
aHVuZywgVGFpd2FuLiYjeEQ7R2VyaWF0cmljIFJlc2VhcmNoIGFuZCBFZHVjYXRpb24gQ2xpbmlj
YWwgQ2VudGVyLCBWZXRlcmFucyBBZG1pbmlzdHJhdGlvbiBNZWRpY2FsIENlbnRlciwgQmFsdGlt
b3JlLCBNYXJ5bGFuZC4mI3hEO0ZhY3VsdHkgb2YgTWVkaWNpbmUsIFVuaXZlcnNpdHkgb2YgSWNl
bGFuZCwgMTAxIFJleWtqYXZpaywgSWNlbGFuZC4mI3hEO0RpdmlzaW9uIG9mIFBvcHVsYXRpb24g
SGVhbHRoIFNjaWVuY2VzIGFuZCBFZHVjYXRpb24sIFN0IEdlb3JnZSZhcG9zO3MsIFVuaXZlcnNp
dHkgb2YgTG9uZG9uLCBDcmFubWVyIFRlcnJhY2UsIExvbmRvbiBTVzE3IDBSRSwgVW5pdGVkIEtp
bmdkb20uJiN4RDtEZXBhcnRtZW50IG9mIFBoYXJtYWNvbG9naWNhbCBTY2llbmNlcywgVW5pdmVy
c2l0eSBvZiBNaWxhbiwgTW9uemlubyBDYXJkaW9sb2d5IENlbnRlciwgSVJDQ1MsIE1pbGFuLCBJ
dGFseS4mI3hEO0NlbnRyZSBmb3IgVmFzY3VsYXIgUHJldmVudGlvbiwgRGFudWJlLVVuaXZlcnNp
dHkgS3JlbXMsIDM1MDAgS3JlbXMsIEF1c3RyaWEuJiN4RDtLaW5nIEFiZHVsYXppeiBVbml2ZXJz
aXR5LCBGYWN1bHR5IG9mIE1lZGljaW5lLCBKZWRkYWggMjE1ODksIFNhdWRpIEFyYWJpYS4mI3hE
O1JlZCBSRUNBVkEgR3J1cG8gUkQwNi8wMDE0LzAwMTUsIEhvc3BpdGFsIFVuaXZlcnNpdGFyaW8g
TGEgUGF6LCAyODA0Ni4mI3hEO0luc3RpdHV0ZSBvZiBQdWJsaWMgSGVhbHRoIGFuZCBDbGluaWNh
bCBOdXRyaXRpb24sIFVuaXZlcnNpdHkgb2YgRWFzdGVybiBGaW5sYW5kLCBGaW5sYW5kLiYjeEQ7
UmVzZWFyY2ggVW5pdCwgS3VvcGlvIFVuaXZlcnNpdHkgSG9zcGl0YWwsIEt1b3BpbywgRmlubGFu
ZC4mI3hEO0RlcGFydG1lbnQgb2YgTWVkaWNpbmUsIExhdXNhbm5lIFVuaXZlcnNpdHkgSG9zcGl0
YWwsIFN3aXR6ZXJsYW5kLiYjeEQ7RGVwYXJ0bWVudCBvZiBFbmRvY3Jpbm9sb2d5LCBVbml2ZXJz
aXR5IG9mIEdyb25pbmdlbiwgVW5pdmVyc2l0eSBNZWRpY2FsIENlbnRlciBHcm9uaW5nZW4sIFRo
ZSBOZXRoZXJsYW5kcy4mI3hEO0RlcGFydG1lbnQgb2YgQ2FyZGlvdmFzY3VsYXIgRXBpZGVtaW9s
b2d5IGFuZCBQb3B1bGF0aW9uIEdlbmV0aWNzLCBOYXRpb25hbCBDZW50ZXIgZm9yIHJkaW92YXNj
dWxhciBJbnZlc3RpZ2F0aW9uLCBNYWRyaWQsIFNwYWluLiYjeEQ7SU1ERUEtQWxpbWVudGFjaW9u
LCBNYWRyaWQsIFNwYWluLiYjeEQ7TnV0cml0aW9uIGFuZCBHZW5vbWljcyBMYWJvcmF0b3J5LCBK
ZWFuIE1heWVyLVVTREEgSHVtYW4gTnV0cml0aW9uIFJlc2VhcmNoIENlbnRlciBvbiBBZ2luZyBh
dCBUdWZ0cyBVbml2ZXJzaXR5LCBCb3N0b24sIE1BLCBVU0EuJiN4RDtEZXBhcnRtZW50IG9mIE51
dHJpdGlvbiwgSGFydmFyZCBTY2hvb2wgb2YgUHVibGljIEhlYWx0aCwgQm9zdG9uLCBNQSwgVVNB
LiYjeEQ7RnJhbWluZ2hhbSBIZWFydCBTdHVkeSwgRnJhbWluZ2hhbSwgTUEsIFVTQS4mI3hEO0Nl
bnRlciBmb3IgUHVibGljIEhlYWx0aCBHZW5vbWljcywgVW5pdmVyc2l0eSBvZiBWaXJnaW5pYSwg
Q2hhcmxvdHRlc3ZpbGxlLCBWQSAyMjkwOCwgVVNBLiYjeEQ7Q2FyZGlvdmFzY3VsYXIgUmVzZWFy
Y2ggQ2VudGVyLCBNYXNzYWNodXNldHRzIEdlbmVyYWwgSG9zcGl0YWwsIEJvc3RvbiwgTWFzc2Fj
aHVzZXR0cyAwMjExNCwgVVNBLiYjeEQ7RGVwYXJ0bWVudCBvZiBNZWRpY2luZSwgSGFydmFyZCBN
ZWRpY2FsIFNjaG9vbCwgQm9zdG9uLCBNYXNzYWNodXNldHRzIDAyMTE1LCBVU0EuPC9hdXRoLWFk
ZHJlc3M+PHRpdGxlcz48dGl0bGU+RGlzY292ZXJ5IGFuZCByZWZpbmVtZW50IG9mIGxvY2kgYXNz
b2NpYXRlZCB3aXRoIGxpcGlkIGxldmVsczwvdGl0bGU+PHNlY29uZGFyeS10aXRsZT5OYXQgR2Vu
ZXQ8L3NlY29uZGFyeS10aXRsZT48L3RpdGxlcz48cGVyaW9kaWNhbD48ZnVsbC10aXRsZT5OYXQg
R2VuZXQ8L2Z1bGwtdGl0bGU+PC9wZXJpb2RpY2FsPjxwYWdlcz4xMjc0LTEyODM8L3BhZ2VzPjx2
b2x1bWU+NDU8L3ZvbHVtZT48bnVtYmVyPjExPC9udW1iZXI+PGtleXdvcmRzPjxrZXl3b3JkPkFm
cmljYW4gQ29udGluZW50YWwgQW5jZXN0cnkgR3JvdXAvZ2VuZXRpY3M8L2tleXdvcmQ+PGtleXdv
cmQ+QXNpYW4gQ29udGluZW50YWwgQW5jZXN0cnkgR3JvdXAvZ2VuZXRpY3M8L2tleXdvcmQ+PGtl
eXdvcmQ+Q2hvbGVzdGVyb2wsIEhETC9ibG9vZC9nZW5ldGljczwva2V5d29yZD48a2V5d29yZD5D
aG9sZXN0ZXJvbCwgTERML2Jsb29kL2dlbmV0aWNzPC9rZXl3b3JkPjxrZXl3b3JkPkNvcm9uYXJ5
IEFydGVyeSBEaXNlYXNlLypibG9vZC8qZ2VuZXRpY3M8L2tleXdvcmQ+PGtleXdvcmQ+RXVyb3Bl
YW4gQ29udGluZW50YWwgQW5jZXN0cnkgR3JvdXAvZ2VuZXRpY3M8L2tleXdvcmQ+PGtleXdvcmQ+
R2VuZXRpYyBQcmVkaXNwb3NpdGlvbiB0byBEaXNlYXNlPC9rZXl3b3JkPjxrZXl3b3JkPkdlbm9t
ZS1XaWRlIEFzc29jaWF0aW9uIFN0dWR5PC9rZXl3b3JkPjxrZXl3b3JkPkdlbm90eXBlPC9rZXl3
b3JkPjxrZXl3b3JkPkh1bWFuczwva2V5d29yZD48a2V5d29yZD5MaXBpZHMvKmJsb29kLypnZW5l
dGljczwva2V5d29yZD48a2V5d29yZD5UcmlnbHljZXJpZGVzL2Jsb29kL2dlbmV0aWNzPC9rZXl3
b3JkPjwva2V5d29yZHM+PGRhdGVzPjx5ZWFyPjIwMTM8L3llYXI+PHB1Yi1kYXRlcz48ZGF0ZT5O
b3Y8L2RhdGU+PC9wdWItZGF0ZXM+PC9kYXRlcz48aXNibj4xNTQ2LTE3MTggKEVsZWN0cm9uaWMp
JiN4RDsxMDYxLTQwMzYgKExpbmtpbmcpPC9pc2JuPjxhY2Nlc3Npb24tbnVtPjI0MDk3MDY4PC9h
Y2Nlc3Npb24tbnVtPjx1cmxzPjxyZWxhdGVkLXVybHM+PHVybD5odHRwczovL3d3dy5uY2JpLm5s
bS5uaWguZ292L3B1Ym1lZC8yNDA5NzA2ODwvdXJsPjwvcmVsYXRlZC11cmxzPjwvdXJscz48Y3Vz
dG9tMj5QTUMzODM4NjY2PC9jdXN0b20yPjxlbGVjdHJvbmljLXJlc291cmNlLW51bT4xMC4xMDM4
L25nLjI3OTc8L2VsZWN0cm9uaWMtcmVzb3VyY2UtbnVtPjwvcmVjb3JkPjwvQ2l0ZT48L0VuZE5v
dGU+AG==
</w:fldData>
        </w:fldChar>
      </w:r>
      <w:r w:rsidR="00832B9B">
        <w:rPr>
          <w:lang w:val="en-US"/>
        </w:rPr>
        <w:instrText xml:space="preserve"> ADDIN EN.CITE.DATA </w:instrText>
      </w:r>
      <w:r w:rsidR="00832B9B">
        <w:rPr>
          <w:lang w:val="en-US"/>
        </w:rPr>
      </w:r>
      <w:r w:rsidR="00832B9B">
        <w:rPr>
          <w:lang w:val="en-US"/>
        </w:rPr>
        <w:fldChar w:fldCharType="end"/>
      </w:r>
      <w:r w:rsidR="00C21AFB" w:rsidRPr="00D10F45">
        <w:rPr>
          <w:lang w:val="en-US"/>
        </w:rPr>
      </w:r>
      <w:r w:rsidR="00C21AFB" w:rsidRPr="00D10F45">
        <w:rPr>
          <w:lang w:val="en-US"/>
        </w:rPr>
        <w:fldChar w:fldCharType="separate"/>
      </w:r>
      <w:r w:rsidR="00832B9B" w:rsidRPr="00832B9B">
        <w:rPr>
          <w:noProof/>
          <w:vertAlign w:val="superscript"/>
          <w:lang w:val="en-US"/>
        </w:rPr>
        <w:t>10</w:t>
      </w:r>
      <w:r w:rsidR="00C21AFB" w:rsidRPr="00D10F45">
        <w:rPr>
          <w:lang w:val="en-US"/>
        </w:rPr>
        <w:fldChar w:fldCharType="end"/>
      </w:r>
      <w:r w:rsidR="00247A3A" w:rsidRPr="00D10F45">
        <w:rPr>
          <w:lang w:val="en-US"/>
        </w:rPr>
        <w:t>. Publically-available s</w:t>
      </w:r>
      <w:r w:rsidR="000730F5" w:rsidRPr="00D10F45">
        <w:rPr>
          <w:lang w:val="en-US"/>
        </w:rPr>
        <w:t xml:space="preserve">ummary </w:t>
      </w:r>
      <w:r w:rsidR="00832B9B">
        <w:rPr>
          <w:lang w:val="en-US"/>
        </w:rPr>
        <w:t xml:space="preserve">genome-wide association study </w:t>
      </w:r>
      <w:r w:rsidR="000730F5" w:rsidRPr="00D10F45">
        <w:rPr>
          <w:lang w:val="en-US"/>
        </w:rPr>
        <w:t>data related to the cited publications were used to identify instruments and obtain genetic association estimates</w:t>
      </w:r>
      <w:r w:rsidR="00D70811" w:rsidRPr="00D10F45">
        <w:rPr>
          <w:lang w:val="en-US"/>
        </w:rPr>
        <w:t xml:space="preserve"> for these metabolic traits</w:t>
      </w:r>
      <w:r w:rsidR="000730F5" w:rsidRPr="00D10F45">
        <w:rPr>
          <w:lang w:val="en-US"/>
        </w:rPr>
        <w:t xml:space="preserve">. </w:t>
      </w:r>
      <w:r w:rsidR="00247A3A" w:rsidRPr="00D10F45">
        <w:rPr>
          <w:lang w:val="en-US"/>
        </w:rPr>
        <w:t xml:space="preserve">To select instruments for multivariable MR, all SNPs related to any of the considered exposure traits (including serum urate) at </w:t>
      </w:r>
      <w:r w:rsidR="00247A3A" w:rsidRPr="00D10F45">
        <w:rPr>
          <w:i/>
          <w:lang w:val="en-US"/>
        </w:rPr>
        <w:t>P</w:t>
      </w:r>
      <w:r w:rsidR="00247A3A" w:rsidRPr="00D10F45">
        <w:rPr>
          <w:lang w:val="en-US"/>
        </w:rPr>
        <w:t>&lt;5x10</w:t>
      </w:r>
      <w:r w:rsidR="00247A3A" w:rsidRPr="00D10F45">
        <w:rPr>
          <w:vertAlign w:val="superscript"/>
          <w:lang w:val="en-US"/>
        </w:rPr>
        <w:t>-8</w:t>
      </w:r>
      <w:r w:rsidR="00247A3A" w:rsidRPr="00D10F45">
        <w:rPr>
          <w:lang w:val="en-US"/>
        </w:rPr>
        <w:t xml:space="preserve"> were pooled and clumped to pairwise </w:t>
      </w:r>
      <w:r w:rsidR="00832B9B">
        <w:rPr>
          <w:lang w:val="en-US"/>
        </w:rPr>
        <w:t>linkage disequilibrium</w:t>
      </w:r>
      <w:r w:rsidR="00247A3A" w:rsidRPr="00D10F45">
        <w:rPr>
          <w:lang w:val="en-US"/>
        </w:rPr>
        <w:t xml:space="preserve"> </w:t>
      </w:r>
      <w:r w:rsidR="00247A3A" w:rsidRPr="00832B9B">
        <w:rPr>
          <w:i/>
          <w:lang w:val="en-US"/>
        </w:rPr>
        <w:t>r</w:t>
      </w:r>
      <w:r w:rsidR="00247A3A" w:rsidRPr="00D10F45">
        <w:rPr>
          <w:vertAlign w:val="superscript"/>
          <w:lang w:val="en-US"/>
        </w:rPr>
        <w:t>2</w:t>
      </w:r>
      <w:r w:rsidR="00247A3A" w:rsidRPr="00D10F45">
        <w:rPr>
          <w:lang w:val="en-US"/>
        </w:rPr>
        <w:t>&lt;0.001 (using the TwoSampleMR package of R</w:t>
      </w:r>
      <w:r w:rsidR="00247A3A" w:rsidRPr="00D10F45">
        <w:rPr>
          <w:lang w:val="en-US"/>
        </w:rPr>
        <w:fldChar w:fldCharType="begin">
          <w:fldData xml:space="preserve">PEVuZE5vdGU+PENpdGU+PEF1dGhvcj5IZW1hbmk8L0F1dGhvcj48WWVhcj4yMDE4PC9ZZWFyPjxS
ZWNOdW0+MTY0PC9SZWNOdW0+PERpc3BsYXlUZXh0PjxzdHlsZSBmYWNlPSJzdXBlcnNjcmlwdCI+
MTE8L3N0eWxlPjwvRGlzcGxheVRleHQ+PHJlY29yZD48cmVjLW51bWJlcj4xNjQ8L3JlYy1udW1i
ZXI+PGZvcmVpZ24ta2V5cz48a2V5IGFwcD0iRU4iIGRiLWlkPSJwdzVkcHpmNWRzeGYwbGV2dnh3
NXgwOWF2MjJhZHM1ZmQwdjkiIHRpbWVzdGFtcD0iMTUzNjEzNzUyMiI+MTY0PC9rZXk+PC9mb3Jl
aWduLWtleXM+PHJlZi10eXBlIG5hbWU9IkpvdXJuYWwgQXJ0aWNsZSI+MTc8L3JlZi10eXBlPjxj
b250cmlidXRvcnM+PGF1dGhvcnM+PGF1dGhvcj5IZW1hbmksIEcuPC9hdXRob3I+PGF1dGhvcj5a
aGVuZywgSi48L2F1dGhvcj48YXV0aG9yPkVsc3dvcnRoLCBCLjwvYXV0aG9yPjxhdXRob3I+V2Fk
ZSwgSy4gSC48L2F1dGhvcj48YXV0aG9yPkhhYmVybGFuZCwgVi48L2F1dGhvcj48YXV0aG9yPkJh
aXJkLCBELjwvYXV0aG9yPjxhdXRob3I+TGF1cmluLCBDLjwvYXV0aG9yPjxhdXRob3I+QnVyZ2Vz
cywgUy48L2F1dGhvcj48YXV0aG9yPkJvd2RlbiwgSi48L2F1dGhvcj48YXV0aG9yPkxhbmdkb24s
IFIuPC9hdXRob3I+PGF1dGhvcj5UYW4sIFYuIFkuPC9hdXRob3I+PGF1dGhvcj5ZYXJtb2xpbnNr
eSwgSi48L2F1dGhvcj48YXV0aG9yPlNoaWhhYiwgSC4gQS48L2F1dGhvcj48YXV0aG9yPlRpbXBz
b24sIE4uIEouPC9hdXRob3I+PGF1dGhvcj5FdmFucywgRC4gTS48L2F1dGhvcj48YXV0aG9yPlJl
bHRvbiwgQy48L2F1dGhvcj48YXV0aG9yPk1hcnRpbiwgUi4gTS48L2F1dGhvcj48YXV0aG9yPkRh
dmV5IFNtaXRoLCBHLjwvYXV0aG9yPjxhdXRob3I+R2F1bnQsIFQuIFIuPC9hdXRob3I+PGF1dGhv
cj5IYXljb2NrLCBQLiBDLjwvYXV0aG9yPjwvYXV0aG9ycz48L2NvbnRyaWJ1dG9ycz48YXV0aC1h
ZGRyZXNzPk1lZGljYWwgUmVzZWFyY2ggQ291bmNpbCAoTVJDKSBJbnRlZ3JhdGl2ZSBFcGlkZW1p
b2xvZ3kgVW5pdCwgUG9wdWxhdGlvbiBIZWFsdGggU2NpZW5jZXMsIEJyaXN0b2wgTWVkaWNhbCBT
Y2hvb2wsIFVuaXZlcnNpdHkgb2YgQnJpc3RvbCwgQnJpc3RvbCwgVW5pdGVkIEtpbmdkb20uJiN4
RDtEZXBhcnRtZW50IG9mIFB1YmxpYyBIZWFsdGggYW5kIFByaW1hcnkgQ2FyZSwgVW5pdmVyc2l0
eSBvZiBDYW1icmlkZ2UsIENhbWJyaWRnZSwgVW5pdGVkIEtpbmdkb20uJiN4RDtVbml2ZXJzaXR5
IG9mIFF1ZWVuc2xhbmQgRGlhbWFudGluYSBJbnN0aXR1dGUsIFRyYW5zbGF0aW9uYWwgUmVzZWFy
Y2ggSW5zdGl0dXRlLCBCcmlzYmFuZSwgQXVzdHJhbGlhLjwvYXV0aC1hZGRyZXNzPjx0aXRsZXM+
PHRpdGxlPlRoZSBNUi1CYXNlIHBsYXRmb3JtIHN1cHBvcnRzIHN5c3RlbWF0aWMgY2F1c2FsIGlu
ZmVyZW5jZSBhY3Jvc3MgdGhlIGh1bWFuIHBoZW5vbWU8L3RpdGxlPjxzZWNvbmRhcnktdGl0bGU+
ZUxpZmU8L3NlY29uZGFyeS10aXRsZT48L3RpdGxlcz48cGVyaW9kaWNhbD48ZnVsbC10aXRsZT5l
TGlmZTwvZnVsbC10aXRsZT48L3BlcmlvZGljYWw+PHZvbHVtZT43PC92b2x1bWU+PGtleXdvcmRz
PjxrZXl3b3JkPkd3YXM8L2tleXdvcmQ+PGtleXdvcmQ+TWVuZGVsaWFuIHJhbmRvbWl6YXRpb248
L2tleXdvcmQ+PGtleXdvcmQ+Y2F1c2FsIGluZmVyZW5jZTwva2V5d29yZD48a2V5d29yZD5jb21w
dXRhdGlvbmFsIGJpb2xvZ3k8L2tleXdvcmQ+PGtleXdvcmQ+aHVtYW48L2tleXdvcmQ+PGtleXdv
cmQ+aHVtYW4gYmlvbG9neTwva2V5d29yZD48a2V5d29yZD5tZWRpY2luZTwva2V5d29yZD48a2V5
d29yZD5zeXN0ZW1zIGJpb2xvZ3k8L2tleXdvcmQ+PGtleXdvcmQ+Y29tcGV0aW5nIGludGVyZXN0
cyBkZWNsYXJlZDwva2V5d29yZD48L2tleXdvcmRzPjxkYXRlcz48eWVhcj4yMDE4PC95ZWFyPjxw
dWItZGF0ZXM+PGRhdGU+TWF5IDMwPC9kYXRlPjwvcHViLWRhdGVzPjwvZGF0ZXM+PGlzYm4+MjA1
MC0wODRYIChFbGVjdHJvbmljKSYjeEQ7MjA1MC0wODRYIChMaW5raW5nKTwvaXNibj48YWNjZXNz
aW9uLW51bT4yOTg0NjE3MTwvYWNjZXNzaW9uLW51bT48dXJscz48cmVsYXRlZC11cmxzPjx1cmw+
aHR0cHM6Ly93d3cubmNiaS5ubG0ubmloLmdvdi9wdWJtZWQvMjk4NDYxNzE8L3VybD48L3JlbGF0
ZWQtdXJscz48L3VybHM+PGN1c3RvbTI+UE1DNTk3NjQzNDwvY3VzdG9tMj48ZWxlY3Ryb25pYy1y
ZXNvdXJjZS1udW0+MTAuNzU1NC9lTGlmZS4zNDQwODwvZWxlY3Ryb25pYy1yZXNvdXJjZS1udW0+
PC9yZWNvcmQ+PC9DaXRlPjwvRW5kTm90ZT5=
</w:fldData>
        </w:fldChar>
      </w:r>
      <w:r w:rsidR="00247A3A" w:rsidRPr="00D10F45">
        <w:rPr>
          <w:lang w:val="en-US"/>
        </w:rPr>
        <w:instrText xml:space="preserve"> ADDIN EN.CITE </w:instrText>
      </w:r>
      <w:r w:rsidR="00247A3A" w:rsidRPr="00D10F45">
        <w:rPr>
          <w:lang w:val="en-US"/>
        </w:rPr>
        <w:fldChar w:fldCharType="begin">
          <w:fldData xml:space="preserve">PEVuZE5vdGU+PENpdGU+PEF1dGhvcj5IZW1hbmk8L0F1dGhvcj48WWVhcj4yMDE4PC9ZZWFyPjxS
ZWNOdW0+MTY0PC9SZWNOdW0+PERpc3BsYXlUZXh0PjxzdHlsZSBmYWNlPSJzdXBlcnNjcmlwdCI+
MTE8L3N0eWxlPjwvRGlzcGxheVRleHQ+PHJlY29yZD48cmVjLW51bWJlcj4xNjQ8L3JlYy1udW1i
ZXI+PGZvcmVpZ24ta2V5cz48a2V5IGFwcD0iRU4iIGRiLWlkPSJwdzVkcHpmNWRzeGYwbGV2dnh3
NXgwOWF2MjJhZHM1ZmQwdjkiIHRpbWVzdGFtcD0iMTUzNjEzNzUyMiI+MTY0PC9rZXk+PC9mb3Jl
aWduLWtleXM+PHJlZi10eXBlIG5hbWU9IkpvdXJuYWwgQXJ0aWNsZSI+MTc8L3JlZi10eXBlPjxj
b250cmlidXRvcnM+PGF1dGhvcnM+PGF1dGhvcj5IZW1hbmksIEcuPC9hdXRob3I+PGF1dGhvcj5a
aGVuZywgSi48L2F1dGhvcj48YXV0aG9yPkVsc3dvcnRoLCBCLjwvYXV0aG9yPjxhdXRob3I+V2Fk
ZSwgSy4gSC48L2F1dGhvcj48YXV0aG9yPkhhYmVybGFuZCwgVi48L2F1dGhvcj48YXV0aG9yPkJh
aXJkLCBELjwvYXV0aG9yPjxhdXRob3I+TGF1cmluLCBDLjwvYXV0aG9yPjxhdXRob3I+QnVyZ2Vz
cywgUy48L2F1dGhvcj48YXV0aG9yPkJvd2RlbiwgSi48L2F1dGhvcj48YXV0aG9yPkxhbmdkb24s
IFIuPC9hdXRob3I+PGF1dGhvcj5UYW4sIFYuIFkuPC9hdXRob3I+PGF1dGhvcj5ZYXJtb2xpbnNr
eSwgSi48L2F1dGhvcj48YXV0aG9yPlNoaWhhYiwgSC4gQS48L2F1dGhvcj48YXV0aG9yPlRpbXBz
b24sIE4uIEouPC9hdXRob3I+PGF1dGhvcj5FdmFucywgRC4gTS48L2F1dGhvcj48YXV0aG9yPlJl
bHRvbiwgQy48L2F1dGhvcj48YXV0aG9yPk1hcnRpbiwgUi4gTS48L2F1dGhvcj48YXV0aG9yPkRh
dmV5IFNtaXRoLCBHLjwvYXV0aG9yPjxhdXRob3I+R2F1bnQsIFQuIFIuPC9hdXRob3I+PGF1dGhv
cj5IYXljb2NrLCBQLiBDLjwvYXV0aG9yPjwvYXV0aG9ycz48L2NvbnRyaWJ1dG9ycz48YXV0aC1h
ZGRyZXNzPk1lZGljYWwgUmVzZWFyY2ggQ291bmNpbCAoTVJDKSBJbnRlZ3JhdGl2ZSBFcGlkZW1p
b2xvZ3kgVW5pdCwgUG9wdWxhdGlvbiBIZWFsdGggU2NpZW5jZXMsIEJyaXN0b2wgTWVkaWNhbCBT
Y2hvb2wsIFVuaXZlcnNpdHkgb2YgQnJpc3RvbCwgQnJpc3RvbCwgVW5pdGVkIEtpbmdkb20uJiN4
RDtEZXBhcnRtZW50IG9mIFB1YmxpYyBIZWFsdGggYW5kIFByaW1hcnkgQ2FyZSwgVW5pdmVyc2l0
eSBvZiBDYW1icmlkZ2UsIENhbWJyaWRnZSwgVW5pdGVkIEtpbmdkb20uJiN4RDtVbml2ZXJzaXR5
IG9mIFF1ZWVuc2xhbmQgRGlhbWFudGluYSBJbnN0aXR1dGUsIFRyYW5zbGF0aW9uYWwgUmVzZWFy
Y2ggSW5zdGl0dXRlLCBCcmlzYmFuZSwgQXVzdHJhbGlhLjwvYXV0aC1hZGRyZXNzPjx0aXRsZXM+
PHRpdGxlPlRoZSBNUi1CYXNlIHBsYXRmb3JtIHN1cHBvcnRzIHN5c3RlbWF0aWMgY2F1c2FsIGlu
ZmVyZW5jZSBhY3Jvc3MgdGhlIGh1bWFuIHBoZW5vbWU8L3RpdGxlPjxzZWNvbmRhcnktdGl0bGU+
ZUxpZmU8L3NlY29uZGFyeS10aXRsZT48L3RpdGxlcz48cGVyaW9kaWNhbD48ZnVsbC10aXRsZT5l
TGlmZTwvZnVsbC10aXRsZT48L3BlcmlvZGljYWw+PHZvbHVtZT43PC92b2x1bWU+PGtleXdvcmRz
PjxrZXl3b3JkPkd3YXM8L2tleXdvcmQ+PGtleXdvcmQ+TWVuZGVsaWFuIHJhbmRvbWl6YXRpb248
L2tleXdvcmQ+PGtleXdvcmQ+Y2F1c2FsIGluZmVyZW5jZTwva2V5d29yZD48a2V5d29yZD5jb21w
dXRhdGlvbmFsIGJpb2xvZ3k8L2tleXdvcmQ+PGtleXdvcmQ+aHVtYW48L2tleXdvcmQ+PGtleXdv
cmQ+aHVtYW4gYmlvbG9neTwva2V5d29yZD48a2V5d29yZD5tZWRpY2luZTwva2V5d29yZD48a2V5
d29yZD5zeXN0ZW1zIGJpb2xvZ3k8L2tleXdvcmQ+PGtleXdvcmQ+Y29tcGV0aW5nIGludGVyZXN0
cyBkZWNsYXJlZDwva2V5d29yZD48L2tleXdvcmRzPjxkYXRlcz48eWVhcj4yMDE4PC95ZWFyPjxw
dWItZGF0ZXM+PGRhdGU+TWF5IDMwPC9kYXRlPjwvcHViLWRhdGVzPjwvZGF0ZXM+PGlzYm4+MjA1
MC0wODRYIChFbGVjdHJvbmljKSYjeEQ7MjA1MC0wODRYIChMaW5raW5nKTwvaXNibj48YWNjZXNz
aW9uLW51bT4yOTg0NjE3MTwvYWNjZXNzaW9uLW51bT48dXJscz48cmVsYXRlZC11cmxzPjx1cmw+
aHR0cHM6Ly93d3cubmNiaS5ubG0ubmloLmdvdi9wdWJtZWQvMjk4NDYxNzE8L3VybD48L3JlbGF0
ZWQtdXJscz48L3VybHM+PGN1c3RvbTI+UE1DNTk3NjQzNDwvY3VzdG9tMj48ZWxlY3Ryb25pYy1y
ZXNvdXJjZS1udW0+MTAuNzU1NC9lTGlmZS4zNDQwODwvZWxlY3Ryb25pYy1yZXNvdXJjZS1udW0+
PC9yZWNvcmQ+PC9DaXRlPjwvRW5kTm90ZT5=
</w:fldData>
        </w:fldChar>
      </w:r>
      <w:r w:rsidR="00247A3A" w:rsidRPr="00D10F45">
        <w:rPr>
          <w:lang w:val="en-US"/>
        </w:rPr>
        <w:instrText xml:space="preserve"> ADDIN EN.CITE.DATA </w:instrText>
      </w:r>
      <w:r w:rsidR="00247A3A" w:rsidRPr="00D10F45">
        <w:rPr>
          <w:lang w:val="en-US"/>
        </w:rPr>
      </w:r>
      <w:r w:rsidR="00247A3A" w:rsidRPr="00D10F45">
        <w:rPr>
          <w:lang w:val="en-US"/>
        </w:rPr>
        <w:fldChar w:fldCharType="end"/>
      </w:r>
      <w:r w:rsidR="00247A3A" w:rsidRPr="00D10F45">
        <w:rPr>
          <w:lang w:val="en-US"/>
        </w:rPr>
      </w:r>
      <w:r w:rsidR="00247A3A" w:rsidRPr="00D10F45">
        <w:rPr>
          <w:lang w:val="en-US"/>
        </w:rPr>
        <w:fldChar w:fldCharType="separate"/>
      </w:r>
      <w:r w:rsidR="00247A3A" w:rsidRPr="00D10F45">
        <w:rPr>
          <w:noProof/>
          <w:vertAlign w:val="superscript"/>
          <w:lang w:val="en-US"/>
        </w:rPr>
        <w:t>11</w:t>
      </w:r>
      <w:r w:rsidR="00247A3A" w:rsidRPr="00D10F45">
        <w:rPr>
          <w:lang w:val="en-US"/>
        </w:rPr>
        <w:fldChar w:fldCharType="end"/>
      </w:r>
      <w:r w:rsidR="00247A3A" w:rsidRPr="00D10F45">
        <w:rPr>
          <w:lang w:val="en-US"/>
        </w:rPr>
        <w:t xml:space="preserve">) based on the lowest </w:t>
      </w:r>
      <w:r w:rsidR="00247A3A" w:rsidRPr="00D10F45">
        <w:rPr>
          <w:i/>
          <w:lang w:val="en-US"/>
        </w:rPr>
        <w:t>P</w:t>
      </w:r>
      <w:r w:rsidR="00247A3A" w:rsidRPr="00D10F45">
        <w:rPr>
          <w:lang w:val="en-US"/>
        </w:rPr>
        <w:t>-value for association with any of the considered exposure traits. Multivariable MR was performed by regressing the variant-outcome association estimates by the variant-urate and various variant-metabolic trait estimates, weighted for the precision of the variant-outcome association, and with the intercept fixed to zero</w:t>
      </w:r>
      <w:r w:rsidR="00247A3A" w:rsidRPr="00D10F45">
        <w:rPr>
          <w:lang w:val="en-US"/>
        </w:rPr>
        <w:fldChar w:fldCharType="begin">
          <w:fldData xml:space="preserve">PEVuZE5vdGU+PENpdGU+PEF1dGhvcj5CdXJnZXNzPC9BdXRob3I+PFllYXI+MjAxNTwvWWVhcj48
UmVjTnVtPjEwMzwvUmVjTnVtPjxEaXNwbGF5VGV4dD48c3R5bGUgZmFjZT0ic3VwZXJzY3JpcHQi
PjEyLCAxMzwvc3R5bGU+PC9EaXNwbGF5VGV4dD48cmVjb3JkPjxyZWMtbnVtYmVyPjEwMzwvcmVj
LW51bWJlcj48Zm9yZWlnbi1rZXlzPjxrZXkgYXBwPSJFTiIgZGItaWQ9InB3NWRwemY1ZHN4ZjBs
ZXZ2eHc1eDA5YXYyMmFkczVmZDB2OSIgdGltZXN0YW1wPSIxNTIxNTQ5Mjk1Ij4xMDM8L2tleT48
L2ZvcmVpZ24ta2V5cz48cmVmLXR5cGUgbmFtZT0iSm91cm5hbCBBcnRpY2xlIj4xNzwvcmVmLXR5
cGU+PGNvbnRyaWJ1dG9ycz48YXV0aG9ycz48YXV0aG9yPkJ1cmdlc3MsIFMuPC9hdXRob3I+PGF1
dGhvcj5EdWRicmlkZ2UsIEYuPC9hdXRob3I+PGF1dGhvcj5UaG9tcHNvbiwgUy4gRy48L2F1dGhv
cj48L2F1dGhvcnM+PC9jb250cmlidXRvcnM+PGF1dGgtYWRkcmVzcz5EZXBhcnRtZW50IG9mIFB1
YmxpYyBIZWFsdGggYW5kIFByaW1hcnkgQ2FyZSwgU2Nob29sIG9mIENsaW5pY2FsIE1lZGljaW5l
LCBVbml2ZXJzaXR5IG9mIENhbWJyaWRnZSwgQ2FtYnJpZGdlLCBVbml0ZWQgS2luZ2RvbS4mI3hE
O0RlcGFydG1lbnQgb2YgTm9uLUNvbW11bmljYWJsZSBEaXNlYXNlIEVwaWRlbWlvbG9neSwgTG9u
ZG9uIFNjaG9vbCBvZiBIeWdpZW5lIGFuZCBUcm9waWNhbCBNZWRpY2luZSwgTG9uZG9uLCBVbml0
ZWQgS2luZ2RvbS48L2F1dGgtYWRkcmVzcz48dGl0bGVzPjx0aXRsZT5SZTogJnF1b3Q7TXVsdGl2
YXJpYWJsZSBNZW5kZWxpYW4gcmFuZG9taXphdGlvbjogdGhlIHVzZSBvZiBwbGVpb3Ryb3BpYyBn
ZW5ldGljIHZhcmlhbnRzIHRvIGVzdGltYXRlIGNhdXNhbCBlZmZlY3RzJnF1b3Q7PC90aXRsZT48
c2Vjb25kYXJ5LXRpdGxlPkFtIEogRXBpZGVtaW9sPC9zZWNvbmRhcnktdGl0bGU+PC90aXRsZXM+
PHBlcmlvZGljYWw+PGZ1bGwtdGl0bGU+QW0gSiBFcGlkZW1pb2w8L2Z1bGwtdGl0bGU+PC9wZXJp
b2RpY2FsPjxwYWdlcz4yOTAtMTwvcGFnZXM+PHZvbHVtZT4xODE8L3ZvbHVtZT48bnVtYmVyPjQ8
L251bWJlcj48a2V5d29yZHM+PGtleXdvcmQ+Q29yb25hcnkgRGlzZWFzZS8qZGlhZ25vc2lzLypn
ZW5ldGljczwva2V5d29yZD48a2V5d29yZD5HZW5ldGljIFBsZWlvdHJvcHkvKmdlbmV0aWNzPC9r
ZXl3b3JkPjxrZXl3b3JkPkh1bWFuczwva2V5d29yZD48a2V5d29yZD4qTWVuZGVsaWFuIFJhbmRv
bWl6YXRpb24gQW5hbHlzaXM8L2tleXdvcmQ+PGtleXdvcmQ+VHJpZ2x5Y2VyaWRlcy8qYmxvb2Q8
L2tleXdvcmQ+PC9rZXl3b3Jkcz48ZGF0ZXM+PHllYXI+MjAxNTwveWVhcj48cHViLWRhdGVzPjxk
YXRlPkZlYiAxNTwvZGF0ZT48L3B1Yi1kYXRlcz48L2RhdGVzPjxpc2JuPjE0NzYtNjI1NiAoRWxl
Y3Ryb25pYykmI3hEOzAwMDItOTI2MiAoTGlua2luZyk8L2lzYm4+PGFjY2Vzc2lvbi1udW0+MjU2
NjAwODE8L2FjY2Vzc2lvbi1udW0+PHVybHM+PHJlbGF0ZWQtdXJscz48dXJsPmh0dHBzOi8vd3d3
Lm5jYmkubmxtLm5paC5nb3YvcHVibWVkLzI1NjYwMDgxPC91cmw+PC9yZWxhdGVkLXVybHM+PC91
cmxzPjxlbGVjdHJvbmljLXJlc291cmNlLW51bT4xMC4xMDkzL2FqZS9rd3YwMTc8L2VsZWN0cm9u
aWMtcmVzb3VyY2UtbnVtPjwvcmVjb3JkPjwvQ2l0ZT48Q2l0ZT48QXV0aG9yPkJ1cmdlc3M8L0F1
dGhvcj48WWVhcj4yMDE0PC9ZZWFyPjxSZWNOdW0+NjMxPC9SZWNOdW0+PHJlY29yZD48cmVjLW51
bWJlcj42MzE8L3JlYy1udW1iZXI+PGZvcmVpZ24ta2V5cz48a2V5IGFwcD0iRU4iIGRiLWlkPSJw
dzVkcHpmNWRzeGYwbGV2dnh3NXgwOWF2MjJhZHM1ZmQwdjkiIHRpbWVzdGFtcD0iMTU2NjI5NDM2
MyI+NjMxPC9rZXk+PC9mb3JlaWduLWtleXM+PHJlZi10eXBlIG5hbWU9IkpvdXJuYWwgQXJ0aWNs
ZSI+MTc8L3JlZi10eXBlPjxjb250cmlidXRvcnM+PGF1dGhvcnM+PGF1dGhvcj5CdXJnZXNzLCBT
LjwvYXV0aG9yPjxhdXRob3I+RnJlaXRhZywgRC4gRi48L2F1dGhvcj48YXV0aG9yPktoYW4sIEgu
PC9hdXRob3I+PGF1dGhvcj5Hb3JtYW4sIEQuIE4uPC9hdXRob3I+PGF1dGhvcj5UaG9tcHNvbiwg
Uy4gRy48L2F1dGhvcj48L2F1dGhvcnM+PC9jb250cmlidXRvcnM+PGF1dGgtYWRkcmVzcz5DYXJk
aW92YXNjdWxhciBFcGlkZW1pb2xvZ3kgVW5pdCwgRGVwYXJ0bWVudCBvZiBQdWJsaWMgSGVhbHRo
IGFuZCBQcmltYXJ5IENhcmUsIFVuaXZlcnNpdHkgb2YgQ2FtYnJpZGdlLCBDYW1icmlkZ2UsIENh
bWJyaWRnZXNoaXJlLCBVbml0ZWQgS2luZ2RvbS48L2F1dGgtYWRkcmVzcz48dGl0bGVzPjx0aXRs
ZT5Vc2luZyBtdWx0aXZhcmlhYmxlIE1lbmRlbGlhbiByYW5kb21pemF0aW9uIHRvIGRpc2VudGFu
Z2xlIHRoZSBjYXVzYWwgZWZmZWN0cyBvZiBsaXBpZCBmcmFjdGlvbnM8L3RpdGxlPjxzZWNvbmRh
cnktdGl0bGU+UExvUyBPbmU8L3NlY29uZGFyeS10aXRsZT48L3RpdGxlcz48cGVyaW9kaWNhbD48
ZnVsbC10aXRsZT5QTG9TIE9uZTwvZnVsbC10aXRsZT48L3BlcmlvZGljYWw+PHBhZ2VzPmUxMDg4
OTE8L3BhZ2VzPjx2b2x1bWU+OTwvdm9sdW1lPjxudW1iZXI+MTA8L251bWJlcj48a2V5d29yZHM+
PGtleXdvcmQ+Q2hvbGVzdGVyb2wsIEhETC9ibG9vZC9nZW5ldGljczwva2V5d29yZD48a2V5d29y
ZD5DaG9sZXN0ZXJvbCwgTERML2Jsb29kL2dlbmV0aWNzPC9rZXl3b3JkPjxrZXl3b3JkPkNvcm9u
YXJ5IEFydGVyeSBEaXNlYXNlL2Jsb29kLyplcGlkZW1pb2xvZ3kvKmdlbmV0aWNzPC9rZXl3b3Jk
PjxrZXl3b3JkPkdlbmV0aWMgVmFyaWF0aW9uPC9rZXl3b3JkPjxrZXl3b3JkPkh1bWFuczwva2V5
d29yZD48a2V5d29yZD4qTWVuZGVsaWFuIFJhbmRvbWl6YXRpb24gQW5hbHlzaXM8L2tleXdvcmQ+
PGtleXdvcmQ+UmlzayBGYWN0b3JzPC9rZXl3b3JkPjxrZXl3b3JkPlRyaWdseWNlcmlkZXMvYmxv
b2QvZ2VuZXRpY3M8L2tleXdvcmQ+PC9rZXl3b3Jkcz48ZGF0ZXM+PHllYXI+MjAxNDwveWVhcj48
L2RhdGVzPjxpc2JuPjE5MzItNjIwMyAoRWxlY3Ryb25pYykmI3hEOzE5MzItNjIwMyAoTGlua2lu
Zyk8L2lzYm4+PGFjY2Vzc2lvbi1udW0+MjUzMDI0OTY8L2FjY2Vzc2lvbi1udW0+PHVybHM+PHJl
bGF0ZWQtdXJscz48dXJsPmh0dHBzOi8vd3d3Lm5jYmkubmxtLm5paC5nb3YvcHVibWVkLzI1MzAy
NDk2PC91cmw+PC9yZWxhdGVkLXVybHM+PC91cmxzPjxjdXN0b20yPlBNQzQxOTM3NDY8L2N1c3Rv
bTI+PGVsZWN0cm9uaWMtcmVzb3VyY2UtbnVtPjEwLjEzNzEvam91cm5hbC5wb25lLjAxMDg4OTE8
L2VsZWN0cm9uaWMtcmVzb3VyY2UtbnVtPjwvcmVjb3JkPjwvQ2l0ZT48L0VuZE5vdGU+AG==
</w:fldData>
        </w:fldChar>
      </w:r>
      <w:r w:rsidR="00832B9B">
        <w:rPr>
          <w:lang w:val="en-US"/>
        </w:rPr>
        <w:instrText xml:space="preserve"> ADDIN EN.CITE </w:instrText>
      </w:r>
      <w:r w:rsidR="00832B9B">
        <w:rPr>
          <w:lang w:val="en-US"/>
        </w:rPr>
        <w:fldChar w:fldCharType="begin">
          <w:fldData xml:space="preserve">PEVuZE5vdGU+PENpdGU+PEF1dGhvcj5CdXJnZXNzPC9BdXRob3I+PFllYXI+MjAxNTwvWWVhcj48
UmVjTnVtPjEwMzwvUmVjTnVtPjxEaXNwbGF5VGV4dD48c3R5bGUgZmFjZT0ic3VwZXJzY3JpcHQi
PjEyLCAxMzwvc3R5bGU+PC9EaXNwbGF5VGV4dD48cmVjb3JkPjxyZWMtbnVtYmVyPjEwMzwvcmVj
LW51bWJlcj48Zm9yZWlnbi1rZXlzPjxrZXkgYXBwPSJFTiIgZGItaWQ9InB3NWRwemY1ZHN4ZjBs
ZXZ2eHc1eDA5YXYyMmFkczVmZDB2OSIgdGltZXN0YW1wPSIxNTIxNTQ5Mjk1Ij4xMDM8L2tleT48
L2ZvcmVpZ24ta2V5cz48cmVmLXR5cGUgbmFtZT0iSm91cm5hbCBBcnRpY2xlIj4xNzwvcmVmLXR5
cGU+PGNvbnRyaWJ1dG9ycz48YXV0aG9ycz48YXV0aG9yPkJ1cmdlc3MsIFMuPC9hdXRob3I+PGF1
dGhvcj5EdWRicmlkZ2UsIEYuPC9hdXRob3I+PGF1dGhvcj5UaG9tcHNvbiwgUy4gRy48L2F1dGhv
cj48L2F1dGhvcnM+PC9jb250cmlidXRvcnM+PGF1dGgtYWRkcmVzcz5EZXBhcnRtZW50IG9mIFB1
YmxpYyBIZWFsdGggYW5kIFByaW1hcnkgQ2FyZSwgU2Nob29sIG9mIENsaW5pY2FsIE1lZGljaW5l
LCBVbml2ZXJzaXR5IG9mIENhbWJyaWRnZSwgQ2FtYnJpZGdlLCBVbml0ZWQgS2luZ2RvbS4mI3hE
O0RlcGFydG1lbnQgb2YgTm9uLUNvbW11bmljYWJsZSBEaXNlYXNlIEVwaWRlbWlvbG9neSwgTG9u
ZG9uIFNjaG9vbCBvZiBIeWdpZW5lIGFuZCBUcm9waWNhbCBNZWRpY2luZSwgTG9uZG9uLCBVbml0
ZWQgS2luZ2RvbS48L2F1dGgtYWRkcmVzcz48dGl0bGVzPjx0aXRsZT5SZTogJnF1b3Q7TXVsdGl2
YXJpYWJsZSBNZW5kZWxpYW4gcmFuZG9taXphdGlvbjogdGhlIHVzZSBvZiBwbGVpb3Ryb3BpYyBn
ZW5ldGljIHZhcmlhbnRzIHRvIGVzdGltYXRlIGNhdXNhbCBlZmZlY3RzJnF1b3Q7PC90aXRsZT48
c2Vjb25kYXJ5LXRpdGxlPkFtIEogRXBpZGVtaW9sPC9zZWNvbmRhcnktdGl0bGU+PC90aXRsZXM+
PHBlcmlvZGljYWw+PGZ1bGwtdGl0bGU+QW0gSiBFcGlkZW1pb2w8L2Z1bGwtdGl0bGU+PC9wZXJp
b2RpY2FsPjxwYWdlcz4yOTAtMTwvcGFnZXM+PHZvbHVtZT4xODE8L3ZvbHVtZT48bnVtYmVyPjQ8
L251bWJlcj48a2V5d29yZHM+PGtleXdvcmQ+Q29yb25hcnkgRGlzZWFzZS8qZGlhZ25vc2lzLypn
ZW5ldGljczwva2V5d29yZD48a2V5d29yZD5HZW5ldGljIFBsZWlvdHJvcHkvKmdlbmV0aWNzPC9r
ZXl3b3JkPjxrZXl3b3JkPkh1bWFuczwva2V5d29yZD48a2V5d29yZD4qTWVuZGVsaWFuIFJhbmRv
bWl6YXRpb24gQW5hbHlzaXM8L2tleXdvcmQ+PGtleXdvcmQ+VHJpZ2x5Y2VyaWRlcy8qYmxvb2Q8
L2tleXdvcmQ+PC9rZXl3b3Jkcz48ZGF0ZXM+PHllYXI+MjAxNTwveWVhcj48cHViLWRhdGVzPjxk
YXRlPkZlYiAxNTwvZGF0ZT48L3B1Yi1kYXRlcz48L2RhdGVzPjxpc2JuPjE0NzYtNjI1NiAoRWxl
Y3Ryb25pYykmI3hEOzAwMDItOTI2MiAoTGlua2luZyk8L2lzYm4+PGFjY2Vzc2lvbi1udW0+MjU2
NjAwODE8L2FjY2Vzc2lvbi1udW0+PHVybHM+PHJlbGF0ZWQtdXJscz48dXJsPmh0dHBzOi8vd3d3
Lm5jYmkubmxtLm5paC5nb3YvcHVibWVkLzI1NjYwMDgxPC91cmw+PC9yZWxhdGVkLXVybHM+PC91
cmxzPjxlbGVjdHJvbmljLXJlc291cmNlLW51bT4xMC4xMDkzL2FqZS9rd3YwMTc8L2VsZWN0cm9u
aWMtcmVzb3VyY2UtbnVtPjwvcmVjb3JkPjwvQ2l0ZT48Q2l0ZT48QXV0aG9yPkJ1cmdlc3M8L0F1
dGhvcj48WWVhcj4yMDE0PC9ZZWFyPjxSZWNOdW0+NjMxPC9SZWNOdW0+PHJlY29yZD48cmVjLW51
bWJlcj42MzE8L3JlYy1udW1iZXI+PGZvcmVpZ24ta2V5cz48a2V5IGFwcD0iRU4iIGRiLWlkPSJw
dzVkcHpmNWRzeGYwbGV2dnh3NXgwOWF2MjJhZHM1ZmQwdjkiIHRpbWVzdGFtcD0iMTU2NjI5NDM2
MyI+NjMxPC9rZXk+PC9mb3JlaWduLWtleXM+PHJlZi10eXBlIG5hbWU9IkpvdXJuYWwgQXJ0aWNs
ZSI+MTc8L3JlZi10eXBlPjxjb250cmlidXRvcnM+PGF1dGhvcnM+PGF1dGhvcj5CdXJnZXNzLCBT
LjwvYXV0aG9yPjxhdXRob3I+RnJlaXRhZywgRC4gRi48L2F1dGhvcj48YXV0aG9yPktoYW4sIEgu
PC9hdXRob3I+PGF1dGhvcj5Hb3JtYW4sIEQuIE4uPC9hdXRob3I+PGF1dGhvcj5UaG9tcHNvbiwg
Uy4gRy48L2F1dGhvcj48L2F1dGhvcnM+PC9jb250cmlidXRvcnM+PGF1dGgtYWRkcmVzcz5DYXJk
aW92YXNjdWxhciBFcGlkZW1pb2xvZ3kgVW5pdCwgRGVwYXJ0bWVudCBvZiBQdWJsaWMgSGVhbHRo
IGFuZCBQcmltYXJ5IENhcmUsIFVuaXZlcnNpdHkgb2YgQ2FtYnJpZGdlLCBDYW1icmlkZ2UsIENh
bWJyaWRnZXNoaXJlLCBVbml0ZWQgS2luZ2RvbS48L2F1dGgtYWRkcmVzcz48dGl0bGVzPjx0aXRs
ZT5Vc2luZyBtdWx0aXZhcmlhYmxlIE1lbmRlbGlhbiByYW5kb21pemF0aW9uIHRvIGRpc2VudGFu
Z2xlIHRoZSBjYXVzYWwgZWZmZWN0cyBvZiBsaXBpZCBmcmFjdGlvbnM8L3RpdGxlPjxzZWNvbmRh
cnktdGl0bGU+UExvUyBPbmU8L3NlY29uZGFyeS10aXRsZT48L3RpdGxlcz48cGVyaW9kaWNhbD48
ZnVsbC10aXRsZT5QTG9TIE9uZTwvZnVsbC10aXRsZT48L3BlcmlvZGljYWw+PHBhZ2VzPmUxMDg4
OTE8L3BhZ2VzPjx2b2x1bWU+OTwvdm9sdW1lPjxudW1iZXI+MTA8L251bWJlcj48a2V5d29yZHM+
PGtleXdvcmQ+Q2hvbGVzdGVyb2wsIEhETC9ibG9vZC9nZW5ldGljczwva2V5d29yZD48a2V5d29y
ZD5DaG9sZXN0ZXJvbCwgTERML2Jsb29kL2dlbmV0aWNzPC9rZXl3b3JkPjxrZXl3b3JkPkNvcm9u
YXJ5IEFydGVyeSBEaXNlYXNlL2Jsb29kLyplcGlkZW1pb2xvZ3kvKmdlbmV0aWNzPC9rZXl3b3Jk
PjxrZXl3b3JkPkdlbmV0aWMgVmFyaWF0aW9uPC9rZXl3b3JkPjxrZXl3b3JkPkh1bWFuczwva2V5
d29yZD48a2V5d29yZD4qTWVuZGVsaWFuIFJhbmRvbWl6YXRpb24gQW5hbHlzaXM8L2tleXdvcmQ+
PGtleXdvcmQ+UmlzayBGYWN0b3JzPC9rZXl3b3JkPjxrZXl3b3JkPlRyaWdseWNlcmlkZXMvYmxv
b2QvZ2VuZXRpY3M8L2tleXdvcmQ+PC9rZXl3b3Jkcz48ZGF0ZXM+PHllYXI+MjAxNDwveWVhcj48
L2RhdGVzPjxpc2JuPjE5MzItNjIwMyAoRWxlY3Ryb25pYykmI3hEOzE5MzItNjIwMyAoTGlua2lu
Zyk8L2lzYm4+PGFjY2Vzc2lvbi1udW0+MjUzMDI0OTY8L2FjY2Vzc2lvbi1udW0+PHVybHM+PHJl
bGF0ZWQtdXJscz48dXJsPmh0dHBzOi8vd3d3Lm5jYmkubmxtLm5paC5nb3YvcHVibWVkLzI1MzAy
NDk2PC91cmw+PC9yZWxhdGVkLXVybHM+PC91cmxzPjxjdXN0b20yPlBNQzQxOTM3NDY8L2N1c3Rv
bTI+PGVsZWN0cm9uaWMtcmVzb3VyY2UtbnVtPjEwLjEzNzEvam91cm5hbC5wb25lLjAxMDg4OTE8
L2VsZWN0cm9uaWMtcmVzb3VyY2UtbnVtPjwvcmVjb3JkPjwvQ2l0ZT48L0VuZE5vdGU+AG==
</w:fldData>
        </w:fldChar>
      </w:r>
      <w:r w:rsidR="00832B9B">
        <w:rPr>
          <w:lang w:val="en-US"/>
        </w:rPr>
        <w:instrText xml:space="preserve"> ADDIN EN.CITE.DATA </w:instrText>
      </w:r>
      <w:r w:rsidR="00832B9B">
        <w:rPr>
          <w:lang w:val="en-US"/>
        </w:rPr>
      </w:r>
      <w:r w:rsidR="00832B9B">
        <w:rPr>
          <w:lang w:val="en-US"/>
        </w:rPr>
        <w:fldChar w:fldCharType="end"/>
      </w:r>
      <w:r w:rsidR="00247A3A" w:rsidRPr="00D10F45">
        <w:rPr>
          <w:lang w:val="en-US"/>
        </w:rPr>
      </w:r>
      <w:r w:rsidR="00247A3A" w:rsidRPr="00D10F45">
        <w:rPr>
          <w:lang w:val="en-US"/>
        </w:rPr>
        <w:fldChar w:fldCharType="separate"/>
      </w:r>
      <w:r w:rsidR="00832B9B" w:rsidRPr="00832B9B">
        <w:rPr>
          <w:noProof/>
          <w:vertAlign w:val="superscript"/>
          <w:lang w:val="en-US"/>
        </w:rPr>
        <w:t>12, 13</w:t>
      </w:r>
      <w:r w:rsidR="00247A3A" w:rsidRPr="00D10F45">
        <w:rPr>
          <w:lang w:val="en-US"/>
        </w:rPr>
        <w:fldChar w:fldCharType="end"/>
      </w:r>
      <w:r w:rsidR="00247A3A" w:rsidRPr="00D10F45">
        <w:rPr>
          <w:lang w:val="en-US"/>
        </w:rPr>
        <w:t xml:space="preserve">. </w:t>
      </w:r>
    </w:p>
    <w:p w:rsidR="00DC1890" w:rsidRPr="00D10F45" w:rsidRDefault="000E0D44" w:rsidP="00E201AF">
      <w:pPr>
        <w:spacing w:line="240" w:lineRule="auto"/>
        <w:rPr>
          <w:lang w:val="en-US"/>
        </w:rPr>
      </w:pPr>
      <w:r w:rsidRPr="00D10F45">
        <w:rPr>
          <w:lang w:val="en-US"/>
        </w:rPr>
        <w:t>All these MR sensitivity analyses were used to explore the robustness of the main IVW analysis, and as such no statistical significance thresholds were set for them, but rather the presence of consistent MR estimates was explored. The contamination-mixture, IVW and median MR analyses were performed using the MendelianRandomization R package</w:t>
      </w:r>
      <w:r w:rsidRPr="00D10F45">
        <w:rPr>
          <w:lang w:val="en-US"/>
        </w:rPr>
        <w:fldChar w:fldCharType="begin"/>
      </w:r>
      <w:r w:rsidR="00832B9B">
        <w:rPr>
          <w:lang w:val="en-US"/>
        </w:rPr>
        <w:instrText xml:space="preserve"> ADDIN EN.CITE &lt;EndNote&gt;&lt;Cite&gt;&lt;Author&gt;Yavorska&lt;/Author&gt;&lt;Year&gt;2017&lt;/Year&gt;&lt;RecNum&gt;386&lt;/RecNum&gt;&lt;DisplayText&gt;&lt;style face="superscript"&gt;14&lt;/style&gt;&lt;/DisplayText&gt;&lt;record&gt;&lt;rec-number&gt;386&lt;/rec-number&gt;&lt;foreign-keys&gt;&lt;key app="EN" db-id="pw5dpzf5dsxf0levvxw5x09av22ads5fd0v9" timestamp="1557404450"&gt;386&lt;/key&gt;&lt;/foreign-keys&gt;&lt;ref-type name="Journal Article"&gt;17&lt;/ref-type&gt;&lt;contributors&gt;&lt;authors&gt;&lt;author&gt;Yavorska, O. O.&lt;/author&gt;&lt;author&gt;Burgess, S.&lt;/author&gt;&lt;/authors&gt;&lt;/contributors&gt;&lt;auth-address&gt;Univ Cambridge, Newnham Coll, Cambridge, England&amp;#xD;Univ Cambridge, Dept Publ Hlth &amp;amp; Primary Care, Cambridge, England&lt;/auth-address&gt;&lt;titles&gt;&lt;title&gt;MendelianRandomization: an R package for performing Mendelian randomization analyses using summarized data&lt;/title&gt;&lt;secondary-title&gt;Int J Epidemiol&lt;/secondary-title&gt;&lt;alt-title&gt;Int J Epidemiol&lt;/alt-title&gt;&lt;/titles&gt;&lt;periodical&gt;&lt;full-title&gt;Int J Epidemiol&lt;/full-title&gt;&lt;abbr-1&gt;Int J Epidemiol&lt;/abbr-1&gt;&lt;/periodical&gt;&lt;alt-periodical&gt;&lt;full-title&gt;Int J Epidemiol&lt;/full-title&gt;&lt;abbr-1&gt;Int J Epidemiol&lt;/abbr-1&gt;&lt;/alt-periodical&gt;&lt;pages&gt;1734-1739&lt;/pages&gt;&lt;volume&gt;46&lt;/volume&gt;&lt;number&gt;6&lt;/number&gt;&lt;keywords&gt;&lt;keyword&gt;mendelian randomization&lt;/keyword&gt;&lt;keyword&gt;instrumental variable&lt;/keyword&gt;&lt;keyword&gt;causal inference&lt;/keyword&gt;&lt;keyword&gt;summarized data&lt;/keyword&gt;&lt;keyword&gt;two-sample&lt;/keyword&gt;&lt;keyword&gt;data parasite&lt;/keyword&gt;&lt;keyword&gt;pleiotropic genetic-variants&lt;/keyword&gt;&lt;keyword&gt;disease&lt;/keyword&gt;&lt;keyword&gt;associations&lt;/keyword&gt;&lt;keyword&gt;risk&lt;/keyword&gt;&lt;/keywords&gt;&lt;dates&gt;&lt;year&gt;2017&lt;/year&gt;&lt;pub-dates&gt;&lt;date&gt;Dec&lt;/date&gt;&lt;/pub-dates&gt;&lt;/dates&gt;&lt;isbn&gt;0300-5771&lt;/isbn&gt;&lt;accession-num&gt;WOS:000417745100003&lt;/accession-num&gt;&lt;urls&gt;&lt;related-urls&gt;&lt;url&gt;&amp;lt;Go to ISI&amp;gt;://WOS:000417745100003&lt;/url&gt;&lt;/related-urls&gt;&lt;/urls&gt;&lt;electronic-resource-num&gt;10.1093/ije/dyx034&lt;/electronic-resource-num&gt;&lt;language&gt;English&lt;/language&gt;&lt;/record&gt;&lt;/Cite&gt;&lt;/EndNote&gt;</w:instrText>
      </w:r>
      <w:r w:rsidRPr="00D10F45">
        <w:rPr>
          <w:lang w:val="en-US"/>
        </w:rPr>
        <w:fldChar w:fldCharType="separate"/>
      </w:r>
      <w:r w:rsidR="00832B9B" w:rsidRPr="00832B9B">
        <w:rPr>
          <w:noProof/>
          <w:vertAlign w:val="superscript"/>
          <w:lang w:val="en-US"/>
        </w:rPr>
        <w:t>14</w:t>
      </w:r>
      <w:r w:rsidRPr="00D10F45">
        <w:rPr>
          <w:lang w:val="en-US"/>
        </w:rPr>
        <w:fldChar w:fldCharType="end"/>
      </w:r>
      <w:r w:rsidRPr="00D10F45">
        <w:rPr>
          <w:lang w:val="en-US"/>
        </w:rPr>
        <w:t>, and PRESSO was performed using MRPRESSO R package</w:t>
      </w:r>
      <w:r w:rsidRPr="00D10F45">
        <w:rPr>
          <w:lang w:val="en-US"/>
        </w:rPr>
        <w:fldChar w:fldCharType="begin">
          <w:fldData xml:space="preserve">PEVuZE5vdGU+PENpdGU+PEF1dGhvcj5WZXJiYW5jazwvQXV0aG9yPjxZZWFyPjIwMTg8L1llYXI+
PFJlY051bT4xMzQ8L1JlY051bT48RGlzcGxheVRleHQ+PHN0eWxlIGZhY2U9InN1cGVyc2NyaXB0
Ij41PC9zdHlsZT48L0Rpc3BsYXlUZXh0PjxyZWNvcmQ+PHJlYy1udW1iZXI+MTM0PC9yZWMtbnVt
YmVyPjxmb3JlaWduLWtleXM+PGtleSBhcHA9IkVOIiBkYi1pZD0icHc1ZHB6ZjVkc3hmMGxldnZ4
dzV4MDlhdjIyYWRzNWZkMHY5IiB0aW1lc3RhbXA9IjE1MzEzMTQ0NDUiPjEzNDwva2V5PjwvZm9y
ZWlnbi1rZXlzPjxyZWYtdHlwZSBuYW1lPSJKb3VybmFsIEFydGljbGUiPjE3PC9yZWYtdHlwZT48
Y29udHJpYnV0b3JzPjxhdXRob3JzPjxhdXRob3I+VmVyYmFuY2ssIE0uPC9hdXRob3I+PGF1dGhv
cj5DaGVuLCBDLiBZLjwvYXV0aG9yPjxhdXRob3I+TmVhbGUsIEIuPC9hdXRob3I+PGF1dGhvcj5E
bywgUi48L2F1dGhvcj48L2F1dGhvcnM+PC9jb250cmlidXRvcnM+PGF1dGgtYWRkcmVzcz5UaGUg
Q2hhcmxlcyBCcm9uZm1hbiBJbnN0aXR1dGUgZm9yIFBlcnNvbmFsaXplZCBNZWRpY2luZSwgSWNh
aG4gU2Nob29sIG9mIE1lZGljaW5lIGF0IE1vdW50IFNpbmFpLCBOZXcgWW9yaywgTlksIFVTQS4m
I3hEO1RoZSBJY2FobiBJbnN0aXR1dGUgZm9yIEdlbm9taWNzIGFuZCBNdWx0aXNjYWxlIEJpb2xv
Z3ksIEljYWhuIFNjaG9vbCBvZiBNZWRpY2luZSBhdCBNb3VudCBTaW5haSwgTmV3IFlvcmssIE5Z
LCBVU0EuJiN4RDtEZXBhcnRtZW50IG9mIEdlbmV0aWNzIGFuZCBHZW5vbWljIFNjaWVuY2VzLCBJ
Y2FobiBTY2hvb2wgb2YgTWVkaWNpbmUgYXQgTW91bnQgU2luYWksIE5ldyBZb3JrLCBOWSwgVVNB
LiYjeEQ7QW5hbHl0aWMgYW5kIFRyYW5zbGF0aW9uYWwgR2VuZXRpY3MgVW5pdCwgTWFzc2FjaHVz
ZXR0cyBHZW5lcmFsIEhvc3BpdGFsLCBCb3N0b24sIE1BLCBVU0EuJiN4RDtQcm9ncmFtIGluIE1l
ZGljYWwgYW5kIFBvcHVsYXRpb24gR2VuZXRpY3MsIEJyb2FkIEluc3RpdHV0ZSwgQ2FtYnJpZGdl
LCBNQSwgVVNBLiYjeEQ7U3RhbmxleSBDZW50ZXIgZm9yIFBzeWNoaWF0cmljIFJlc2VhcmNoLCBC
cm9hZCBJbnN0aXR1dGUsIENhbWJyaWRnZSwgTUEsIFVTQS4mI3hEO0FuYWx5dGljIGFuZCBUcmFu
c2xhdGlvbmFsIEdlbmV0aWNzIFVuaXQsIE1hc3NhY2h1c2V0dHMgR2VuZXJhbCBIb3NwaXRhbCwg
Qm9zdG9uLCBNQSwgVVNBLiBibmVhbGVAYnJvYWRpbnN0aXR1dGUub3JnLiYjeEQ7UHJvZ3JhbSBp
biBNZWRpY2FsIGFuZCBQb3B1bGF0aW9uIEdlbmV0aWNzLCBCcm9hZCBJbnN0aXR1dGUsIENhbWJy
aWRnZSwgTUEsIFVTQS4gYm5lYWxlQGJyb2FkaW5zdGl0dXRlLm9yZy4mI3hEO1N0YW5sZXkgQ2Vu
dGVyIGZvciBQc3ljaGlhdHJpYyBSZXNlYXJjaCwgQnJvYWQgSW5zdGl0dXRlLCBDYW1icmlkZ2Us
IE1BLCBVU0EuIGJuZWFsZUBicm9hZGluc3RpdHV0ZS5vcmcuJiN4RDtUaGUgQ2hhcmxlcyBCcm9u
Zm1hbiBJbnN0aXR1dGUgZm9yIFBlcnNvbmFsaXplZCBNZWRpY2luZSwgSWNhaG4gU2Nob29sIG9m
IE1lZGljaW5lIGF0IE1vdW50IFNpbmFpLCBOZXcgWW9yaywgTlksIFVTQS4gcm9uLmRvQG1zc20u
ZWR1LiYjeEQ7VGhlIEljYWhuIEluc3RpdHV0ZSBmb3IgR2Vub21pY3MgYW5kIE11bHRpc2NhbGUg
QmlvbG9neSwgSWNhaG4gU2Nob29sIG9mIE1lZGljaW5lIGF0IE1vdW50IFNpbmFpLCBOZXcgWW9y
aywgTlksIFVTQS4gcm9uLmRvQG1zc20uZWR1LiYjeEQ7RGVwYXJ0bWVudCBvZiBHZW5ldGljcyBh
bmQgR2Vub21pYyBTY2llbmNlcywgSWNhaG4gU2Nob29sIG9mIE1lZGljaW5lIGF0IE1vdW50IFNp
bmFpLCBOZXcgWW9yaywgTlksIFVTQS4gcm9uLmRvQG1zc20uZWR1LjwvYXV0aC1hZGRyZXNzPjx0
aXRsZXM+PHRpdGxlPkRldGVjdGlvbiBvZiB3aWRlc3ByZWFkIGhvcml6b250YWwgcGxlaW90cm9w
eSBpbiBjYXVzYWwgcmVsYXRpb25zaGlwcyBpbmZlcnJlZCBmcm9tIE1lbmRlbGlhbiByYW5kb21p
emF0aW9uIGJldHdlZW4gY29tcGxleCB0cmFpdHMgYW5kIGRpc2Vhc2VzPC90aXRsZT48c2Vjb25k
YXJ5LXRpdGxlPk5hdCBHZW5ldDwvc2Vjb25kYXJ5LXRpdGxlPjwvdGl0bGVzPjxwZXJpb2RpY2Fs
PjxmdWxsLXRpdGxlPk5hdCBHZW5ldDwvZnVsbC10aXRsZT48L3BlcmlvZGljYWw+PHBhZ2VzPjY5
My02OTg8L3BhZ2VzPjx2b2x1bWU+NTA8L3ZvbHVtZT48bnVtYmVyPjU8L251bWJlcj48ZGF0ZXM+
PHllYXI+MjAxODwveWVhcj48cHViLWRhdGVzPjxkYXRlPk1heTwvZGF0ZT48L3B1Yi1kYXRlcz48
L2RhdGVzPjxpc2JuPjE1NDYtMTcxOCAoRWxlY3Ryb25pYykmI3hEOzEwNjEtNDAzNiAoTGlua2lu
Zyk8L2lzYm4+PGFjY2Vzc2lvbi1udW0+Mjk2ODYzODc8L2FjY2Vzc2lvbi1udW0+PHVybHM+PHJl
bGF0ZWQtdXJscz48dXJsPmh0dHBzOi8vd3d3Lm5jYmkubmxtLm5paC5nb3YvcHVibWVkLzI5Njg2
Mzg3PC91cmw+PC9yZWxhdGVkLXVybHM+PC91cmxzPjxlbGVjdHJvbmljLXJlc291cmNlLW51bT4x
MC4xMDM4L3M0MTU4OC0wMTgtMDA5OS03PC9lbGVjdHJvbmljLXJlc291cmNlLW51bT48L3JlY29y
ZD48L0NpdGU+PC9FbmROb3RlPn==
</w:fldData>
        </w:fldChar>
      </w:r>
      <w:r w:rsidR="00832B9B">
        <w:rPr>
          <w:lang w:val="en-US"/>
        </w:rPr>
        <w:instrText xml:space="preserve"> ADDIN EN.CITE </w:instrText>
      </w:r>
      <w:r w:rsidR="00832B9B">
        <w:rPr>
          <w:lang w:val="en-US"/>
        </w:rPr>
        <w:fldChar w:fldCharType="begin">
          <w:fldData xml:space="preserve">PEVuZE5vdGU+PENpdGU+PEF1dGhvcj5WZXJiYW5jazwvQXV0aG9yPjxZZWFyPjIwMTg8L1llYXI+
PFJlY051bT4xMzQ8L1JlY051bT48RGlzcGxheVRleHQ+PHN0eWxlIGZhY2U9InN1cGVyc2NyaXB0
Ij41PC9zdHlsZT48L0Rpc3BsYXlUZXh0PjxyZWNvcmQ+PHJlYy1udW1iZXI+MTM0PC9yZWMtbnVt
YmVyPjxmb3JlaWduLWtleXM+PGtleSBhcHA9IkVOIiBkYi1pZD0icHc1ZHB6ZjVkc3hmMGxldnZ4
dzV4MDlhdjIyYWRzNWZkMHY5IiB0aW1lc3RhbXA9IjE1MzEzMTQ0NDUiPjEzNDwva2V5PjwvZm9y
ZWlnbi1rZXlzPjxyZWYtdHlwZSBuYW1lPSJKb3VybmFsIEFydGljbGUiPjE3PC9yZWYtdHlwZT48
Y29udHJpYnV0b3JzPjxhdXRob3JzPjxhdXRob3I+VmVyYmFuY2ssIE0uPC9hdXRob3I+PGF1dGhv
cj5DaGVuLCBDLiBZLjwvYXV0aG9yPjxhdXRob3I+TmVhbGUsIEIuPC9hdXRob3I+PGF1dGhvcj5E
bywgUi48L2F1dGhvcj48L2F1dGhvcnM+PC9jb250cmlidXRvcnM+PGF1dGgtYWRkcmVzcz5UaGUg
Q2hhcmxlcyBCcm9uZm1hbiBJbnN0aXR1dGUgZm9yIFBlcnNvbmFsaXplZCBNZWRpY2luZSwgSWNh
aG4gU2Nob29sIG9mIE1lZGljaW5lIGF0IE1vdW50IFNpbmFpLCBOZXcgWW9yaywgTlksIFVTQS4m
I3hEO1RoZSBJY2FobiBJbnN0aXR1dGUgZm9yIEdlbm9taWNzIGFuZCBNdWx0aXNjYWxlIEJpb2xv
Z3ksIEljYWhuIFNjaG9vbCBvZiBNZWRpY2luZSBhdCBNb3VudCBTaW5haSwgTmV3IFlvcmssIE5Z
LCBVU0EuJiN4RDtEZXBhcnRtZW50IG9mIEdlbmV0aWNzIGFuZCBHZW5vbWljIFNjaWVuY2VzLCBJ
Y2FobiBTY2hvb2wgb2YgTWVkaWNpbmUgYXQgTW91bnQgU2luYWksIE5ldyBZb3JrLCBOWSwgVVNB
LiYjeEQ7QW5hbHl0aWMgYW5kIFRyYW5zbGF0aW9uYWwgR2VuZXRpY3MgVW5pdCwgTWFzc2FjaHVz
ZXR0cyBHZW5lcmFsIEhvc3BpdGFsLCBCb3N0b24sIE1BLCBVU0EuJiN4RDtQcm9ncmFtIGluIE1l
ZGljYWwgYW5kIFBvcHVsYXRpb24gR2VuZXRpY3MsIEJyb2FkIEluc3RpdHV0ZSwgQ2FtYnJpZGdl
LCBNQSwgVVNBLiYjeEQ7U3RhbmxleSBDZW50ZXIgZm9yIFBzeWNoaWF0cmljIFJlc2VhcmNoLCBC
cm9hZCBJbnN0aXR1dGUsIENhbWJyaWRnZSwgTUEsIFVTQS4mI3hEO0FuYWx5dGljIGFuZCBUcmFu
c2xhdGlvbmFsIEdlbmV0aWNzIFVuaXQsIE1hc3NhY2h1c2V0dHMgR2VuZXJhbCBIb3NwaXRhbCwg
Qm9zdG9uLCBNQSwgVVNBLiBibmVhbGVAYnJvYWRpbnN0aXR1dGUub3JnLiYjeEQ7UHJvZ3JhbSBp
biBNZWRpY2FsIGFuZCBQb3B1bGF0aW9uIEdlbmV0aWNzLCBCcm9hZCBJbnN0aXR1dGUsIENhbWJy
aWRnZSwgTUEsIFVTQS4gYm5lYWxlQGJyb2FkaW5zdGl0dXRlLm9yZy4mI3hEO1N0YW5sZXkgQ2Vu
dGVyIGZvciBQc3ljaGlhdHJpYyBSZXNlYXJjaCwgQnJvYWQgSW5zdGl0dXRlLCBDYW1icmlkZ2Us
IE1BLCBVU0EuIGJuZWFsZUBicm9hZGluc3RpdHV0ZS5vcmcuJiN4RDtUaGUgQ2hhcmxlcyBCcm9u
Zm1hbiBJbnN0aXR1dGUgZm9yIFBlcnNvbmFsaXplZCBNZWRpY2luZSwgSWNhaG4gU2Nob29sIG9m
IE1lZGljaW5lIGF0IE1vdW50IFNpbmFpLCBOZXcgWW9yaywgTlksIFVTQS4gcm9uLmRvQG1zc20u
ZWR1LiYjeEQ7VGhlIEljYWhuIEluc3RpdHV0ZSBmb3IgR2Vub21pY3MgYW5kIE11bHRpc2NhbGUg
QmlvbG9neSwgSWNhaG4gU2Nob29sIG9mIE1lZGljaW5lIGF0IE1vdW50IFNpbmFpLCBOZXcgWW9y
aywgTlksIFVTQS4gcm9uLmRvQG1zc20uZWR1LiYjeEQ7RGVwYXJ0bWVudCBvZiBHZW5ldGljcyBh
bmQgR2Vub21pYyBTY2llbmNlcywgSWNhaG4gU2Nob29sIG9mIE1lZGljaW5lIGF0IE1vdW50IFNp
bmFpLCBOZXcgWW9yaywgTlksIFVTQS4gcm9uLmRvQG1zc20uZWR1LjwvYXV0aC1hZGRyZXNzPjx0
aXRsZXM+PHRpdGxlPkRldGVjdGlvbiBvZiB3aWRlc3ByZWFkIGhvcml6b250YWwgcGxlaW90cm9w
eSBpbiBjYXVzYWwgcmVsYXRpb25zaGlwcyBpbmZlcnJlZCBmcm9tIE1lbmRlbGlhbiByYW5kb21p
emF0aW9uIGJldHdlZW4gY29tcGxleCB0cmFpdHMgYW5kIGRpc2Vhc2VzPC90aXRsZT48c2Vjb25k
YXJ5LXRpdGxlPk5hdCBHZW5ldDwvc2Vjb25kYXJ5LXRpdGxlPjwvdGl0bGVzPjxwZXJpb2RpY2Fs
PjxmdWxsLXRpdGxlPk5hdCBHZW5ldDwvZnVsbC10aXRsZT48L3BlcmlvZGljYWw+PHBhZ2VzPjY5
My02OTg8L3BhZ2VzPjx2b2x1bWU+NTA8L3ZvbHVtZT48bnVtYmVyPjU8L251bWJlcj48ZGF0ZXM+
PHllYXI+MjAxODwveWVhcj48cHViLWRhdGVzPjxkYXRlPk1heTwvZGF0ZT48L3B1Yi1kYXRlcz48
L2RhdGVzPjxpc2JuPjE1NDYtMTcxOCAoRWxlY3Ryb25pYykmI3hEOzEwNjEtNDAzNiAoTGlua2lu
Zyk8L2lzYm4+PGFjY2Vzc2lvbi1udW0+Mjk2ODYzODc8L2FjY2Vzc2lvbi1udW0+PHVybHM+PHJl
bGF0ZWQtdXJscz48dXJsPmh0dHBzOi8vd3d3Lm5jYmkubmxtLm5paC5nb3YvcHVibWVkLzI5Njg2
Mzg3PC91cmw+PC9yZWxhdGVkLXVybHM+PC91cmxzPjxlbGVjdHJvbmljLXJlc291cmNlLW51bT4x
MC4xMDM4L3M0MTU4OC0wMTgtMDA5OS03PC9lbGVjdHJvbmljLXJlc291cmNlLW51bT48L3JlY29y
ZD48L0NpdGU+PC9FbmROb3RlPn==
</w:fldData>
        </w:fldChar>
      </w:r>
      <w:r w:rsidR="00832B9B">
        <w:rPr>
          <w:lang w:val="en-US"/>
        </w:rPr>
        <w:instrText xml:space="preserve"> ADDIN EN.CITE.DATA </w:instrText>
      </w:r>
      <w:r w:rsidR="00832B9B">
        <w:rPr>
          <w:lang w:val="en-US"/>
        </w:rPr>
      </w:r>
      <w:r w:rsidR="00832B9B">
        <w:rPr>
          <w:lang w:val="en-US"/>
        </w:rPr>
        <w:fldChar w:fldCharType="end"/>
      </w:r>
      <w:r w:rsidRPr="00D10F45">
        <w:rPr>
          <w:lang w:val="en-US"/>
        </w:rPr>
      </w:r>
      <w:r w:rsidRPr="00D10F45">
        <w:rPr>
          <w:lang w:val="en-US"/>
        </w:rPr>
        <w:fldChar w:fldCharType="separate"/>
      </w:r>
      <w:r w:rsidR="00832B9B" w:rsidRPr="00832B9B">
        <w:rPr>
          <w:noProof/>
          <w:vertAlign w:val="superscript"/>
          <w:lang w:val="en-US"/>
        </w:rPr>
        <w:t>5</w:t>
      </w:r>
      <w:r w:rsidRPr="00D10F45">
        <w:rPr>
          <w:lang w:val="en-US"/>
        </w:rPr>
        <w:fldChar w:fldCharType="end"/>
      </w:r>
      <w:r w:rsidRPr="00D10F45">
        <w:rPr>
          <w:lang w:val="en-US"/>
        </w:rPr>
        <w:t xml:space="preserve">. </w:t>
      </w:r>
    </w:p>
    <w:p w:rsidR="000E0D44" w:rsidRPr="00D10F45" w:rsidRDefault="000E0D44" w:rsidP="00E201AF">
      <w:pPr>
        <w:spacing w:line="240" w:lineRule="auto"/>
        <w:rPr>
          <w:lang w:val="en-US"/>
        </w:rPr>
      </w:pPr>
      <w:r w:rsidRPr="00D10F45">
        <w:rPr>
          <w:lang w:val="en-US"/>
        </w:rPr>
        <w:t>In the presence of MR evidence to support an effect of serum urate on SBP, multivariable MR was performed to investigate for an effect of urate on the considered cardiovascular outcomes that was not mediated through SBP</w:t>
      </w:r>
      <w:r w:rsidRPr="00D10F45">
        <w:rPr>
          <w:lang w:val="en-US"/>
        </w:rPr>
        <w:fldChar w:fldCharType="begin"/>
      </w:r>
      <w:r w:rsidR="00832B9B">
        <w:rPr>
          <w:lang w:val="en-US"/>
        </w:rPr>
        <w:instrText xml:space="preserve"> ADDIN EN.CITE &lt;EndNote&gt;&lt;Cite&gt;&lt;Author&gt;Burgess&lt;/Author&gt;&lt;Year&gt;2017&lt;/Year&gt;&lt;RecNum&gt;104&lt;/RecNum&gt;&lt;DisplayText&gt;&lt;style face="superscript"&gt;15&lt;/style&gt;&lt;/DisplayText&gt;&lt;record&gt;&lt;rec-number&gt;104&lt;/rec-number&gt;&lt;foreign-keys&gt;&lt;key app="EN" db-id="pw5dpzf5dsxf0levvxw5x09av22ads5fd0v9" timestamp="1521549295"&gt;104&lt;/key&gt;&lt;/foreign-keys&gt;&lt;ref-type name="Journal Article"&gt;17&lt;/ref-type&gt;&lt;contributors&gt;&lt;authors&gt;&lt;author&gt;Burgess, S.&lt;/author&gt;&lt;author&gt;Thompson, D. J.&lt;/author&gt;&lt;author&gt;Rees, J. M. B.&lt;/author&gt;&lt;author&gt;Day, F. R.&lt;/author&gt;&lt;author&gt;Perry, J. R.&lt;/author&gt;&lt;author&gt;Ong, K. K.&lt;/author&gt;&lt;/authors&gt;&lt;/contributors&gt;&lt;auth-address&gt;MRC Biostatistics Unit, University of Cambridge, CB2 0SR Cambridgeshire, United Kingdom sb452@medschl.cam.ac.uk.&amp;#xD;Cardiovascular Epidemiology Unit, University of Cambridge, CB1 8RN Cambridgeshire, United Kingdom.&amp;#xD;Cambridge Centre for Genetic Epidemiology, University of Cambridge, CB1 8RN Cambridgeshire, United Kingdom.&amp;#xD;MRC Epidemiology Unit, University of Cambridge, CB2 0QQ Cambridgeshire, United Kingdom.&lt;/auth-address&gt;&lt;titles&gt;&lt;title&gt;Dissecting Causal Pathways Using Mendelian Randomization with Summarized Genetic Data: Application to Age at Menarche and Risk of Breast Cancer&lt;/title&gt;&lt;secondary-title&gt;Genetics&lt;/secondary-title&gt;&lt;/titles&gt;&lt;periodical&gt;&lt;full-title&gt;Genetics&lt;/full-title&gt;&lt;/periodical&gt;&lt;pages&gt;481-487&lt;/pages&gt;&lt;volume&gt;207&lt;/volume&gt;&lt;number&gt;2&lt;/number&gt;&lt;keywords&gt;&lt;keyword&gt;Mendelian randomization&lt;/keyword&gt;&lt;keyword&gt;causal inference&lt;/keyword&gt;&lt;keyword&gt;direct effect&lt;/keyword&gt;&lt;keyword&gt;instrumental variable&lt;/keyword&gt;&lt;keyword&gt;mediation analysis&lt;/keyword&gt;&lt;/keywords&gt;&lt;dates&gt;&lt;year&gt;2017&lt;/year&gt;&lt;pub-dates&gt;&lt;date&gt;Oct&lt;/date&gt;&lt;/pub-dates&gt;&lt;/dates&gt;&lt;isbn&gt;1943-2631 (Electronic)&amp;#xD;0016-6731 (Linking)&lt;/isbn&gt;&lt;accession-num&gt;28835472&lt;/accession-num&gt;&lt;urls&gt;&lt;related-urls&gt;&lt;url&gt;https://www.ncbi.nlm.nih.gov/pubmed/28835472&lt;/url&gt;&lt;/related-urls&gt;&lt;/urls&gt;&lt;custom2&gt;PMC5629317&lt;/custom2&gt;&lt;electronic-resource-num&gt;10.1534/genetics.117.300191&lt;/electronic-resource-num&gt;&lt;/record&gt;&lt;/Cite&gt;&lt;/EndNote&gt;</w:instrText>
      </w:r>
      <w:r w:rsidRPr="00D10F45">
        <w:rPr>
          <w:lang w:val="en-US"/>
        </w:rPr>
        <w:fldChar w:fldCharType="separate"/>
      </w:r>
      <w:r w:rsidR="00832B9B" w:rsidRPr="00832B9B">
        <w:rPr>
          <w:noProof/>
          <w:vertAlign w:val="superscript"/>
          <w:lang w:val="en-US"/>
        </w:rPr>
        <w:t>15</w:t>
      </w:r>
      <w:r w:rsidRPr="00D10F45">
        <w:rPr>
          <w:lang w:val="en-US"/>
        </w:rPr>
        <w:fldChar w:fldCharType="end"/>
      </w:r>
      <w:r w:rsidRPr="00D10F45">
        <w:rPr>
          <w:lang w:val="en-US"/>
        </w:rPr>
        <w:t xml:space="preserve">. </w:t>
      </w:r>
      <w:r w:rsidR="00DC1890" w:rsidRPr="00D10F45">
        <w:rPr>
          <w:lang w:val="en-US"/>
        </w:rPr>
        <w:t xml:space="preserve">The same approach for multivariable MR was used as described above, except that for this mediation analysis, only urate and SBP were included as exposures in the model. </w:t>
      </w:r>
      <w:r w:rsidRPr="00D10F45">
        <w:rPr>
          <w:lang w:val="en-US"/>
        </w:rPr>
        <w:lastRenderedPageBreak/>
        <w:t xml:space="preserve">A threshold of </w:t>
      </w:r>
      <w:r w:rsidRPr="00D10F45">
        <w:rPr>
          <w:i/>
          <w:lang w:val="en-US"/>
        </w:rPr>
        <w:t>P</w:t>
      </w:r>
      <w:r w:rsidRPr="00D10F45">
        <w:rPr>
          <w:lang w:val="en-US"/>
        </w:rPr>
        <w:t xml:space="preserve">&lt;0.05 was used to denote statistical significance </w:t>
      </w:r>
      <w:r w:rsidR="00DC1890" w:rsidRPr="00D10F45">
        <w:rPr>
          <w:lang w:val="en-US"/>
        </w:rPr>
        <w:t xml:space="preserve">of </w:t>
      </w:r>
      <w:r w:rsidR="0070130D">
        <w:rPr>
          <w:lang w:val="en-US"/>
        </w:rPr>
        <w:t xml:space="preserve">direct effect </w:t>
      </w:r>
      <w:r w:rsidR="00DC1890" w:rsidRPr="00D10F45">
        <w:rPr>
          <w:lang w:val="en-US"/>
        </w:rPr>
        <w:t xml:space="preserve">estimates in this </w:t>
      </w:r>
      <w:r w:rsidR="0070130D">
        <w:rPr>
          <w:lang w:val="en-US"/>
        </w:rPr>
        <w:t>analysis</w:t>
      </w:r>
      <w:r w:rsidRPr="00D10F45">
        <w:rPr>
          <w:lang w:val="en-US"/>
        </w:rPr>
        <w:t xml:space="preserve">, as </w:t>
      </w:r>
      <w:r w:rsidR="0070130D">
        <w:rPr>
          <w:lang w:val="en-US"/>
        </w:rPr>
        <w:t xml:space="preserve">it was performed for the purpose of </w:t>
      </w:r>
      <w:r w:rsidRPr="00D10F45">
        <w:rPr>
          <w:lang w:val="en-US"/>
        </w:rPr>
        <w:t>explor</w:t>
      </w:r>
      <w:r w:rsidR="0070130D">
        <w:rPr>
          <w:lang w:val="en-US"/>
        </w:rPr>
        <w:t>ing for</w:t>
      </w:r>
      <w:r w:rsidRPr="00D10F45">
        <w:rPr>
          <w:lang w:val="en-US"/>
        </w:rPr>
        <w:t xml:space="preserve"> effects of urate on the </w:t>
      </w:r>
      <w:r w:rsidR="0070130D">
        <w:rPr>
          <w:lang w:val="en-US"/>
        </w:rPr>
        <w:t xml:space="preserve">respective </w:t>
      </w:r>
      <w:r w:rsidRPr="00D10F45">
        <w:rPr>
          <w:lang w:val="en-US"/>
        </w:rPr>
        <w:t>cardiovascular outcomes</w:t>
      </w:r>
      <w:r w:rsidR="0070130D">
        <w:rPr>
          <w:lang w:val="en-US"/>
        </w:rPr>
        <w:t xml:space="preserve"> that are </w:t>
      </w:r>
      <w:r w:rsidR="0070130D" w:rsidRPr="00D10F45">
        <w:rPr>
          <w:lang w:val="en-US"/>
        </w:rPr>
        <w:t>not mediated through SBP</w:t>
      </w:r>
      <w:r w:rsidR="0070130D">
        <w:rPr>
          <w:lang w:val="en-US"/>
        </w:rPr>
        <w:t>.</w:t>
      </w:r>
    </w:p>
    <w:p w:rsidR="00123EAF" w:rsidRPr="00D10F45" w:rsidRDefault="00123EAF" w:rsidP="00E05CFF">
      <w:pPr>
        <w:rPr>
          <w:lang w:val="en-US"/>
        </w:rPr>
      </w:pPr>
    </w:p>
    <w:p w:rsidR="006F355D" w:rsidRPr="00D10F45" w:rsidRDefault="006F355D" w:rsidP="006F355D">
      <w:pPr>
        <w:pStyle w:val="Heading3"/>
        <w:rPr>
          <w:b/>
          <w:color w:val="auto"/>
          <w:lang w:val="en-US"/>
        </w:rPr>
      </w:pPr>
      <w:bookmarkStart w:id="3" w:name="_Toc26337525"/>
      <w:r w:rsidRPr="00D10F45">
        <w:rPr>
          <w:b/>
          <w:color w:val="auto"/>
          <w:lang w:val="en-US"/>
        </w:rPr>
        <w:t>References</w:t>
      </w:r>
      <w:bookmarkEnd w:id="3"/>
    </w:p>
    <w:p w:rsidR="00592F6E" w:rsidRPr="00592F6E" w:rsidRDefault="006F355D" w:rsidP="00592F6E">
      <w:pPr>
        <w:pStyle w:val="EndNoteBibliography"/>
        <w:spacing w:after="0"/>
      </w:pPr>
      <w:r w:rsidRPr="00D10F45">
        <w:fldChar w:fldCharType="begin"/>
      </w:r>
      <w:r w:rsidRPr="00D10F45">
        <w:instrText xml:space="preserve"> ADDIN EN.REFLIST </w:instrText>
      </w:r>
      <w:r w:rsidRPr="00D10F45">
        <w:fldChar w:fldCharType="separate"/>
      </w:r>
      <w:r w:rsidR="00592F6E" w:rsidRPr="00592F6E">
        <w:t>1.</w:t>
      </w:r>
      <w:r w:rsidR="00592F6E" w:rsidRPr="00592F6E">
        <w:tab/>
        <w:t xml:space="preserve">Palmer TM, Sterne JA, Harbord RM, Lawlor DA, Sheehan NA, Meng S, Granell R, Smith GD and Didelez V. Instrumental variable estimation of causal risk ratios and causal odds ratios in Mendelian randomization analyses. </w:t>
      </w:r>
      <w:r w:rsidR="00592F6E" w:rsidRPr="00592F6E">
        <w:rPr>
          <w:i/>
        </w:rPr>
        <w:t>Am J Epidemiol</w:t>
      </w:r>
      <w:r w:rsidR="00592F6E" w:rsidRPr="00592F6E">
        <w:t>. 2011;173:1392-403.</w:t>
      </w:r>
    </w:p>
    <w:p w:rsidR="00592F6E" w:rsidRPr="00592F6E" w:rsidRDefault="00592F6E" w:rsidP="00592F6E">
      <w:pPr>
        <w:pStyle w:val="EndNoteBibliography"/>
        <w:spacing w:after="0"/>
      </w:pPr>
      <w:r w:rsidRPr="00592F6E">
        <w:t>2.</w:t>
      </w:r>
      <w:r w:rsidRPr="00592F6E">
        <w:tab/>
        <w:t xml:space="preserve">Burgess S, Butterworth A and Thompson SG. Mendelian randomization analysis with multiple genetic variants using summarized data. </w:t>
      </w:r>
      <w:r w:rsidRPr="00592F6E">
        <w:rPr>
          <w:i/>
        </w:rPr>
        <w:t>Genet Epidemiol</w:t>
      </w:r>
      <w:r w:rsidRPr="00592F6E">
        <w:t>. 2013;37:658-65.</w:t>
      </w:r>
    </w:p>
    <w:p w:rsidR="00592F6E" w:rsidRPr="00592F6E" w:rsidRDefault="00592F6E" w:rsidP="00592F6E">
      <w:pPr>
        <w:pStyle w:val="EndNoteBibliography"/>
        <w:spacing w:after="0"/>
      </w:pPr>
      <w:r w:rsidRPr="00592F6E">
        <w:t>3.</w:t>
      </w:r>
      <w:r w:rsidRPr="00592F6E">
        <w:tab/>
        <w:t xml:space="preserve">Burgess S, Foley CN, Allara E, Staley JR and Howson JM. A robust and efficient method for Mendelian randomization with hundreds of genetic variants: unravelling mechanisms linking HDL-cholesterol and coronary heart disease. </w:t>
      </w:r>
      <w:r w:rsidRPr="00592F6E">
        <w:rPr>
          <w:i/>
        </w:rPr>
        <w:t>bioRxiv</w:t>
      </w:r>
      <w:r w:rsidRPr="00592F6E">
        <w:t>. 2019:566851.</w:t>
      </w:r>
    </w:p>
    <w:p w:rsidR="00592F6E" w:rsidRPr="00592F6E" w:rsidRDefault="00592F6E" w:rsidP="00592F6E">
      <w:pPr>
        <w:pStyle w:val="EndNoteBibliography"/>
        <w:spacing w:after="0"/>
      </w:pPr>
      <w:r w:rsidRPr="00592F6E">
        <w:t>4.</w:t>
      </w:r>
      <w:r w:rsidRPr="00592F6E">
        <w:tab/>
        <w:t xml:space="preserve">Bowden J, Davey Smith G, Haycock PC and Burgess S. Consistent Estimation in Mendelian Randomization with Some Invalid Instruments Using a Weighted Median Estimator. </w:t>
      </w:r>
      <w:r w:rsidRPr="00592F6E">
        <w:rPr>
          <w:i/>
        </w:rPr>
        <w:t>Genet Epidemiol</w:t>
      </w:r>
      <w:r w:rsidRPr="00592F6E">
        <w:t>. 2016;40:304-14.</w:t>
      </w:r>
    </w:p>
    <w:p w:rsidR="00592F6E" w:rsidRPr="00592F6E" w:rsidRDefault="00592F6E" w:rsidP="00592F6E">
      <w:pPr>
        <w:pStyle w:val="EndNoteBibliography"/>
        <w:spacing w:after="0"/>
      </w:pPr>
      <w:r w:rsidRPr="00592F6E">
        <w:t>5.</w:t>
      </w:r>
      <w:r w:rsidRPr="00592F6E">
        <w:tab/>
        <w:t xml:space="preserve">Verbanck M, Chen CY, Neale B and Do R. Detection of widespread horizontal pleiotropy in causal relationships inferred from Mendelian randomization between complex traits and diseases. </w:t>
      </w:r>
      <w:r w:rsidRPr="00592F6E">
        <w:rPr>
          <w:i/>
        </w:rPr>
        <w:t>Nat Genet</w:t>
      </w:r>
      <w:r w:rsidRPr="00592F6E">
        <w:t>. 2018;50:693-698.</w:t>
      </w:r>
    </w:p>
    <w:p w:rsidR="00592F6E" w:rsidRPr="00592F6E" w:rsidRDefault="00592F6E" w:rsidP="00592F6E">
      <w:pPr>
        <w:pStyle w:val="EndNoteBibliography"/>
        <w:spacing w:after="0"/>
      </w:pPr>
      <w:r w:rsidRPr="00592F6E">
        <w:t>6.</w:t>
      </w:r>
      <w:r w:rsidRPr="00592F6E">
        <w:tab/>
        <w:t xml:space="preserve">Tin A, Marten J, Halperin Kuhns VL, Li Y, Wuttke M, Kirsten H, Sieber KB, Qiu C, Gorski M, Yu Z, Giri A, Sveinbjornsson G, Li M, Chu AY, Hoppmann A, O'Connor LJ, Prins B, Nutile T, Noce D, Akiyama M, Cocca M, Ghasemi S, van der Most PJ, Horn K, Xu Y, Fuchsberger C, Sedaghat S, Afaq S, Amin N, Arnlov J, Bakker SJL, Bansal N, Baptista D, Bergmann S, Biggs ML, Biino G, Boerwinkle E, Bottinger EP, Boutin TS, Brumat M, Burkhardt R, Campana E, Campbell A, Campbell H, Carroll RJ, Catamo E, Chambers JC, Ciullo M, Concas MP, Coresh J, Corre T, Cusi D, Felicita SC, de Borst MH, De Grandi A, de Mutsert R, de Vries APJ, Delgado G, Demirkan A, Devuyst O, Dittrich K, Eckardt KU, Ehret G, Endlich K, Evans MK, Gansevoort RT, Gasparini P, Giedraitis V, Gieger C, Girotto G, Gogele M, Gordon SD, Gudbjartsson DF, Gudnason V, German Chronic Kidney Disease S, Haller T, Hamet P, Harris TB, Hayward C, Hicks AA, Hofer E, Holm H, Huang W, Hutri-Kahonen N, Hwang SJ, Ikram MA, Lewis RM, Ingelsson E, Jakobsdottir J, Jonsdottir I, Jonsson H, Joshi PK, Josyula NS, Jung B, Kahonen M, Kamatani Y, Kanai M, Kerr SM, Kiess W, Kleber ME, Koenig W, Kooner JS, Korner A, Kovacs P, Kramer BK, Kronenberg F, Kubo M, Kuhnel B, La Bianca M, Lange LA, Lehne B, Lehtimaki T, Lifelines Cohort S, Liu J, Loeffler M, Loos RJF, Lyytikainen LP, Magi R, Mahajan A, Martin NG, Marz W, Mascalzoni D, Matsuda K, Meisinger C, Meitinger T, Metspalu A, Milaneschi Y, Program VAMV, O'Donnell CJ, Wilson OD, Gaziano JM, Mishra PP, Mohlke KL, Mononen N, Montgomery GW, Mook-Kanamori DO, Muller-Nurasyid M, Nadkarni GN, Nalls MA, Nauck M, Nikus K, Ning B, Nolte IM, Noordam R, O'Connell JR, Olafsson I, Padmanabhan S, Penninx B, Perls T, Peters A, Pirastu M, Pirastu N, Pistis G, Polasek O, Ponte B, Porteous DJ, Poulain T, Preuss MH, Rabelink TJ, Raffield LM, Raitakari OT, Rettig R, Rheinberger M, Rice KM, Rizzi F, Robino A, Rudan I, Krajcoviechova A, Cifkova R, Rueedi R, Ruggiero D, Ryan KA, Saba Y, Salvi E, Schmidt H, Schmidt R, Shaffer CM, Smith AV, Smith BH, Spracklen CN, Strauch K, Stumvoll M, Sulem P, Tajuddin SM, Teren A, Thiery J, Thio CHL, Thorsteinsdottir U, Toniolo D, Tonjes A, Tremblay J, Uitterlinden AG, Vaccargiu S, van der Harst P, van Duijn CM, Verweij N, Volker U, Vollenweider P, Waeber G, Waldenberger M, Whitfield JB, Wild SH, Wilson JF, Yang Q, Zhang W, Zonderman AB, Bochud M, Wilson JG, Pendergrass SA, Ho K, Parsa A, Pramstaller PP, Psaty BM, Boger CA, Snieder H, Butterworth AS, Okada Y, Edwards TL, Stefansson K, Susztak K, Scholz M, Heid IM, Hung AM, Teumer A, Pattaro C, Woodward OM, Vitart V and Kottgen A. Target genes, variants, tissues and transcriptional pathways influencing human serum urate levels. </w:t>
      </w:r>
      <w:r w:rsidRPr="00592F6E">
        <w:rPr>
          <w:i/>
        </w:rPr>
        <w:t>Nat Genet</w:t>
      </w:r>
      <w:r w:rsidRPr="00592F6E">
        <w:t>. 2019.</w:t>
      </w:r>
    </w:p>
    <w:p w:rsidR="00592F6E" w:rsidRPr="00592F6E" w:rsidRDefault="00592F6E" w:rsidP="00592F6E">
      <w:pPr>
        <w:pStyle w:val="EndNoteBibliography"/>
        <w:spacing w:after="0"/>
      </w:pPr>
      <w:r w:rsidRPr="00592F6E">
        <w:t>7.</w:t>
      </w:r>
      <w:r w:rsidRPr="00592F6E">
        <w:tab/>
        <w:t xml:space="preserve">Yengo L, Sidorenko J, Kemper KE, Zheng Z, Wood AR, Weedon MN, Frayling TM, Hirschhorn J, Yang J, Visscher PM and Consortium G. Meta-analysis of genome-wide association studies for </w:t>
      </w:r>
      <w:r w:rsidRPr="00592F6E">
        <w:lastRenderedPageBreak/>
        <w:t xml:space="preserve">height and body mass index in approximately 700000 individuals of European ancestry. </w:t>
      </w:r>
      <w:r w:rsidRPr="00592F6E">
        <w:rPr>
          <w:i/>
        </w:rPr>
        <w:t>Hum Mol Genet</w:t>
      </w:r>
      <w:r w:rsidRPr="00592F6E">
        <w:t>. 2018;27:3641-3649.</w:t>
      </w:r>
    </w:p>
    <w:p w:rsidR="00592F6E" w:rsidRPr="00592F6E" w:rsidRDefault="00592F6E" w:rsidP="00592F6E">
      <w:pPr>
        <w:pStyle w:val="EndNoteBibliography"/>
        <w:spacing w:after="0"/>
      </w:pPr>
      <w:r w:rsidRPr="00592F6E">
        <w:t>8.</w:t>
      </w:r>
      <w:r w:rsidRPr="00592F6E">
        <w:tab/>
        <w:t xml:space="preserve">Wuttke M, Li Y, Li M, Sieber KB, Feitosa MF, Gorski M, Tin A, Wang L, Chu AY, Hoppmann A, Kirsten H, Giri A, Chai JF, Sveinbjornsson G, Tayo BO, Nutile T, Fuchsberger C, Marten J, Cocca M, Ghasemi S, Xu Y, Horn K, Noce D, van der Most PJ, Sedaghat S, Yu Z, Akiyama M, Afaq S, Ahluwalia TS, Almgren P, Amin N, Arnlov J, Bakker SJL, Bansal N, Baptista D, Bergmann S, Biggs ML, Biino G, Boehnke M, Boerwinkle E, Boissel M, Bottinger EP, Boutin TS, Brenner H, Brumat M, Burkhardt R, Butterworth AS, Campana E, Campbell A, Campbell H, Canouil M, Carroll RJ, Catamo E, Chambers JC, Chee ML, Chee ML, Chen X, Cheng CY, Cheng Y, Christensen K, Cifkova R, Ciullo M, Concas MP, Cook JP, Coresh J, Corre T, Sala CF, Cusi D, Danesh J, Daw EW, de Borst MH, De Grandi A, de Mutsert R, de Vries APJ, Degenhardt F, Delgado G, Demirkan A, Di Angelantonio E, Dittrich K, Divers J, Dorajoo R, Eckardt KU, Ehret G, Elliott P, Endlich K, Evans MK, Felix JF, Foo VHX, Franco OH, Franke A, Freedman BI, Freitag-Wolf S, Friedlander Y, Froguel P, Gansevoort RT, Gao H, Gasparini P, Gaziano JM, Giedraitis V, Gieger C, Girotto G, Giulianini F, Gogele M, Gordon SD, Gudbjartsson DF, Gudnason V, Haller T, Hamet P, Harris TB, Hartman CA, Hayward C, Hellwege JN, Heng CK, Hicks AA, Hofer E, Huang W, Hutri-Kahonen N, Hwang SJ, Ikram MA, Indridason OS, Ingelsson E, Ising M, Jaddoe VWV, Jakobsdottir J, Jonas JB, Joshi PK, Josyula NS, Jung B, Kahonen M, Kamatani Y, Kammerer CM, Kanai M, Kastarinen M, Kerr SM, Khor CC, Kiess W, Kleber ME, Koenig W, Kooner JS, Korner A, Kovacs P, Kraja AT, Krajcoviechova A, Kramer H, Kramer BK, Kronenberg F, Kubo M, Kuhnel B, Kuokkanen M, Kuusisto J, La Bianca M, Laakso M, Lange LA, Langefeld CD, Lee JJ, Lehne B, Lehtimaki T, Lieb W, Lifelines Cohort S, Lim SC, Lind L, Lindgren CM, Liu J, Liu J, Loeffler M, Loos RJF, Lucae S, Lukas MA, Lyytikainen LP, Magi R, Magnusson PKE, Mahajan A, Martin NG, Martins J, Marz W, Mascalzoni D, Matsuda K, Meisinger C, Meitinger T, Melander O, Metspalu A, Mikaelsdottir EK, Milaneschi Y, Miliku K, Mishra PP, Program VAMV, Mohlke KL, Mononen N, Montgomery GW, Mook-Kanamori DO, Mychaleckyj JC, Nadkarni GN, Nalls MA, Nauck M, Nikus K, Ning B, Nolte IM, Noordam R, O'Connell J, O'Donoghue ML, Olafsson I, Oldehinkel AJ, Orho-Melander M, Ouwehand WH, Padmanabhan S, Palmer ND, Palsson R, Penninx B, Perls T, Perola M, Pirastu M, Pirastu N, Pistis G, Podgornaia AI, Polasek O, Ponte B, Porteous DJ, Poulain T, Pramstaller PP, Preuss MH, Prins BP, Province MA, Rabelink TJ, Raffield LM, Raitakari OT, Reilly DF, Rettig R, Rheinberger M, Rice KM, Ridker PM, Rivadeneira F, Rizzi F, Roberts DJ, Robino A, Rossing P, Rudan I, Rueedi R, Ruggiero D, Ryan KA, Saba Y, Sabanayagam C, Salomaa V, Salvi E, Saum KU, Schmidt H, Schmidt R, Schottker B, Schulz CA, Schupf N, Shaffer CM, Shi Y, Smith AV, Smith BH, Soranzo N, Spracklen CN, Strauch K, Stringham HM, Stumvoll M, Svensson PO, Szymczak S, Tai ES, Tajuddin SM, Tan NYQ, Taylor KD, Teren A, Tham YC, Thiery J, Thio CHL, Thomsen H, Thorleifsson G, Toniolo D, Tonjes A, Tremblay J, Tzoulaki I, Uitterlinden AG, Vaccargiu S, van Dam RM, van der Harst P, van Duijn CM, Velez Edward DR, Verweij N, Vogelezang S, Volker U, Vollenweider P, Waeber G, Waldenberger M, Wallentin L, Wang YX, Wang C, Waterworth DM, Bin Wei W, White H, Whitfield JB, Wild SH, Wilson JF, Wojczynski MK, Wong C, Wong TY, Xu L, Yang Q, Yasuda M, Yerges-Armstrong LM, Zhang W, Zonderman AB, Rotter JI, Bochud M, Psaty BM, Vitart V, Wilson JG, Dehghan A, Parsa A, Chasman DI, Ho K, Morris AP, Devuyst O, Akilesh S, Pendergrass SA, Sim X, Boger CA, Okada Y, Edwards TL, Snieder H, Stefansson K, Hung AM, Heid IM, Scholz M, Teumer A, Kottgen A and Pattaro C. A catalog of genetic loci associated with kidney function from analyses of a million individuals. </w:t>
      </w:r>
      <w:r w:rsidRPr="00592F6E">
        <w:rPr>
          <w:i/>
        </w:rPr>
        <w:t>Nat Genet</w:t>
      </w:r>
      <w:r w:rsidRPr="00592F6E">
        <w:t>. 2019;51:957-972.</w:t>
      </w:r>
    </w:p>
    <w:p w:rsidR="00592F6E" w:rsidRPr="00592F6E" w:rsidRDefault="00592F6E" w:rsidP="00592F6E">
      <w:pPr>
        <w:pStyle w:val="EndNoteBibliography"/>
        <w:spacing w:after="0"/>
      </w:pPr>
      <w:r w:rsidRPr="00592F6E">
        <w:t>9.</w:t>
      </w:r>
      <w:r w:rsidRPr="00592F6E">
        <w:tab/>
        <w:t xml:space="preserve">Mahajan A, Taliun D, Thurner M, Robertson NR, Torres JM, Rayner NW, Payne AJ, Steinthorsdottir V, Scott RA, Grarup N, Cook JP, Schmidt EM, Wuttke M, Sarnowski C, Magi R, Nano J, Gieger C, Trompet S, Lecoeur C, Preuss MH, Prins BP, Guo X, Bielak LF, Below JE, Bowden DW, Chambers JC, Kim YJ, Ng MCY, Petty LE, Sim X, Zhang W, Bennett AJ, Bork-Jensen J, Brummett CM, Canouil M, Ec Kardt KU, Fischer K, Kardia SLR, Kronenberg F, Lall K, Liu CT, Locke AE, Luan J, Ntalla I, Nylander V, Schonherr S, Schurmann C, Yengo L, Bottinger EP, Brandslund I, Christensen C, Dedoussis G, Florez JC, Ford I, Franco OH, Frayling TM, Giedraitis V, Hackinger S, Hattersley AT, Herder C, Ikram MA, Ingelsson M, Jorgensen ME, Jorgensen T, Kriebel J, Kuusisto J, Ligthart S, Lindgren CM, Linneberg A, Lyssenko V, Mamakou V, Meitinger T, Mohlke KL, Morris AD, Nadkarni G, Pankow JS, Peters A, </w:t>
      </w:r>
      <w:r w:rsidRPr="00592F6E">
        <w:lastRenderedPageBreak/>
        <w:t xml:space="preserve">Sattar N, Stancakova A, Strauch K, Taylor KD, Thorand B, Thorleifsson G, Thorsteinsdottir U, Tuomilehto J, Witte DR, Dupuis J, Peyser PA, Zeggini E, Loos RJF, Froguel P, Ingelsson E, Lind L, Groop L, Laakso M, Collins FS, Jukema JW, Palmer CNA, Grallert H, Metspalu A, Dehghan A, Kottgen A, Abecasis GR, Meigs JB, Rotter JI, Marchini J, Pedersen O, Hansen T, Langenberg C, Wareham NJ, Stefansson K, Gloyn AL, Morris AP, Boehnke M and McCarthy MI. Fine-mapping type 2 diabetes loci to single-variant resolution using high-density imputation and islet-specific epigenome maps. </w:t>
      </w:r>
      <w:r w:rsidRPr="00592F6E">
        <w:rPr>
          <w:i/>
        </w:rPr>
        <w:t>Nat Genet</w:t>
      </w:r>
      <w:r w:rsidRPr="00592F6E">
        <w:t>. 2018;50:1505-1513.</w:t>
      </w:r>
    </w:p>
    <w:p w:rsidR="00592F6E" w:rsidRPr="00592F6E" w:rsidRDefault="00592F6E" w:rsidP="00592F6E">
      <w:pPr>
        <w:pStyle w:val="EndNoteBibliography"/>
        <w:spacing w:after="0"/>
      </w:pPr>
      <w:r w:rsidRPr="00592F6E">
        <w:t>10.</w:t>
      </w:r>
      <w:r w:rsidRPr="00592F6E">
        <w:tab/>
        <w:t xml:space="preserve">Willer CJ, Schmidt EM, Sengupta S, Peloso GM, Gustafsson S, Kanoni S, Ganna A, Chen J, Buchkovich ML, Mora S, Beckmann JS, Bragg-Gresham JL, Chang HY, Demirkan A, Den Hertog HM, Do R, Donnelly LA, Ehret GB, Esko T, Feitosa MF, Ferreira T, Fischer K, Fontanillas P, Fraser RM, Freitag DF, Gurdasani D, Heikkila K, Hypponen E, Isaacs A, Jackson AU, Johansson A, Johnson T, Kaakinen M, Kettunen J, Kleber ME, Li X, Luan J, Lyytikainen LP, Magnusson PKE, Mangino M, Mihailov E, Montasser ME, Muller-Nurasyid M, Nolte IM, O'Connell JR, Palmer CD, Perola M, Petersen AK, Sanna S, Saxena R, Service SK, Shah S, Shungin D, Sidore C, Song C, Strawbridge RJ, Surakka I, Tanaka T, Teslovich TM, Thorleifsson G, Van den Herik EG, Voight BF, Volcik KA, Waite LL, Wong A, Wu Y, Zhang W, Absher D, Asiki G, Barroso I, Been LF, Bolton JL, Bonnycastle LL, Brambilla P, Burnett MS, Cesana G, Dimitriou M, Doney ASF, Doring A, Elliott P, Epstein SE, Ingi Eyjolfsson G, Gigante B, Goodarzi MO, Grallert H, Gravito ML, Groves CJ, Hallmans G, Hartikainen AL, Hayward C, Hernandez D, Hicks AA, Holm H, Hung YJ, Illig T, Jones MR, Kaleebu P, Kastelein JJP, Khaw KT, Kim E, Klopp N, Komulainen P, Kumari M, Langenberg C, Lehtimaki T, Lin SY, Lindstrom J, Loos RJF, Mach F, McArdle WL, Meisinger C, Mitchell BD, Muller G, Nagaraja R, Narisu N, Nieminen TVM, Nsubuga RN, Olafsson I, Ong KK, Palotie A, Papamarkou T, Pomilla C, Pouta A, Rader DJ, Reilly MP, Ridker PM, Rivadeneira F, Rudan I, Ruokonen A, Samani N, Scharnagl H, Seeley J, Silander K, Stancakova A, Stirrups K, Swift AJ, Tiret L, Uitterlinden AG, van Pelt LJ, Vedantam S, Wainwright N, Wijmenga C, Wild SH, Willemsen G, Wilsgaard T, Wilson JF, Young EH, Zhao JH, Adair LS, Arveiler D, Assimes TL, Bandinelli S, Bennett F, Bochud M, Boehm BO, Boomsma DI, Borecki IB, Bornstein SR, Bovet P, Burnier M, Campbell H, Chakravarti A, Chambers JC, Chen YI, Collins FS, Cooper RS, Danesh J, Dedoussis G, de Faire U, Feranil AB, Ferrieres J, Ferrucci L, Freimer NB, Gieger C, Groop LC, Gudnason V, Gyllensten U, Hamsten A, Harris TB, Hingorani A, Hirschhorn JN, Hofman A, Hovingh GK, Hsiung CA, Humphries SE, Hunt SC, Hveem K, Iribarren C, Jarvelin MR, Jula A, Kahonen M, Kaprio J, Kesaniemi A, Kivimaki M, Kooner JS, Koudstaal PJ, Krauss RM, Kuh D, Kuusisto J, Kyvik KO, Laakso M, Lakka TA, Lind L, Lindgren CM, Martin NG, Marz W, McCarthy MI, McKenzie CA, Meneton P, Metspalu A, Moilanen L, Morris AD, Munroe PB, Njolstad I, Pedersen NL, Power C, Pramstaller PP, Price JF, Psaty BM, Quertermous T, Rauramaa R, Saleheen D, Salomaa V, Sanghera DK, Saramies J, Schwarz PEH, Sheu WH, Shuldiner AR, Siegbahn A, Spector TD, Stefansson K, Strachan DP, Tayo BO, Tremoli E, Tuomilehto J, Uusitupa M, van Duijn CM, Vollenweider P, Wallentin L, Wareham NJ, Whitfield JB, Wolffenbuttel BHR, Ordovas JM, Boerwinkle E, Palmer CNA, Thorsteinsdottir U, Chasman DI, Rotter JI, Franks PW, Ripatti S, Cupples LA, Sandhu MS, Rich SS, Boehnke M, Deloukas P, Kathiresan S, Mohlke KL, Ingelsson E, Abecasis GR and Global Lipids Genetics C. Discovery and refinement of loci associated with lipid levels. </w:t>
      </w:r>
      <w:r w:rsidRPr="00592F6E">
        <w:rPr>
          <w:i/>
        </w:rPr>
        <w:t>Nat Genet</w:t>
      </w:r>
      <w:r w:rsidRPr="00592F6E">
        <w:t>. 2013;45:1274-1283.</w:t>
      </w:r>
    </w:p>
    <w:p w:rsidR="00592F6E" w:rsidRPr="00592F6E" w:rsidRDefault="00592F6E" w:rsidP="00592F6E">
      <w:pPr>
        <w:pStyle w:val="EndNoteBibliography"/>
        <w:spacing w:after="0"/>
      </w:pPr>
      <w:r w:rsidRPr="00592F6E">
        <w:t>11.</w:t>
      </w:r>
      <w:r w:rsidRPr="00592F6E">
        <w:tab/>
        <w:t xml:space="preserve">Hemani G, Zheng J, Elsworth B, Wade KH, Haberland V, Baird D, Laurin C, Burgess S, Bowden J, Langdon R, Tan VY, Yarmolinsky J, Shihab HA, Timpson NJ, Evans DM, Relton C, Martin RM, Davey Smith G, Gaunt TR and Haycock PC. The MR-Base platform supports systematic causal inference across the human phenome. </w:t>
      </w:r>
      <w:r w:rsidRPr="00592F6E">
        <w:rPr>
          <w:i/>
        </w:rPr>
        <w:t>eLife</w:t>
      </w:r>
      <w:r w:rsidRPr="00592F6E">
        <w:t>. 2018;7.</w:t>
      </w:r>
    </w:p>
    <w:p w:rsidR="00592F6E" w:rsidRPr="00592F6E" w:rsidRDefault="00592F6E" w:rsidP="00592F6E">
      <w:pPr>
        <w:pStyle w:val="EndNoteBibliography"/>
        <w:spacing w:after="0"/>
      </w:pPr>
      <w:r w:rsidRPr="00592F6E">
        <w:t>12.</w:t>
      </w:r>
      <w:r w:rsidRPr="00592F6E">
        <w:tab/>
        <w:t xml:space="preserve">Burgess S, Dudbridge F and Thompson SG. Re: "Multivariable Mendelian randomization: the use of pleiotropic genetic variants to estimate causal effects". </w:t>
      </w:r>
      <w:r w:rsidRPr="00592F6E">
        <w:rPr>
          <w:i/>
        </w:rPr>
        <w:t>Am J Epidemiol</w:t>
      </w:r>
      <w:r w:rsidRPr="00592F6E">
        <w:t>. 2015;181:290-1.</w:t>
      </w:r>
    </w:p>
    <w:p w:rsidR="00592F6E" w:rsidRPr="00592F6E" w:rsidRDefault="00592F6E" w:rsidP="00592F6E">
      <w:pPr>
        <w:pStyle w:val="EndNoteBibliography"/>
        <w:spacing w:after="0"/>
      </w:pPr>
      <w:r w:rsidRPr="00592F6E">
        <w:t>13.</w:t>
      </w:r>
      <w:r w:rsidRPr="00592F6E">
        <w:tab/>
        <w:t xml:space="preserve">Burgess S, Freitag DF, Khan H, Gorman DN and Thompson SG. Using multivariable Mendelian randomization to disentangle the causal effects of lipid fractions. </w:t>
      </w:r>
      <w:r w:rsidRPr="00592F6E">
        <w:rPr>
          <w:i/>
        </w:rPr>
        <w:t>PLoS One</w:t>
      </w:r>
      <w:r w:rsidRPr="00592F6E">
        <w:t>. 2014;9:e108891.</w:t>
      </w:r>
    </w:p>
    <w:p w:rsidR="00592F6E" w:rsidRPr="00592F6E" w:rsidRDefault="00592F6E" w:rsidP="00592F6E">
      <w:pPr>
        <w:pStyle w:val="EndNoteBibliography"/>
        <w:spacing w:after="0"/>
      </w:pPr>
      <w:r w:rsidRPr="00592F6E">
        <w:t>14.</w:t>
      </w:r>
      <w:r w:rsidRPr="00592F6E">
        <w:tab/>
        <w:t xml:space="preserve">Yavorska OO and Burgess S. MendelianRandomization: an R package for performing Mendelian randomization analyses using summarized data. </w:t>
      </w:r>
      <w:r w:rsidRPr="00592F6E">
        <w:rPr>
          <w:i/>
        </w:rPr>
        <w:t>Int J Epidemiol</w:t>
      </w:r>
      <w:r w:rsidRPr="00592F6E">
        <w:t>. 2017;46:1734-1739.</w:t>
      </w:r>
    </w:p>
    <w:p w:rsidR="00592F6E" w:rsidRPr="00592F6E" w:rsidRDefault="00592F6E" w:rsidP="00592F6E">
      <w:pPr>
        <w:pStyle w:val="EndNoteBibliography"/>
      </w:pPr>
      <w:r w:rsidRPr="00592F6E">
        <w:lastRenderedPageBreak/>
        <w:t>15.</w:t>
      </w:r>
      <w:r w:rsidRPr="00592F6E">
        <w:tab/>
        <w:t xml:space="preserve">Burgess S, Thompson DJ, Rees JMB, Day FR, Perry JR and Ong KK. Dissecting Causal Pathways Using Mendelian Randomization with Summarized Genetic Data: Application to Age at Menarche and Risk of Breast Cancer. </w:t>
      </w:r>
      <w:r w:rsidRPr="00592F6E">
        <w:rPr>
          <w:i/>
        </w:rPr>
        <w:t>Genetics</w:t>
      </w:r>
      <w:r w:rsidRPr="00592F6E">
        <w:t>. 2017;207:481-487.</w:t>
      </w:r>
    </w:p>
    <w:p w:rsidR="006F355D" w:rsidRPr="00D10F45" w:rsidRDefault="006F355D" w:rsidP="006F355D">
      <w:pPr>
        <w:tabs>
          <w:tab w:val="left" w:pos="2280"/>
        </w:tabs>
        <w:rPr>
          <w:lang w:val="en-US"/>
        </w:rPr>
        <w:sectPr w:rsidR="006F355D" w:rsidRPr="00D10F45">
          <w:pgSz w:w="11906" w:h="16838"/>
          <w:pgMar w:top="1440" w:right="1440" w:bottom="1440" w:left="1440" w:header="708" w:footer="708" w:gutter="0"/>
          <w:cols w:space="708"/>
          <w:docGrid w:linePitch="360"/>
        </w:sectPr>
      </w:pPr>
      <w:r w:rsidRPr="00D10F45">
        <w:rPr>
          <w:lang w:val="en-US"/>
        </w:rPr>
        <w:fldChar w:fldCharType="end"/>
      </w:r>
    </w:p>
    <w:p w:rsidR="00E8338A" w:rsidRPr="00D10F45" w:rsidRDefault="004C623C" w:rsidP="009522B8">
      <w:pPr>
        <w:pStyle w:val="Heading2"/>
        <w:rPr>
          <w:b/>
          <w:color w:val="auto"/>
          <w:lang w:val="en-US"/>
        </w:rPr>
      </w:pPr>
      <w:bookmarkStart w:id="4" w:name="_Toc26337526"/>
      <w:r w:rsidRPr="00D10F45">
        <w:rPr>
          <w:b/>
          <w:color w:val="auto"/>
          <w:lang w:val="en-US"/>
        </w:rPr>
        <w:lastRenderedPageBreak/>
        <w:t xml:space="preserve">Supplementary </w:t>
      </w:r>
      <w:r w:rsidR="005078F3" w:rsidRPr="00D10F45">
        <w:rPr>
          <w:b/>
          <w:color w:val="auto"/>
          <w:lang w:val="en-US"/>
        </w:rPr>
        <w:t xml:space="preserve">Table 1 – </w:t>
      </w:r>
      <w:r w:rsidR="00132068" w:rsidRPr="00D10F45">
        <w:rPr>
          <w:b/>
          <w:color w:val="auto"/>
          <w:lang w:val="en-US"/>
        </w:rPr>
        <w:t>International</w:t>
      </w:r>
      <w:r w:rsidR="005078F3" w:rsidRPr="00D10F45">
        <w:rPr>
          <w:b/>
          <w:color w:val="auto"/>
          <w:lang w:val="en-US"/>
        </w:rPr>
        <w:t xml:space="preserve"> </w:t>
      </w:r>
      <w:r w:rsidR="00132068" w:rsidRPr="00D10F45">
        <w:rPr>
          <w:b/>
          <w:color w:val="auto"/>
          <w:lang w:val="en-US"/>
        </w:rPr>
        <w:t>Classification of Diseases version 10 (ICD-10) codes used to identify incident cardiovascular disease events</w:t>
      </w:r>
      <w:bookmarkEnd w:id="4"/>
    </w:p>
    <w:p w:rsidR="005078F3" w:rsidRPr="00D10F45" w:rsidRDefault="005078F3" w:rsidP="005078F3">
      <w:pPr>
        <w:rPr>
          <w:lang w:val="en-US"/>
        </w:rPr>
      </w:pPr>
    </w:p>
    <w:tbl>
      <w:tblPr>
        <w:tblStyle w:val="TableGrid"/>
        <w:tblW w:w="0" w:type="auto"/>
        <w:jc w:val="center"/>
        <w:tblLook w:val="04A0" w:firstRow="1" w:lastRow="0" w:firstColumn="1" w:lastColumn="0" w:noHBand="0" w:noVBand="1"/>
      </w:tblPr>
      <w:tblGrid>
        <w:gridCol w:w="2550"/>
        <w:gridCol w:w="2825"/>
      </w:tblGrid>
      <w:tr w:rsidR="00132068" w:rsidRPr="00D10F45" w:rsidTr="005078F3">
        <w:trPr>
          <w:jc w:val="center"/>
        </w:trPr>
        <w:tc>
          <w:tcPr>
            <w:tcW w:w="0" w:type="auto"/>
            <w:vAlign w:val="center"/>
          </w:tcPr>
          <w:p w:rsidR="00132068" w:rsidRPr="00D10F45" w:rsidRDefault="00132068" w:rsidP="005078F3">
            <w:pPr>
              <w:jc w:val="center"/>
              <w:rPr>
                <w:b/>
                <w:lang w:val="en-US"/>
              </w:rPr>
            </w:pPr>
            <w:r w:rsidRPr="00D10F45">
              <w:rPr>
                <w:b/>
                <w:lang w:val="en-US"/>
              </w:rPr>
              <w:t>Disease category</w:t>
            </w:r>
          </w:p>
        </w:tc>
        <w:tc>
          <w:tcPr>
            <w:tcW w:w="0" w:type="auto"/>
            <w:vAlign w:val="center"/>
          </w:tcPr>
          <w:p w:rsidR="00132068" w:rsidRPr="00D10F45" w:rsidRDefault="00132068" w:rsidP="005078F3">
            <w:pPr>
              <w:jc w:val="center"/>
              <w:rPr>
                <w:b/>
                <w:lang w:val="en-US"/>
              </w:rPr>
            </w:pPr>
            <w:r w:rsidRPr="00D10F45">
              <w:rPr>
                <w:b/>
                <w:lang w:val="en-US"/>
              </w:rPr>
              <w:t>ICD-10 code</w:t>
            </w:r>
          </w:p>
        </w:tc>
      </w:tr>
      <w:tr w:rsidR="00132068" w:rsidRPr="00D10F45" w:rsidTr="005078F3">
        <w:trPr>
          <w:jc w:val="center"/>
        </w:trPr>
        <w:tc>
          <w:tcPr>
            <w:tcW w:w="0" w:type="auto"/>
            <w:vAlign w:val="center"/>
          </w:tcPr>
          <w:p w:rsidR="00132068" w:rsidRPr="00D10F45" w:rsidRDefault="00132068" w:rsidP="005078F3">
            <w:pPr>
              <w:jc w:val="center"/>
              <w:rPr>
                <w:lang w:val="en-US"/>
              </w:rPr>
            </w:pPr>
            <w:r w:rsidRPr="00D10F45">
              <w:rPr>
                <w:lang w:val="en-US"/>
              </w:rPr>
              <w:t>Coronary heart disease</w:t>
            </w:r>
          </w:p>
        </w:tc>
        <w:tc>
          <w:tcPr>
            <w:tcW w:w="0" w:type="auto"/>
            <w:vAlign w:val="center"/>
          </w:tcPr>
          <w:p w:rsidR="00132068" w:rsidRPr="00D10F45" w:rsidRDefault="005078F3" w:rsidP="005078F3">
            <w:pPr>
              <w:jc w:val="center"/>
              <w:rPr>
                <w:lang w:val="en-US"/>
              </w:rPr>
            </w:pPr>
            <w:r w:rsidRPr="00D10F45">
              <w:rPr>
                <w:lang w:val="en-US"/>
              </w:rPr>
              <w:t>I20-I25</w:t>
            </w:r>
          </w:p>
        </w:tc>
      </w:tr>
      <w:tr w:rsidR="00132068" w:rsidRPr="00D10F45" w:rsidTr="005078F3">
        <w:trPr>
          <w:jc w:val="center"/>
        </w:trPr>
        <w:tc>
          <w:tcPr>
            <w:tcW w:w="0" w:type="auto"/>
            <w:vAlign w:val="center"/>
          </w:tcPr>
          <w:p w:rsidR="00132068" w:rsidRPr="00D10F45" w:rsidRDefault="00132068" w:rsidP="005078F3">
            <w:pPr>
              <w:jc w:val="center"/>
              <w:rPr>
                <w:lang w:val="en-US"/>
              </w:rPr>
            </w:pPr>
            <w:r w:rsidRPr="00D10F45">
              <w:rPr>
                <w:lang w:val="en-US"/>
              </w:rPr>
              <w:t>Stroke</w:t>
            </w:r>
          </w:p>
        </w:tc>
        <w:tc>
          <w:tcPr>
            <w:tcW w:w="0" w:type="auto"/>
            <w:vAlign w:val="center"/>
          </w:tcPr>
          <w:p w:rsidR="00132068" w:rsidRPr="00D10F45" w:rsidRDefault="005078F3" w:rsidP="005078F3">
            <w:pPr>
              <w:jc w:val="center"/>
              <w:rPr>
                <w:lang w:val="en-US"/>
              </w:rPr>
            </w:pPr>
            <w:r w:rsidRPr="00D10F45">
              <w:rPr>
                <w:lang w:val="en-US"/>
              </w:rPr>
              <w:t>I61, I63, I64</w:t>
            </w:r>
          </w:p>
        </w:tc>
      </w:tr>
      <w:tr w:rsidR="00132068" w:rsidRPr="00D10F45" w:rsidTr="005078F3">
        <w:trPr>
          <w:jc w:val="center"/>
        </w:trPr>
        <w:tc>
          <w:tcPr>
            <w:tcW w:w="0" w:type="auto"/>
            <w:vAlign w:val="center"/>
          </w:tcPr>
          <w:p w:rsidR="00132068" w:rsidRPr="00D10F45" w:rsidRDefault="00132068" w:rsidP="005078F3">
            <w:pPr>
              <w:jc w:val="center"/>
              <w:rPr>
                <w:lang w:val="en-US"/>
              </w:rPr>
            </w:pPr>
            <w:r w:rsidRPr="00D10F45">
              <w:rPr>
                <w:lang w:val="en-US"/>
              </w:rPr>
              <w:t>Peripheral arterial disease</w:t>
            </w:r>
          </w:p>
        </w:tc>
        <w:tc>
          <w:tcPr>
            <w:tcW w:w="0" w:type="auto"/>
            <w:vAlign w:val="center"/>
          </w:tcPr>
          <w:p w:rsidR="00132068" w:rsidRPr="00D10F45" w:rsidRDefault="00560E92" w:rsidP="005078F3">
            <w:pPr>
              <w:jc w:val="center"/>
              <w:rPr>
                <w:lang w:val="en-US"/>
              </w:rPr>
            </w:pPr>
            <w:r>
              <w:rPr>
                <w:lang w:val="en-US"/>
              </w:rPr>
              <w:t>I70.0, I70.2-I70.7, I70.9, I</w:t>
            </w:r>
            <w:r w:rsidR="005078F3" w:rsidRPr="00D10F45">
              <w:rPr>
                <w:lang w:val="en-US"/>
              </w:rPr>
              <w:t>73.9</w:t>
            </w:r>
          </w:p>
        </w:tc>
      </w:tr>
      <w:tr w:rsidR="00132068" w:rsidRPr="00D10F45" w:rsidTr="005078F3">
        <w:trPr>
          <w:jc w:val="center"/>
        </w:trPr>
        <w:tc>
          <w:tcPr>
            <w:tcW w:w="0" w:type="auto"/>
            <w:vAlign w:val="center"/>
          </w:tcPr>
          <w:p w:rsidR="00132068" w:rsidRPr="00D10F45" w:rsidRDefault="00132068" w:rsidP="005078F3">
            <w:pPr>
              <w:jc w:val="center"/>
              <w:rPr>
                <w:lang w:val="en-US"/>
              </w:rPr>
            </w:pPr>
            <w:r w:rsidRPr="00D10F45">
              <w:rPr>
                <w:lang w:val="en-US"/>
              </w:rPr>
              <w:t xml:space="preserve">Cardiovascular </w:t>
            </w:r>
            <w:r w:rsidR="005078F3" w:rsidRPr="00D10F45">
              <w:rPr>
                <w:lang w:val="en-US"/>
              </w:rPr>
              <w:t>disease</w:t>
            </w:r>
          </w:p>
        </w:tc>
        <w:tc>
          <w:tcPr>
            <w:tcW w:w="0" w:type="auto"/>
            <w:vAlign w:val="center"/>
          </w:tcPr>
          <w:p w:rsidR="00132068" w:rsidRPr="00D10F45" w:rsidRDefault="005078F3" w:rsidP="005078F3">
            <w:pPr>
              <w:jc w:val="center"/>
              <w:rPr>
                <w:lang w:val="en-US"/>
              </w:rPr>
            </w:pPr>
            <w:r w:rsidRPr="00D10F45">
              <w:rPr>
                <w:lang w:val="en-US"/>
              </w:rPr>
              <w:t>All of the above</w:t>
            </w:r>
          </w:p>
        </w:tc>
      </w:tr>
    </w:tbl>
    <w:p w:rsidR="00132068" w:rsidRPr="00D10F45" w:rsidRDefault="00132068">
      <w:pPr>
        <w:rPr>
          <w:lang w:val="en-US"/>
        </w:rPr>
      </w:pPr>
    </w:p>
    <w:p w:rsidR="004C623C" w:rsidRPr="00D10F45" w:rsidRDefault="004C623C">
      <w:pPr>
        <w:rPr>
          <w:lang w:val="en-US"/>
        </w:rPr>
        <w:sectPr w:rsidR="004C623C" w:rsidRPr="00D10F45">
          <w:pgSz w:w="11906" w:h="16838"/>
          <w:pgMar w:top="1440" w:right="1440" w:bottom="1440" w:left="1440" w:header="708" w:footer="708" w:gutter="0"/>
          <w:cols w:space="708"/>
          <w:docGrid w:linePitch="360"/>
        </w:sectPr>
      </w:pPr>
    </w:p>
    <w:p w:rsidR="004C623C" w:rsidRPr="00D10F45" w:rsidRDefault="004C623C" w:rsidP="009522B8">
      <w:pPr>
        <w:pStyle w:val="Heading2"/>
        <w:rPr>
          <w:b/>
          <w:color w:val="auto"/>
          <w:lang w:val="en-US"/>
        </w:rPr>
      </w:pPr>
      <w:bookmarkStart w:id="5" w:name="_Toc26337527"/>
      <w:r w:rsidRPr="00D10F45">
        <w:rPr>
          <w:b/>
          <w:color w:val="auto"/>
          <w:lang w:val="en-US"/>
        </w:rPr>
        <w:lastRenderedPageBreak/>
        <w:t xml:space="preserve">Supplementary Table 2 – Two-sample </w:t>
      </w:r>
      <w:r w:rsidR="00592F6E">
        <w:rPr>
          <w:b/>
          <w:color w:val="auto"/>
          <w:lang w:val="en-US"/>
        </w:rPr>
        <w:t>Mendelian randomization</w:t>
      </w:r>
      <w:r w:rsidRPr="00D10F45">
        <w:rPr>
          <w:b/>
          <w:color w:val="auto"/>
          <w:lang w:val="en-US"/>
        </w:rPr>
        <w:t xml:space="preserve"> instruments for urate</w:t>
      </w:r>
      <w:bookmarkEnd w:id="5"/>
    </w:p>
    <w:p w:rsidR="004C623C" w:rsidRPr="00D10F45" w:rsidRDefault="004C623C">
      <w:pPr>
        <w:rPr>
          <w:lang w:val="en-US"/>
        </w:rPr>
      </w:pPr>
    </w:p>
    <w:tbl>
      <w:tblPr>
        <w:tblW w:w="10627" w:type="dxa"/>
        <w:tblLayout w:type="fixed"/>
        <w:tblLook w:val="04A0" w:firstRow="1" w:lastRow="0" w:firstColumn="1" w:lastColumn="0" w:noHBand="0" w:noVBand="1"/>
      </w:tblPr>
      <w:tblGrid>
        <w:gridCol w:w="1129"/>
        <w:gridCol w:w="993"/>
        <w:gridCol w:w="1080"/>
        <w:gridCol w:w="648"/>
        <w:gridCol w:w="648"/>
        <w:gridCol w:w="1321"/>
        <w:gridCol w:w="1110"/>
        <w:gridCol w:w="1288"/>
        <w:gridCol w:w="992"/>
        <w:gridCol w:w="851"/>
        <w:gridCol w:w="567"/>
      </w:tblGrid>
      <w:tr w:rsidR="004C623C" w:rsidRPr="00D10F45" w:rsidTr="00C1633F">
        <w:trPr>
          <w:trHeight w:val="592"/>
        </w:trPr>
        <w:tc>
          <w:tcPr>
            <w:tcW w:w="11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b/>
                <w:sz w:val="16"/>
                <w:lang w:val="en-US" w:eastAsia="en-GB"/>
              </w:rPr>
            </w:pPr>
            <w:r w:rsidRPr="00D10F45">
              <w:rPr>
                <w:b/>
                <w:sz w:val="16"/>
                <w:lang w:val="en-US" w:eastAsia="en-GB"/>
              </w:rPr>
              <w:t>Chromosome</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b/>
                <w:sz w:val="16"/>
                <w:lang w:val="en-US" w:eastAsia="en-GB"/>
              </w:rPr>
            </w:pPr>
            <w:r w:rsidRPr="00D10F45">
              <w:rPr>
                <w:b/>
                <w:sz w:val="16"/>
                <w:lang w:val="en-US" w:eastAsia="en-GB"/>
              </w:rPr>
              <w:t>Position (hg19)</w:t>
            </w:r>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b/>
                <w:sz w:val="16"/>
                <w:lang w:val="en-US" w:eastAsia="en-GB"/>
              </w:rPr>
            </w:pPr>
            <w:r w:rsidRPr="00D10F45">
              <w:rPr>
                <w:b/>
                <w:sz w:val="16"/>
                <w:lang w:val="en-US" w:eastAsia="en-GB"/>
              </w:rPr>
              <w:t>SNP</w:t>
            </w:r>
          </w:p>
        </w:tc>
        <w:tc>
          <w:tcPr>
            <w:tcW w:w="648" w:type="dxa"/>
            <w:tcBorders>
              <w:top w:val="single" w:sz="4" w:space="0" w:color="auto"/>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b/>
                <w:sz w:val="16"/>
                <w:lang w:val="en-US" w:eastAsia="en-GB"/>
              </w:rPr>
            </w:pPr>
            <w:r w:rsidRPr="00D10F45">
              <w:rPr>
                <w:b/>
                <w:sz w:val="16"/>
                <w:lang w:val="en-US" w:eastAsia="en-GB"/>
              </w:rPr>
              <w:t>Allele1</w:t>
            </w:r>
          </w:p>
        </w:tc>
        <w:tc>
          <w:tcPr>
            <w:tcW w:w="648" w:type="dxa"/>
            <w:tcBorders>
              <w:top w:val="single" w:sz="4" w:space="0" w:color="auto"/>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b/>
                <w:sz w:val="16"/>
                <w:lang w:val="en-US" w:eastAsia="en-GB"/>
              </w:rPr>
            </w:pPr>
            <w:r w:rsidRPr="00D10F45">
              <w:rPr>
                <w:b/>
                <w:sz w:val="16"/>
                <w:lang w:val="en-US" w:eastAsia="en-GB"/>
              </w:rPr>
              <w:t>Allele2</w:t>
            </w:r>
          </w:p>
        </w:tc>
        <w:tc>
          <w:tcPr>
            <w:tcW w:w="1321" w:type="dxa"/>
            <w:tcBorders>
              <w:top w:val="single" w:sz="4" w:space="0" w:color="auto"/>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b/>
                <w:sz w:val="16"/>
                <w:lang w:val="en-US" w:eastAsia="en-GB"/>
              </w:rPr>
            </w:pPr>
            <w:r w:rsidRPr="00D10F45">
              <w:rPr>
                <w:b/>
                <w:sz w:val="16"/>
                <w:lang w:val="en-US" w:eastAsia="en-GB"/>
              </w:rPr>
              <w:t>Allele1 frequency</w:t>
            </w:r>
          </w:p>
        </w:tc>
        <w:tc>
          <w:tcPr>
            <w:tcW w:w="1110" w:type="dxa"/>
            <w:tcBorders>
              <w:top w:val="single" w:sz="4" w:space="0" w:color="auto"/>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b/>
                <w:sz w:val="16"/>
                <w:lang w:val="en-US" w:eastAsia="en-GB"/>
              </w:rPr>
            </w:pPr>
            <w:r w:rsidRPr="00D10F45">
              <w:rPr>
                <w:b/>
                <w:sz w:val="16"/>
                <w:lang w:val="en-US" w:eastAsia="en-GB"/>
              </w:rPr>
              <w:t>Beta</w:t>
            </w:r>
          </w:p>
        </w:tc>
        <w:tc>
          <w:tcPr>
            <w:tcW w:w="1288" w:type="dxa"/>
            <w:tcBorders>
              <w:top w:val="single" w:sz="4" w:space="0" w:color="auto"/>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b/>
                <w:sz w:val="16"/>
                <w:lang w:val="en-US" w:eastAsia="en-GB"/>
              </w:rPr>
            </w:pPr>
            <w:r w:rsidRPr="00D10F45">
              <w:rPr>
                <w:b/>
                <w:sz w:val="16"/>
                <w:lang w:val="en-US" w:eastAsia="en-GB"/>
              </w:rPr>
              <w:t>Standard error</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b/>
                <w:sz w:val="16"/>
                <w:lang w:val="en-US" w:eastAsia="en-GB"/>
              </w:rPr>
            </w:pPr>
            <w:r w:rsidRPr="00D10F45">
              <w:rPr>
                <w:b/>
                <w:sz w:val="16"/>
                <w:lang w:val="en-US" w:eastAsia="en-GB"/>
              </w:rPr>
              <w:t>P</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rsidR="004C623C" w:rsidRPr="00D10F45" w:rsidRDefault="00CA4B4F" w:rsidP="004C623C">
            <w:pPr>
              <w:pStyle w:val="NoSpacing"/>
              <w:jc w:val="center"/>
              <w:rPr>
                <w:b/>
                <w:sz w:val="16"/>
                <w:lang w:val="en-US" w:eastAsia="en-GB"/>
              </w:rPr>
            </w:pPr>
            <w:r w:rsidRPr="00D10F45">
              <w:rPr>
                <w:b/>
                <w:sz w:val="16"/>
                <w:lang w:val="en-US" w:eastAsia="en-GB"/>
              </w:rPr>
              <w:t>R</w:t>
            </w:r>
            <w:r w:rsidR="004C623C" w:rsidRPr="00D10F45">
              <w:rPr>
                <w:b/>
                <w:sz w:val="16"/>
                <w:vertAlign w:val="superscript"/>
                <w:lang w:val="en-US" w:eastAsia="en-GB"/>
              </w:rPr>
              <w:t>2</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b/>
                <w:sz w:val="16"/>
                <w:lang w:val="en-US" w:eastAsia="en-GB"/>
              </w:rPr>
            </w:pPr>
            <w:r w:rsidRPr="00D10F45">
              <w:rPr>
                <w:b/>
                <w:sz w:val="16"/>
                <w:lang w:val="en-US" w:eastAsia="en-GB"/>
              </w:rPr>
              <w:t>F</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8768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944238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0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65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76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83E-13</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96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5636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246000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3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8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58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32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87675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080339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3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8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03E-26</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4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158241</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450955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6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1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58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83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7019744</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273834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92</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1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3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51E-2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6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6086329</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159054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2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8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97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02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868543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92697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3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8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7E-1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33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1086337</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088870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5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49E-2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47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7</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2944571</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087431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66</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85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7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383713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2752223</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4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5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8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29E-2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47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7</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0147321</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7024258</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0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3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78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09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52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5</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026457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3790707</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02</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5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4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7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31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45723739</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471633</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46</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1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3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82E-114</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50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8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5155731</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497110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4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6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5E-8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33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8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6374178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234596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5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4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53E-16</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9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9</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6762079</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682591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02</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8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8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46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28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0251050</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491541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59</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05E-1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5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0</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1793440</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2644128</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4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97E-13</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36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5031769</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224200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1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41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07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30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2069929</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278814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96</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7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9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19E-14</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76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2717029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229741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52</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27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92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7</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3486360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47842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3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4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1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40E-1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34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51407</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271441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8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62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62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43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782471</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80762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36</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1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1E-2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44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5</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67722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210530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6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2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36E-25</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7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0</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7730940</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260326</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39</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1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6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4E-167</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6E-03</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7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267973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3769598</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86</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6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31E-1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99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069216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52045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6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8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64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34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1494450</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467140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52</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71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33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982100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1693363</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8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8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7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13E-26</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9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570330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671442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6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2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2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91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95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7</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162792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06206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1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65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6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31E-1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60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0</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1932997</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6760053</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5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1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68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9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7</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1306440</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705027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4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5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90E-4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18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4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200307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88275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6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42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4E-13</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34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4511570</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90035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3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5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2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4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13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660336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376900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2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4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26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2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73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4862752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92993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3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5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8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3E-25</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7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003399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7565788</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2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6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2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38E-35</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50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018710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384573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2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6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26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24E-14</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34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6951487</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247490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2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3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9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24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308664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674105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5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21E-17</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6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325548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3426118</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8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5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81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20E-2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6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154305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71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69</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4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3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2E-3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48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3373521</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38429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16</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53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20E-16</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9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9</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lastRenderedPageBreak/>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27105921</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294365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6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2E-1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9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4242186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87137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66</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6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22E-1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6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7</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38582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1128603</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8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8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67E-14</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1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62262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984917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36</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3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9E-1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74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84606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3075443</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66</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41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58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5</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987865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31714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32</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5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9E-15</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4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7</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3062661</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984771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5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3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39E-7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40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4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9082657</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93785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6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65E-15</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2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403938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4857338</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56</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6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50E-1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59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0</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444457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171162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8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4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5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56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5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5</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601285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6804946</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8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3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7E-1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8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2222601</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765136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6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2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53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75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4168282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379240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7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3E-23</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69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7</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4274871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403058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6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2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6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24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388500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357488</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1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6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5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28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9</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691913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6827308</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3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3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90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94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6878869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47940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5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93E-03</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6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73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89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69091584</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29079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7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5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85E-17</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8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0670279</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6855567</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0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4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17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46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5</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529660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191873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7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5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1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10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72227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312146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3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6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3948D3" w:rsidP="00A6273F">
            <w:pPr>
              <w:pStyle w:val="NoSpacing"/>
              <w:jc w:val="center"/>
              <w:rPr>
                <w:sz w:val="16"/>
                <w:lang w:val="en-US" w:eastAsia="en-GB"/>
              </w:rPr>
            </w:pPr>
            <w:r>
              <w:rPr>
                <w:sz w:val="16"/>
                <w:lang w:val="en-US" w:eastAsia="en-GB"/>
              </w:rPr>
              <w:t>1.94</w:t>
            </w:r>
            <w:r w:rsidR="004C623C" w:rsidRPr="00D10F45">
              <w:rPr>
                <w:sz w:val="16"/>
                <w:lang w:val="en-US" w:eastAsia="en-GB"/>
              </w:rPr>
              <w:t>E-</w:t>
            </w:r>
            <w:r w:rsidR="00A6273F">
              <w:rPr>
                <w:sz w:val="16"/>
                <w:lang w:val="en-US" w:eastAsia="en-GB"/>
              </w:rPr>
              <w:t>0</w:t>
            </w:r>
            <w:r w:rsidR="004C623C" w:rsidRPr="00D10F45">
              <w:rPr>
                <w:sz w:val="16"/>
                <w:lang w:val="en-US" w:eastAsia="en-GB"/>
              </w:rPr>
              <w:t>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lt;1E-30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63E-03</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9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10478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71761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52</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44E-01</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AD47E0" w:rsidP="00F1644D">
            <w:pPr>
              <w:pStyle w:val="NoSpacing"/>
              <w:jc w:val="center"/>
              <w:rPr>
                <w:sz w:val="16"/>
                <w:lang w:val="en-US" w:eastAsia="en-GB"/>
              </w:rPr>
            </w:pPr>
            <w:r>
              <w:rPr>
                <w:sz w:val="16"/>
                <w:lang w:val="en-US" w:eastAsia="en-GB"/>
              </w:rPr>
              <w:t>1.81</w:t>
            </w:r>
            <w:r w:rsidR="00A6273F" w:rsidRPr="00D10F45">
              <w:rPr>
                <w:sz w:val="16"/>
                <w:lang w:val="en-US" w:eastAsia="en-GB"/>
              </w:rPr>
              <w:t>E-</w:t>
            </w:r>
            <w:r w:rsidR="00A6273F">
              <w:rPr>
                <w:sz w:val="16"/>
                <w:lang w:val="en-US" w:eastAsia="en-GB"/>
              </w:rPr>
              <w:t>0</w:t>
            </w:r>
            <w:r w:rsidR="00A6273F" w:rsidRPr="00D10F45">
              <w:rPr>
                <w:sz w:val="16"/>
                <w:lang w:val="en-US" w:eastAsia="en-GB"/>
              </w:rPr>
              <w:t>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6935E7" w:rsidP="004C623C">
            <w:pPr>
              <w:pStyle w:val="NoSpacing"/>
              <w:jc w:val="center"/>
              <w:rPr>
                <w:sz w:val="16"/>
                <w:lang w:val="en-US" w:eastAsia="en-GB"/>
              </w:rPr>
            </w:pPr>
            <w:r w:rsidRPr="00D10F45">
              <w:rPr>
                <w:sz w:val="16"/>
                <w:lang w:val="en-US" w:eastAsia="en-GB"/>
              </w:rPr>
              <w:t>&lt;1E-30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4E-02</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75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15323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73760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92</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94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36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34E-4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63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65</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704137</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312056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3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6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2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91E-44</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33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2820504</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35823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1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58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10E-1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85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941499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194069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39</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2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25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06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779080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310321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0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3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62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0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893227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272523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1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6E-01</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810CAA" w:rsidP="00F1644D">
            <w:pPr>
              <w:pStyle w:val="NoSpacing"/>
              <w:jc w:val="center"/>
              <w:rPr>
                <w:sz w:val="16"/>
                <w:lang w:val="en-US" w:eastAsia="en-GB"/>
              </w:rPr>
            </w:pPr>
            <w:r>
              <w:rPr>
                <w:sz w:val="16"/>
                <w:lang w:val="en-US" w:eastAsia="en-GB"/>
              </w:rPr>
              <w:t>3.04</w:t>
            </w:r>
            <w:r w:rsidR="00A6273F" w:rsidRPr="00D10F45">
              <w:rPr>
                <w:sz w:val="16"/>
                <w:lang w:val="en-US" w:eastAsia="en-GB"/>
              </w:rPr>
              <w:t>E-</w:t>
            </w:r>
            <w:r w:rsidR="00A6273F">
              <w:rPr>
                <w:sz w:val="16"/>
                <w:lang w:val="en-US" w:eastAsia="en-GB"/>
              </w:rPr>
              <w:t>0</w:t>
            </w:r>
            <w:r w:rsidR="00A6273F" w:rsidRPr="00D10F45">
              <w:rPr>
                <w:sz w:val="16"/>
                <w:lang w:val="en-US" w:eastAsia="en-GB"/>
              </w:rPr>
              <w:t>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lt;1E-30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48E-03</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2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9039500</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2231146</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99</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2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72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31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70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5</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9119659</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085687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4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8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0E-97</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38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3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945352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286966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7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4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2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19E-1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15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7</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3188709</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310732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0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9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5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58E-17</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2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5</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4414066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172487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6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2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38E-16</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1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0</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4672215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685483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1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6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68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7E-1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75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4683132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251017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66</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6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98E-1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46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9</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465702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46166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5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6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0E-2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61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061512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924967</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12</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8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2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21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278340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46910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6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4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59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14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3319517</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25575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7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2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77E-2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40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5450211</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0077826</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2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3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23E-1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83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5806751</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459193</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2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16E-2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67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771320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007561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2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6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0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4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8648770</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929194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4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2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39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21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243148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763215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3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2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48E-5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42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022612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310579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32</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8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74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14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1590534</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772754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56</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7E-13</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08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329822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686488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3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2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24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19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678054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413128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3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5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72E-1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1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9</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6464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67601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3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4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3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3E-13</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14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lastRenderedPageBreak/>
              <w:t>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72736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294448</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5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1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45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102084</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67520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2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0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6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5E-84</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32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87</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12293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29776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0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2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2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60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19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5813150</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165196</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5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72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3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41E-295</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21E-03</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07</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737766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252525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39</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5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39E-1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2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9695854</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273505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4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72E-13</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09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1544189</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309366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92</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2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5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66E-1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96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9136651</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2214118</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79</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5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2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53E-1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00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380536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744103</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69</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1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4E-57</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37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4030011</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83380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12</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64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1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94E-17</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42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0963777</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4711966</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3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6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3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34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5593250</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947539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0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5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6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02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88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7</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0127390</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854917</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7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3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32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9</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154881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35453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5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2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2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623209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9548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3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1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2E-13</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06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622851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078223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4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1E-16</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4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3934829</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267782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6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7E-1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64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0</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6077136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50587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4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50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21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8519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027711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2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0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31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8E-4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43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708134</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7828856</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1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81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07E-1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78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6398911</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717269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09</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4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2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10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72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6753491</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70075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6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42E-1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71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5</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300794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05192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2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5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2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28E-55</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03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782211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176555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5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4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3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20E-17</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8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873848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7795876</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4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8E-13</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34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1413194</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022421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72</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6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38E-3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89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566468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697121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4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4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1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20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26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6254799</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779567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8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3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00E-1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99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377700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778674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59</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34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32E-37</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65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2461497</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095486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49</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6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34E-14</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71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809566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230689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2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63E-1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2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647876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294148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4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22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2E-6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14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3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598070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6982393</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4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32E-25</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8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3642474</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251166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1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63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93E-14</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50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048616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835847</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4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01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10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118111</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6415788</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6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8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53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5</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60891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218823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4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2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6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5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21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308473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255419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7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2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3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318036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081396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2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2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0E-27</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3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5686407</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24387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5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1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5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5</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1434707</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474471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4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4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8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33E-13</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58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9</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209059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323733</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76</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8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4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31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7690450</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800977</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3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4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99E-13</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83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0</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077027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787455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0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52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48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6E-15</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6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9105229</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382435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86</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6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72E-13</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78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0</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693219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7343073</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9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0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30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79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264303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7592117</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8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2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82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34E-5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87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265050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7918123</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4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74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72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146953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17161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2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5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2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8E-14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0E-03</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0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lastRenderedPageBreak/>
              <w:t>10</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982701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503677</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3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62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19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215263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791634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5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99E-03</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37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9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893996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708160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1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2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6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24E-1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5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493923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2240508</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1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5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63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42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938852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81673</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46</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6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40E-2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6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948057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0886117</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1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5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53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9E-13</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53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9570121</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925258</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7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4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3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50E-1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51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0</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6419384</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090181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2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18E-17</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4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4477720</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1146456</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8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2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96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02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0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21264</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748289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6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4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14E-14</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90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5</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8139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3842748</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2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2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3E-17</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2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0</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23647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7937758</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5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4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22E-1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69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5</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0437981</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2806743</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2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2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4E-1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93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0749090</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963837</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5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4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69E-4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92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741016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1821917</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1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4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6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66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25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162488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526126</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8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6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5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0E-1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11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7</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433146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730074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4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44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6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29E-18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47E-03</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67</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452025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712611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86</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1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8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6E-7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41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9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558063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2576996</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7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3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2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0E-57</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24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886087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122849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3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48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0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5484929</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182386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9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2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8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05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9235404</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219552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52</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6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9E-1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2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0</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005734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50820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56</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6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16E-13</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52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9</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33234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219317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2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3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7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99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32981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104581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16</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4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5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32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82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026733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836968</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2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11E-14</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6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224966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1169927</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7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4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3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83E-1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75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5</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686533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265787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82</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3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69E-1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2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0</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7844049</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374141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2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8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6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85E-113</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76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9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8773251</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258122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32</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3E-1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3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609105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242317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7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6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2E-13</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20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200775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653178</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52</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82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2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1E-54</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98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143637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169303</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5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54E-1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9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262599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795370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4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91E-23</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63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3069894</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242366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1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2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73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87E-17</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6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7</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1031884</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36048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7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4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2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61E-1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36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8640749</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210448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29</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3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28E-1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98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234260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9572786</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62</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6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7E-1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9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9</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613039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209577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1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0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26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29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734473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490016</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79</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2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94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88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7</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4</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789043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95594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29</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4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3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49E-13</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72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0</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4</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6110797</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1158607</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3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59E-1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25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4</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3184100</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014927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26</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3E-1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0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4</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268618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7154553</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8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3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82E-15</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8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5</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4</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385127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375957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4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19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91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334254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345747</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7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3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61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09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1106727</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384813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29</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76E-1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30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9</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3605954</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2708477</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2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45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22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46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35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211291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2898868</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2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2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53E-17</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0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lastRenderedPageBreak/>
              <w:t>1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446779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1854957</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22</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28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3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33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9</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629813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488675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49</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92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2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65E-5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27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1167779</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8025378</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7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3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79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1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601366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755379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5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8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20E-1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1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7</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0668979</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967263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2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6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2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34E-14</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72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928737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2908437</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36</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2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1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37E-64</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84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20</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70952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718375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1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45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4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13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99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7</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366507</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332995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8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3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14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55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021657</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310381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4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6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99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59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5</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173574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993262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2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2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2E-15</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4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7</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3819169</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993638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6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72E-2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4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0</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648128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478466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4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07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98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824348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6499163</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1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4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43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35E-1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12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955278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478358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7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7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21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37E-36</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68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975544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457554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3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52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56E-37</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71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984303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6564708</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12</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6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83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75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65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992721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9935686</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1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82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5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7E-2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0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76098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374425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0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2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5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60E-1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79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44053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89468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39</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2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63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104817</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109513</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5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2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6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40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15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6955330</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260252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9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2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49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08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2179281</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252316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2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5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2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23E-1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99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336478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722461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6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84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8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77E-5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86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5</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945010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165704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16</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4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53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19E-2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63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3343927</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9900586</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2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2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2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49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00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429056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64106</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39</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56E-13</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45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603310</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71998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4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2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77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7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4337424</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527616</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36</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6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6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0</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2777064</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016355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3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2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77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06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3216010</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295984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9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2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30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40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785042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538656</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2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5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5E-2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0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99592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188046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2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4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2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41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2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19997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03594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2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2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4E-25</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1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226450</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1669336</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6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2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2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0E-14</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1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39862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108610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6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4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1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87E-14</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4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336462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810188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6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6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8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64E-1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4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535174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871047</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6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2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0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16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3462957</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7507133</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3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2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27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59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640201</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604006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2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4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21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2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83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0</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5257260</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225737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1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5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4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87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14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321205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6142206</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42</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6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63E-17</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0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3042364</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180096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0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1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4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9E-2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60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305801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374657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4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5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5E-15</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2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747204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205729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3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8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61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15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258626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817318</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6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0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23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48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5</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657678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282313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3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3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6.56E-13</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8.52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9</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158779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68636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7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4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8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0E-17</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22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535670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2834317</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1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5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5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60E-1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96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7834641</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219778</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7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08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06E-24</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70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7</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lastRenderedPageBreak/>
              <w:t>2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069235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92945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2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4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32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9.22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7.06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2462564</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733907</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92</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9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3.4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88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90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7</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44324727</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rs73840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0.7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8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23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2.71E-17</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1.18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4C623C">
            <w:pPr>
              <w:pStyle w:val="NoSpacing"/>
              <w:jc w:val="center"/>
              <w:rPr>
                <w:sz w:val="16"/>
                <w:lang w:val="en-US" w:eastAsia="en-GB"/>
              </w:rPr>
            </w:pPr>
            <w:r w:rsidRPr="00D10F45">
              <w:rPr>
                <w:sz w:val="16"/>
                <w:lang w:val="en-US" w:eastAsia="en-GB"/>
              </w:rPr>
              <w:t>53</w:t>
            </w:r>
          </w:p>
        </w:tc>
      </w:tr>
    </w:tbl>
    <w:p w:rsidR="004C623C" w:rsidRPr="00D10F45" w:rsidRDefault="004C623C">
      <w:pPr>
        <w:rPr>
          <w:lang w:val="en-US"/>
        </w:rPr>
      </w:pPr>
    </w:p>
    <w:p w:rsidR="00144E7C" w:rsidRPr="00D10F45" w:rsidRDefault="00144E7C">
      <w:pPr>
        <w:rPr>
          <w:lang w:val="en-US"/>
        </w:rPr>
        <w:sectPr w:rsidR="00144E7C" w:rsidRPr="00D10F45" w:rsidSect="004C623C">
          <w:pgSz w:w="11906" w:h="16838"/>
          <w:pgMar w:top="720" w:right="720" w:bottom="720" w:left="720" w:header="708" w:footer="708" w:gutter="0"/>
          <w:cols w:space="708"/>
          <w:docGrid w:linePitch="360"/>
        </w:sectPr>
      </w:pPr>
    </w:p>
    <w:p w:rsidR="00872498" w:rsidRPr="00D10F45" w:rsidRDefault="00872498" w:rsidP="009522B8">
      <w:pPr>
        <w:pStyle w:val="Heading2"/>
        <w:rPr>
          <w:b/>
          <w:color w:val="auto"/>
          <w:lang w:val="en-US"/>
        </w:rPr>
      </w:pPr>
      <w:bookmarkStart w:id="6" w:name="_Toc26337528"/>
      <w:r w:rsidRPr="00D10F45">
        <w:rPr>
          <w:b/>
          <w:color w:val="auto"/>
          <w:lang w:val="en-US"/>
        </w:rPr>
        <w:lastRenderedPageBreak/>
        <w:t>Supplementary Table 3</w:t>
      </w:r>
      <w:r w:rsidR="007F162D" w:rsidRPr="00D10F45">
        <w:rPr>
          <w:b/>
          <w:color w:val="auto"/>
          <w:lang w:val="en-US"/>
        </w:rPr>
        <w:t xml:space="preserve"> – Multivariable </w:t>
      </w:r>
      <w:r w:rsidRPr="00D10F45">
        <w:rPr>
          <w:b/>
          <w:color w:val="auto"/>
          <w:lang w:val="en-US"/>
        </w:rPr>
        <w:t xml:space="preserve">Mendelian randomization estimates for the </w:t>
      </w:r>
      <w:r w:rsidR="00D331F7">
        <w:rPr>
          <w:b/>
          <w:color w:val="auto"/>
          <w:lang w:val="en-US"/>
        </w:rPr>
        <w:t xml:space="preserve">direct </w:t>
      </w:r>
      <w:r w:rsidRPr="00D10F45">
        <w:rPr>
          <w:b/>
          <w:color w:val="auto"/>
          <w:lang w:val="en-US"/>
        </w:rPr>
        <w:t>effect of serum urate</w:t>
      </w:r>
      <w:r w:rsidR="00850A41">
        <w:rPr>
          <w:b/>
          <w:color w:val="auto"/>
          <w:lang w:val="en-US"/>
        </w:rPr>
        <w:t xml:space="preserve"> and metabolic traits</w:t>
      </w:r>
      <w:r w:rsidRPr="00D10F45">
        <w:rPr>
          <w:b/>
          <w:color w:val="auto"/>
          <w:lang w:val="en-US"/>
        </w:rPr>
        <w:t>, on risk of coronary heart disease (CHD), peripheral arterial disease (PAD) and stroke.</w:t>
      </w:r>
      <w:bookmarkEnd w:id="6"/>
      <w:r w:rsidRPr="00D10F45">
        <w:rPr>
          <w:b/>
          <w:color w:val="auto"/>
          <w:lang w:val="en-US"/>
        </w:rPr>
        <w:t xml:space="preserve"> </w:t>
      </w:r>
    </w:p>
    <w:p w:rsidR="000E0D44" w:rsidRPr="00D10F45" w:rsidRDefault="000E0D44" w:rsidP="000E0D44">
      <w:pPr>
        <w:rPr>
          <w:lang w:val="en-US"/>
        </w:rPr>
      </w:pPr>
    </w:p>
    <w:tbl>
      <w:tblPr>
        <w:tblW w:w="0" w:type="auto"/>
        <w:jc w:val="center"/>
        <w:tblLook w:val="04A0" w:firstRow="1" w:lastRow="0" w:firstColumn="1" w:lastColumn="0" w:noHBand="0" w:noVBand="1"/>
      </w:tblPr>
      <w:tblGrid>
        <w:gridCol w:w="1801"/>
        <w:gridCol w:w="1046"/>
        <w:gridCol w:w="2093"/>
        <w:gridCol w:w="1531"/>
        <w:gridCol w:w="1004"/>
      </w:tblGrid>
      <w:tr w:rsidR="000E0D44" w:rsidRPr="00D10F45" w:rsidTr="000E0D44">
        <w:trPr>
          <w:trHeight w:val="288"/>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Exposure variabl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Outcom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Direct effect (log OR)</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Standard error</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P</w:t>
            </w:r>
          </w:p>
        </w:tc>
      </w:tr>
      <w:tr w:rsidR="000E0D44" w:rsidRPr="00D10F45" w:rsidTr="000E0D44">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Urate</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CHD</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128</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42</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2.19E-03</w:t>
            </w:r>
          </w:p>
        </w:tc>
      </w:tr>
      <w:tr w:rsidR="000E0D44" w:rsidRPr="00D10F45" w:rsidTr="000E0D44">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BMI</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CHD</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272</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47</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9.45E-09</w:t>
            </w:r>
          </w:p>
        </w:tc>
      </w:tr>
      <w:tr w:rsidR="000E0D44" w:rsidRPr="00D10F45" w:rsidTr="000E0D44">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eGFR</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CHD</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137</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349</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3.92E-01</w:t>
            </w:r>
          </w:p>
        </w:tc>
      </w:tr>
      <w:tr w:rsidR="000E0D44" w:rsidRPr="00D10F45" w:rsidTr="000E0D44">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T2DM</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CHD</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114</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19</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3.15E-09</w:t>
            </w:r>
          </w:p>
        </w:tc>
      </w:tr>
      <w:tr w:rsidR="000E0D44" w:rsidRPr="00D10F45" w:rsidTr="000E0D44">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LDL-C</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CHD</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365</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31</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lt;2E-16</w:t>
            </w:r>
          </w:p>
        </w:tc>
      </w:tr>
      <w:tr w:rsidR="000E0D44" w:rsidRPr="00D10F45" w:rsidTr="000E0D44">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HDL-C</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CHD</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25</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38</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5.19E-01</w:t>
            </w:r>
          </w:p>
        </w:tc>
      </w:tr>
      <w:tr w:rsidR="000E0D44" w:rsidRPr="00D10F45" w:rsidTr="000E0D44">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TG</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CHD</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76</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42</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7.10E-02</w:t>
            </w:r>
          </w:p>
        </w:tc>
      </w:tr>
      <w:tr w:rsidR="000E0D44" w:rsidRPr="00D10F45" w:rsidTr="000E0D44">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Urate</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PAD</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44</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39</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2.61E-01</w:t>
            </w:r>
          </w:p>
        </w:tc>
      </w:tr>
      <w:tr w:rsidR="000E0D44" w:rsidRPr="00D10F45" w:rsidTr="000E0D44">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BMI</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PAD</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337</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44</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3.85E-14</w:t>
            </w:r>
          </w:p>
        </w:tc>
      </w:tr>
      <w:tr w:rsidR="000E0D44" w:rsidRPr="00D10F45" w:rsidTr="000E0D44">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eGFR</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PAD</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164</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320</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6.10E-01</w:t>
            </w:r>
          </w:p>
        </w:tc>
      </w:tr>
      <w:tr w:rsidR="000E0D44" w:rsidRPr="00D10F45" w:rsidTr="000E0D44">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T2DM</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PAD</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179</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18</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lt;2E-16</w:t>
            </w:r>
          </w:p>
        </w:tc>
      </w:tr>
      <w:tr w:rsidR="000E0D44" w:rsidRPr="00D10F45" w:rsidTr="000E0D44">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LDL-C</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PAD</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136</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26</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1.40E-07</w:t>
            </w:r>
          </w:p>
        </w:tc>
      </w:tr>
      <w:tr w:rsidR="000E0D44" w:rsidRPr="00D10F45" w:rsidTr="000E0D44">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HDL-C</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PAD</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53</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35</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1.31E-01</w:t>
            </w:r>
          </w:p>
        </w:tc>
      </w:tr>
      <w:tr w:rsidR="000E0D44" w:rsidRPr="00D10F45" w:rsidTr="000E0D44">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TG</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PAD</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96</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39</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1.44E-02</w:t>
            </w:r>
          </w:p>
        </w:tc>
      </w:tr>
      <w:tr w:rsidR="000E0D44" w:rsidRPr="00D10F45" w:rsidTr="000E0D44">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Urate</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Stroke</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105</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32</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1.09E-03</w:t>
            </w:r>
          </w:p>
        </w:tc>
      </w:tr>
      <w:tr w:rsidR="000E0D44" w:rsidRPr="00D10F45" w:rsidTr="000E0D44">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BMI</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Stroke</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110</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36</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2.55E-03</w:t>
            </w:r>
          </w:p>
        </w:tc>
      </w:tr>
      <w:tr w:rsidR="000E0D44" w:rsidRPr="00D10F45" w:rsidTr="000E0D44">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eGFR</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Stroke</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594</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270</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2.82E-02</w:t>
            </w:r>
          </w:p>
        </w:tc>
      </w:tr>
      <w:tr w:rsidR="000E0D44" w:rsidRPr="00D10F45" w:rsidTr="000E0D44">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T2DM</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Stroke</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71</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15</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1.45E-06</w:t>
            </w:r>
          </w:p>
        </w:tc>
      </w:tr>
      <w:tr w:rsidR="000E0D44" w:rsidRPr="00D10F45" w:rsidTr="000E0D44">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LDL-C</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Stroke</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94</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23</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4.89E-05</w:t>
            </w:r>
          </w:p>
        </w:tc>
      </w:tr>
      <w:tr w:rsidR="000E0D44" w:rsidRPr="00D10F45" w:rsidTr="000E0D44">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HDL-C</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Stroke</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25</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29</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3.92E-01</w:t>
            </w:r>
          </w:p>
        </w:tc>
      </w:tr>
      <w:tr w:rsidR="000E0D44" w:rsidRPr="00D10F45" w:rsidTr="000E0D44">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TG</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Stroke</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44</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32</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0E0D44">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1.76E-01</w:t>
            </w:r>
          </w:p>
        </w:tc>
      </w:tr>
    </w:tbl>
    <w:p w:rsidR="00872498" w:rsidRPr="00D10F45" w:rsidRDefault="00B75EFD" w:rsidP="00872498">
      <w:pPr>
        <w:jc w:val="center"/>
        <w:rPr>
          <w:i/>
          <w:lang w:val="en-US"/>
        </w:rPr>
      </w:pPr>
      <w:r w:rsidRPr="00D10F45">
        <w:rPr>
          <w:i/>
          <w:lang w:val="en-US"/>
        </w:rPr>
        <w:t>OR: odds ratio</w:t>
      </w:r>
      <w:r w:rsidR="00872498" w:rsidRPr="00D10F45">
        <w:rPr>
          <w:i/>
          <w:lang w:val="en-US"/>
        </w:rPr>
        <w:t>.</w:t>
      </w:r>
      <w:r w:rsidR="00D331F7">
        <w:rPr>
          <w:i/>
          <w:lang w:val="en-US"/>
        </w:rPr>
        <w:t xml:space="preserve"> Instruments and g</w:t>
      </w:r>
      <w:r w:rsidR="009522B8" w:rsidRPr="00D10F45">
        <w:rPr>
          <w:i/>
          <w:lang w:val="en-US"/>
        </w:rPr>
        <w:t>enetic associations with risk of body mass index BMI), estimated glomerular filtration rate (eGFR), type 2 diabetes mellitus (T2DM), low-density lipoprotein cholesterol (LDL-C), high-density lipoprotein cholesterol (HDL-C) and triglycerides (TG) are included</w:t>
      </w:r>
      <w:r w:rsidR="00592F6E">
        <w:rPr>
          <w:i/>
          <w:lang w:val="en-US"/>
        </w:rPr>
        <w:t xml:space="preserve"> together</w:t>
      </w:r>
      <w:r w:rsidR="009522B8" w:rsidRPr="00D10F45">
        <w:rPr>
          <w:i/>
          <w:lang w:val="en-US"/>
        </w:rPr>
        <w:t xml:space="preserve"> in the</w:t>
      </w:r>
      <w:r w:rsidR="00592F6E">
        <w:rPr>
          <w:i/>
          <w:lang w:val="en-US"/>
        </w:rPr>
        <w:t xml:space="preserve"> same</w:t>
      </w:r>
      <w:r w:rsidR="009522B8" w:rsidRPr="00D10F45">
        <w:rPr>
          <w:i/>
          <w:lang w:val="en-US"/>
        </w:rPr>
        <w:t xml:space="preserve"> regression model.</w:t>
      </w:r>
    </w:p>
    <w:p w:rsidR="00872498" w:rsidRPr="00D10F45" w:rsidRDefault="00872498" w:rsidP="009522B8">
      <w:pPr>
        <w:rPr>
          <w:lang w:val="en-US"/>
        </w:rPr>
      </w:pPr>
      <w:r w:rsidRPr="00D10F45">
        <w:rPr>
          <w:lang w:val="en-US"/>
        </w:rPr>
        <w:tab/>
      </w:r>
    </w:p>
    <w:p w:rsidR="00872498" w:rsidRPr="00D10F45" w:rsidRDefault="00872498" w:rsidP="00872498">
      <w:pPr>
        <w:rPr>
          <w:lang w:val="en-US"/>
        </w:rPr>
        <w:sectPr w:rsidR="00872498" w:rsidRPr="00D10F45" w:rsidSect="00DE37E0">
          <w:pgSz w:w="11906" w:h="16838"/>
          <w:pgMar w:top="1440" w:right="1440" w:bottom="1440" w:left="1440" w:header="708" w:footer="708" w:gutter="0"/>
          <w:cols w:space="708"/>
          <w:docGrid w:linePitch="360"/>
        </w:sectPr>
      </w:pPr>
    </w:p>
    <w:p w:rsidR="00144E7C" w:rsidRPr="00D10F45" w:rsidRDefault="00144E7C" w:rsidP="009522B8">
      <w:pPr>
        <w:pStyle w:val="Heading2"/>
        <w:rPr>
          <w:b/>
          <w:color w:val="auto"/>
          <w:lang w:val="en-US"/>
        </w:rPr>
      </w:pPr>
      <w:bookmarkStart w:id="7" w:name="_Toc26337529"/>
      <w:r w:rsidRPr="00D10F45">
        <w:rPr>
          <w:b/>
          <w:color w:val="auto"/>
          <w:lang w:val="en-US"/>
        </w:rPr>
        <w:lastRenderedPageBreak/>
        <w:t xml:space="preserve">Supplementary Table </w:t>
      </w:r>
      <w:r w:rsidR="00872498" w:rsidRPr="00D10F45">
        <w:rPr>
          <w:b/>
          <w:color w:val="auto"/>
          <w:lang w:val="en-US"/>
        </w:rPr>
        <w:t xml:space="preserve">4 – Multivariable </w:t>
      </w:r>
      <w:r w:rsidRPr="00D10F45">
        <w:rPr>
          <w:b/>
          <w:color w:val="auto"/>
          <w:lang w:val="en-US"/>
        </w:rPr>
        <w:t xml:space="preserve">Mendelian randomization estimates for the </w:t>
      </w:r>
      <w:r w:rsidR="00D331F7">
        <w:rPr>
          <w:b/>
          <w:color w:val="auto"/>
          <w:lang w:val="en-US"/>
        </w:rPr>
        <w:t xml:space="preserve">direct </w:t>
      </w:r>
      <w:r w:rsidRPr="00D10F45">
        <w:rPr>
          <w:b/>
          <w:color w:val="auto"/>
          <w:lang w:val="en-US"/>
        </w:rPr>
        <w:t>effect of 1-</w:t>
      </w:r>
      <w:r w:rsidR="00592F6E">
        <w:rPr>
          <w:b/>
          <w:color w:val="auto"/>
          <w:lang w:val="en-US"/>
        </w:rPr>
        <w:t>standard deviation</w:t>
      </w:r>
      <w:r w:rsidRPr="00D10F45">
        <w:rPr>
          <w:b/>
          <w:color w:val="auto"/>
          <w:lang w:val="en-US"/>
        </w:rPr>
        <w:t xml:space="preserve"> increase in genetically determined serum urate and systolic blood pressure (SBP) respectively, on risk of coronary heart disease (CHD), peripheral arterial disease (PAD) and stroke.</w:t>
      </w:r>
      <w:bookmarkEnd w:id="7"/>
    </w:p>
    <w:p w:rsidR="000E0D44" w:rsidRPr="00D10F45" w:rsidRDefault="000E0D44" w:rsidP="000E0D44">
      <w:pPr>
        <w:rPr>
          <w:lang w:val="en-US"/>
        </w:rPr>
      </w:pPr>
    </w:p>
    <w:tbl>
      <w:tblPr>
        <w:tblStyle w:val="TableGrid"/>
        <w:tblW w:w="6091" w:type="dxa"/>
        <w:jc w:val="center"/>
        <w:tblLook w:val="04A0" w:firstRow="1" w:lastRow="0" w:firstColumn="1" w:lastColumn="0" w:noHBand="0" w:noVBand="1"/>
      </w:tblPr>
      <w:tblGrid>
        <w:gridCol w:w="1056"/>
        <w:gridCol w:w="1060"/>
        <w:gridCol w:w="960"/>
        <w:gridCol w:w="960"/>
        <w:gridCol w:w="960"/>
        <w:gridCol w:w="1095"/>
      </w:tblGrid>
      <w:tr w:rsidR="00144E7C" w:rsidRPr="00D10F45" w:rsidTr="009A4A2C">
        <w:trPr>
          <w:trHeight w:val="300"/>
          <w:jc w:val="center"/>
        </w:trPr>
        <w:tc>
          <w:tcPr>
            <w:tcW w:w="1056" w:type="dxa"/>
            <w:noWrap/>
            <w:vAlign w:val="center"/>
            <w:hideMark/>
          </w:tcPr>
          <w:p w:rsidR="00144E7C" w:rsidRPr="00D10F45" w:rsidRDefault="00144E7C" w:rsidP="00B41040">
            <w:pPr>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Exposure</w:t>
            </w:r>
          </w:p>
        </w:tc>
        <w:tc>
          <w:tcPr>
            <w:tcW w:w="1060" w:type="dxa"/>
            <w:noWrap/>
            <w:vAlign w:val="center"/>
            <w:hideMark/>
          </w:tcPr>
          <w:p w:rsidR="00144E7C" w:rsidRPr="00D10F45" w:rsidRDefault="00144E7C" w:rsidP="00B41040">
            <w:pPr>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Outcome</w:t>
            </w:r>
          </w:p>
        </w:tc>
        <w:tc>
          <w:tcPr>
            <w:tcW w:w="960" w:type="dxa"/>
            <w:noWrap/>
            <w:vAlign w:val="center"/>
            <w:hideMark/>
          </w:tcPr>
          <w:p w:rsidR="00144E7C" w:rsidRPr="00D10F45" w:rsidRDefault="00144E7C" w:rsidP="00B41040">
            <w:pPr>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OR</w:t>
            </w:r>
          </w:p>
        </w:tc>
        <w:tc>
          <w:tcPr>
            <w:tcW w:w="960" w:type="dxa"/>
            <w:noWrap/>
            <w:vAlign w:val="center"/>
            <w:hideMark/>
          </w:tcPr>
          <w:p w:rsidR="00144E7C" w:rsidRPr="00D10F45" w:rsidRDefault="00144E7C" w:rsidP="00B41040">
            <w:pPr>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LCI</w:t>
            </w:r>
          </w:p>
        </w:tc>
        <w:tc>
          <w:tcPr>
            <w:tcW w:w="960" w:type="dxa"/>
            <w:noWrap/>
            <w:vAlign w:val="center"/>
            <w:hideMark/>
          </w:tcPr>
          <w:p w:rsidR="00144E7C" w:rsidRPr="00D10F45" w:rsidRDefault="00144E7C" w:rsidP="00B41040">
            <w:pPr>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UCI</w:t>
            </w:r>
          </w:p>
        </w:tc>
        <w:tc>
          <w:tcPr>
            <w:tcW w:w="1095" w:type="dxa"/>
          </w:tcPr>
          <w:p w:rsidR="00144E7C" w:rsidRPr="00D10F45" w:rsidRDefault="00144E7C" w:rsidP="00B41040">
            <w:pPr>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P</w:t>
            </w:r>
          </w:p>
        </w:tc>
      </w:tr>
      <w:tr w:rsidR="009A4A2C" w:rsidRPr="00D10F45" w:rsidTr="009A4A2C">
        <w:trPr>
          <w:trHeight w:val="300"/>
          <w:jc w:val="center"/>
        </w:trPr>
        <w:tc>
          <w:tcPr>
            <w:tcW w:w="1056" w:type="dxa"/>
            <w:noWrap/>
            <w:vAlign w:val="center"/>
            <w:hideMark/>
          </w:tcPr>
          <w:p w:rsidR="009A4A2C" w:rsidRPr="00D10F45" w:rsidRDefault="009A4A2C" w:rsidP="009A4A2C">
            <w:pPr>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Urate</w:t>
            </w:r>
          </w:p>
        </w:tc>
        <w:tc>
          <w:tcPr>
            <w:tcW w:w="1060" w:type="dxa"/>
            <w:noWrap/>
            <w:vAlign w:val="center"/>
            <w:hideMark/>
          </w:tcPr>
          <w:p w:rsidR="009A4A2C" w:rsidRPr="00D10F45" w:rsidRDefault="009A4A2C" w:rsidP="009A4A2C">
            <w:pPr>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CHD</w:t>
            </w:r>
          </w:p>
        </w:tc>
        <w:tc>
          <w:tcPr>
            <w:tcW w:w="960" w:type="dxa"/>
            <w:noWrap/>
            <w:vAlign w:val="center"/>
            <w:hideMark/>
          </w:tcPr>
          <w:p w:rsidR="009A4A2C" w:rsidRPr="00D10F45" w:rsidRDefault="009A4A2C" w:rsidP="009A4A2C">
            <w:pPr>
              <w:jc w:val="center"/>
              <w:rPr>
                <w:rFonts w:ascii="Calibri" w:hAnsi="Calibri" w:cs="Calibri"/>
                <w:color w:val="000000"/>
                <w:lang w:val="en-US"/>
              </w:rPr>
            </w:pPr>
            <w:r w:rsidRPr="00D10F45">
              <w:rPr>
                <w:rFonts w:ascii="Calibri" w:hAnsi="Calibri" w:cs="Calibri"/>
                <w:color w:val="000000"/>
                <w:lang w:val="en-US"/>
              </w:rPr>
              <w:t>1.13</w:t>
            </w:r>
          </w:p>
        </w:tc>
        <w:tc>
          <w:tcPr>
            <w:tcW w:w="960" w:type="dxa"/>
            <w:noWrap/>
            <w:vAlign w:val="center"/>
            <w:hideMark/>
          </w:tcPr>
          <w:p w:rsidR="009A4A2C" w:rsidRPr="00D10F45" w:rsidRDefault="009A4A2C" w:rsidP="009A4A2C">
            <w:pPr>
              <w:jc w:val="center"/>
              <w:rPr>
                <w:rFonts w:ascii="Calibri" w:hAnsi="Calibri" w:cs="Calibri"/>
                <w:color w:val="000000"/>
                <w:lang w:val="en-US"/>
              </w:rPr>
            </w:pPr>
            <w:r w:rsidRPr="00D10F45">
              <w:rPr>
                <w:rFonts w:ascii="Calibri" w:hAnsi="Calibri" w:cs="Calibri"/>
                <w:color w:val="000000"/>
                <w:lang w:val="en-US"/>
              </w:rPr>
              <w:t>1.03</w:t>
            </w:r>
          </w:p>
        </w:tc>
        <w:tc>
          <w:tcPr>
            <w:tcW w:w="960" w:type="dxa"/>
            <w:noWrap/>
            <w:vAlign w:val="center"/>
            <w:hideMark/>
          </w:tcPr>
          <w:p w:rsidR="009A4A2C" w:rsidRPr="00D10F45" w:rsidRDefault="009A4A2C" w:rsidP="009A4A2C">
            <w:pPr>
              <w:jc w:val="center"/>
              <w:rPr>
                <w:rFonts w:ascii="Calibri" w:hAnsi="Calibri" w:cs="Calibri"/>
                <w:color w:val="000000"/>
                <w:lang w:val="en-US"/>
              </w:rPr>
            </w:pPr>
            <w:r w:rsidRPr="00D10F45">
              <w:rPr>
                <w:rFonts w:ascii="Calibri" w:hAnsi="Calibri" w:cs="Calibri"/>
                <w:color w:val="000000"/>
                <w:lang w:val="en-US"/>
              </w:rPr>
              <w:t>1.23</w:t>
            </w:r>
          </w:p>
        </w:tc>
        <w:tc>
          <w:tcPr>
            <w:tcW w:w="1095" w:type="dxa"/>
            <w:vAlign w:val="center"/>
          </w:tcPr>
          <w:p w:rsidR="009A4A2C" w:rsidRPr="00D10F45" w:rsidRDefault="009A4A2C" w:rsidP="009A4A2C">
            <w:pPr>
              <w:jc w:val="center"/>
              <w:rPr>
                <w:rFonts w:ascii="Calibri" w:hAnsi="Calibri" w:cs="Calibri"/>
                <w:color w:val="000000"/>
                <w:lang w:val="en-US"/>
              </w:rPr>
            </w:pPr>
            <w:r w:rsidRPr="00D10F45">
              <w:rPr>
                <w:rFonts w:ascii="Calibri" w:hAnsi="Calibri" w:cs="Calibri"/>
                <w:color w:val="000000"/>
                <w:lang w:val="en-US"/>
              </w:rPr>
              <w:t>7.84E-03</w:t>
            </w:r>
          </w:p>
        </w:tc>
      </w:tr>
      <w:tr w:rsidR="009A4A2C" w:rsidRPr="00D10F45" w:rsidTr="009A4A2C">
        <w:trPr>
          <w:trHeight w:val="300"/>
          <w:jc w:val="center"/>
        </w:trPr>
        <w:tc>
          <w:tcPr>
            <w:tcW w:w="1056" w:type="dxa"/>
            <w:noWrap/>
            <w:vAlign w:val="center"/>
            <w:hideMark/>
          </w:tcPr>
          <w:p w:rsidR="009A4A2C" w:rsidRPr="00D10F45" w:rsidRDefault="009A4A2C" w:rsidP="009A4A2C">
            <w:pPr>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SBP</w:t>
            </w:r>
          </w:p>
        </w:tc>
        <w:tc>
          <w:tcPr>
            <w:tcW w:w="1060" w:type="dxa"/>
            <w:noWrap/>
            <w:vAlign w:val="center"/>
            <w:hideMark/>
          </w:tcPr>
          <w:p w:rsidR="009A4A2C" w:rsidRPr="00D10F45" w:rsidRDefault="009A4A2C" w:rsidP="009A4A2C">
            <w:pPr>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CHD</w:t>
            </w:r>
          </w:p>
        </w:tc>
        <w:tc>
          <w:tcPr>
            <w:tcW w:w="960" w:type="dxa"/>
            <w:noWrap/>
            <w:vAlign w:val="center"/>
            <w:hideMark/>
          </w:tcPr>
          <w:p w:rsidR="009A4A2C" w:rsidRPr="00D10F45" w:rsidRDefault="009A4A2C" w:rsidP="009A4A2C">
            <w:pPr>
              <w:jc w:val="center"/>
              <w:rPr>
                <w:rFonts w:ascii="Calibri" w:hAnsi="Calibri" w:cs="Calibri"/>
                <w:color w:val="000000"/>
                <w:lang w:val="en-US"/>
              </w:rPr>
            </w:pPr>
            <w:r w:rsidRPr="00D10F45">
              <w:rPr>
                <w:rFonts w:ascii="Calibri" w:hAnsi="Calibri" w:cs="Calibri"/>
                <w:color w:val="000000"/>
                <w:lang w:val="en-US"/>
              </w:rPr>
              <w:t>1.84</w:t>
            </w:r>
          </w:p>
        </w:tc>
        <w:tc>
          <w:tcPr>
            <w:tcW w:w="960" w:type="dxa"/>
            <w:noWrap/>
            <w:vAlign w:val="center"/>
            <w:hideMark/>
          </w:tcPr>
          <w:p w:rsidR="009A4A2C" w:rsidRPr="00D10F45" w:rsidRDefault="009A4A2C" w:rsidP="009A4A2C">
            <w:pPr>
              <w:jc w:val="center"/>
              <w:rPr>
                <w:rFonts w:ascii="Calibri" w:hAnsi="Calibri" w:cs="Calibri"/>
                <w:color w:val="000000"/>
                <w:lang w:val="en-US"/>
              </w:rPr>
            </w:pPr>
            <w:r w:rsidRPr="00D10F45">
              <w:rPr>
                <w:rFonts w:ascii="Calibri" w:hAnsi="Calibri" w:cs="Calibri"/>
                <w:color w:val="000000"/>
                <w:lang w:val="en-US"/>
              </w:rPr>
              <w:t>1.56</w:t>
            </w:r>
          </w:p>
        </w:tc>
        <w:tc>
          <w:tcPr>
            <w:tcW w:w="960" w:type="dxa"/>
            <w:noWrap/>
            <w:vAlign w:val="center"/>
            <w:hideMark/>
          </w:tcPr>
          <w:p w:rsidR="009A4A2C" w:rsidRPr="00D10F45" w:rsidRDefault="009A4A2C" w:rsidP="009A4A2C">
            <w:pPr>
              <w:jc w:val="center"/>
              <w:rPr>
                <w:rFonts w:ascii="Calibri" w:hAnsi="Calibri" w:cs="Calibri"/>
                <w:color w:val="000000"/>
                <w:lang w:val="en-US"/>
              </w:rPr>
            </w:pPr>
            <w:r w:rsidRPr="00D10F45">
              <w:rPr>
                <w:rFonts w:ascii="Calibri" w:hAnsi="Calibri" w:cs="Calibri"/>
                <w:color w:val="000000"/>
                <w:lang w:val="en-US"/>
              </w:rPr>
              <w:t>2.15</w:t>
            </w:r>
          </w:p>
        </w:tc>
        <w:tc>
          <w:tcPr>
            <w:tcW w:w="1095" w:type="dxa"/>
            <w:vAlign w:val="center"/>
          </w:tcPr>
          <w:p w:rsidR="009A4A2C" w:rsidRPr="00D10F45" w:rsidRDefault="009A4A2C" w:rsidP="009A4A2C">
            <w:pPr>
              <w:jc w:val="center"/>
              <w:rPr>
                <w:rFonts w:ascii="Calibri" w:hAnsi="Calibri" w:cs="Calibri"/>
                <w:color w:val="000000"/>
                <w:lang w:val="en-US"/>
              </w:rPr>
            </w:pPr>
            <w:r w:rsidRPr="00D10F45">
              <w:rPr>
                <w:rFonts w:ascii="Calibri" w:hAnsi="Calibri" w:cs="Calibri"/>
                <w:color w:val="000000"/>
                <w:lang w:val="en-US"/>
              </w:rPr>
              <w:t>8.91E-13</w:t>
            </w:r>
          </w:p>
        </w:tc>
      </w:tr>
      <w:tr w:rsidR="009A4A2C" w:rsidRPr="00D10F45" w:rsidTr="009A4A2C">
        <w:trPr>
          <w:trHeight w:val="300"/>
          <w:jc w:val="center"/>
        </w:trPr>
        <w:tc>
          <w:tcPr>
            <w:tcW w:w="1056" w:type="dxa"/>
            <w:noWrap/>
            <w:vAlign w:val="center"/>
            <w:hideMark/>
          </w:tcPr>
          <w:p w:rsidR="009A4A2C" w:rsidRPr="00D10F45" w:rsidRDefault="009A4A2C" w:rsidP="009A4A2C">
            <w:pPr>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Urate</w:t>
            </w:r>
          </w:p>
        </w:tc>
        <w:tc>
          <w:tcPr>
            <w:tcW w:w="1060" w:type="dxa"/>
            <w:noWrap/>
            <w:vAlign w:val="center"/>
            <w:hideMark/>
          </w:tcPr>
          <w:p w:rsidR="009A4A2C" w:rsidRPr="00D10F45" w:rsidRDefault="009A4A2C" w:rsidP="009A4A2C">
            <w:pPr>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PAD</w:t>
            </w:r>
          </w:p>
        </w:tc>
        <w:tc>
          <w:tcPr>
            <w:tcW w:w="960" w:type="dxa"/>
            <w:noWrap/>
            <w:vAlign w:val="center"/>
            <w:hideMark/>
          </w:tcPr>
          <w:p w:rsidR="009A4A2C" w:rsidRPr="00D10F45" w:rsidRDefault="009A4A2C" w:rsidP="009A4A2C">
            <w:pPr>
              <w:jc w:val="center"/>
              <w:rPr>
                <w:rFonts w:ascii="Calibri" w:hAnsi="Calibri" w:cs="Calibri"/>
                <w:color w:val="000000"/>
                <w:lang w:val="en-US"/>
              </w:rPr>
            </w:pPr>
            <w:r w:rsidRPr="00D10F45">
              <w:rPr>
                <w:rFonts w:ascii="Calibri" w:hAnsi="Calibri" w:cs="Calibri"/>
                <w:color w:val="000000"/>
                <w:lang w:val="en-US"/>
              </w:rPr>
              <w:t>1.08</w:t>
            </w:r>
          </w:p>
        </w:tc>
        <w:tc>
          <w:tcPr>
            <w:tcW w:w="960" w:type="dxa"/>
            <w:noWrap/>
            <w:vAlign w:val="center"/>
            <w:hideMark/>
          </w:tcPr>
          <w:p w:rsidR="009A4A2C" w:rsidRPr="00D10F45" w:rsidRDefault="009A4A2C" w:rsidP="009A4A2C">
            <w:pPr>
              <w:jc w:val="center"/>
              <w:rPr>
                <w:rFonts w:ascii="Calibri" w:hAnsi="Calibri" w:cs="Calibri"/>
                <w:color w:val="000000"/>
                <w:lang w:val="en-US"/>
              </w:rPr>
            </w:pPr>
            <w:r w:rsidRPr="00D10F45">
              <w:rPr>
                <w:rFonts w:ascii="Calibri" w:hAnsi="Calibri" w:cs="Calibri"/>
                <w:color w:val="000000"/>
                <w:lang w:val="en-US"/>
              </w:rPr>
              <w:t>1.00</w:t>
            </w:r>
          </w:p>
        </w:tc>
        <w:tc>
          <w:tcPr>
            <w:tcW w:w="960" w:type="dxa"/>
            <w:noWrap/>
            <w:vAlign w:val="center"/>
            <w:hideMark/>
          </w:tcPr>
          <w:p w:rsidR="009A4A2C" w:rsidRPr="00D10F45" w:rsidRDefault="009A4A2C" w:rsidP="009A4A2C">
            <w:pPr>
              <w:jc w:val="center"/>
              <w:rPr>
                <w:rFonts w:ascii="Calibri" w:hAnsi="Calibri" w:cs="Calibri"/>
                <w:color w:val="000000"/>
                <w:lang w:val="en-US"/>
              </w:rPr>
            </w:pPr>
            <w:r w:rsidRPr="00D10F45">
              <w:rPr>
                <w:rFonts w:ascii="Calibri" w:hAnsi="Calibri" w:cs="Calibri"/>
                <w:color w:val="000000"/>
                <w:lang w:val="en-US"/>
              </w:rPr>
              <w:t>1.17</w:t>
            </w:r>
          </w:p>
        </w:tc>
        <w:tc>
          <w:tcPr>
            <w:tcW w:w="1095" w:type="dxa"/>
            <w:vAlign w:val="center"/>
          </w:tcPr>
          <w:p w:rsidR="009A4A2C" w:rsidRPr="00D10F45" w:rsidRDefault="009A4A2C" w:rsidP="009A4A2C">
            <w:pPr>
              <w:jc w:val="center"/>
              <w:rPr>
                <w:rFonts w:ascii="Calibri" w:hAnsi="Calibri" w:cs="Calibri"/>
                <w:color w:val="000000"/>
                <w:lang w:val="en-US"/>
              </w:rPr>
            </w:pPr>
            <w:r w:rsidRPr="00D10F45">
              <w:rPr>
                <w:rFonts w:ascii="Calibri" w:hAnsi="Calibri" w:cs="Calibri"/>
                <w:color w:val="000000"/>
                <w:lang w:val="en-US"/>
              </w:rPr>
              <w:t>6.71E-02</w:t>
            </w:r>
          </w:p>
        </w:tc>
      </w:tr>
      <w:tr w:rsidR="009A4A2C" w:rsidRPr="00D10F45" w:rsidTr="009A4A2C">
        <w:trPr>
          <w:trHeight w:val="300"/>
          <w:jc w:val="center"/>
        </w:trPr>
        <w:tc>
          <w:tcPr>
            <w:tcW w:w="1056" w:type="dxa"/>
            <w:noWrap/>
            <w:vAlign w:val="center"/>
            <w:hideMark/>
          </w:tcPr>
          <w:p w:rsidR="009A4A2C" w:rsidRPr="00D10F45" w:rsidRDefault="009A4A2C" w:rsidP="009A4A2C">
            <w:pPr>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SBP</w:t>
            </w:r>
          </w:p>
        </w:tc>
        <w:tc>
          <w:tcPr>
            <w:tcW w:w="1060" w:type="dxa"/>
            <w:noWrap/>
            <w:vAlign w:val="center"/>
            <w:hideMark/>
          </w:tcPr>
          <w:p w:rsidR="009A4A2C" w:rsidRPr="00D10F45" w:rsidRDefault="009A4A2C" w:rsidP="009A4A2C">
            <w:pPr>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PAD</w:t>
            </w:r>
          </w:p>
        </w:tc>
        <w:tc>
          <w:tcPr>
            <w:tcW w:w="960" w:type="dxa"/>
            <w:noWrap/>
            <w:vAlign w:val="center"/>
            <w:hideMark/>
          </w:tcPr>
          <w:p w:rsidR="009A4A2C" w:rsidRPr="00D10F45" w:rsidRDefault="009A4A2C" w:rsidP="009A4A2C">
            <w:pPr>
              <w:jc w:val="center"/>
              <w:rPr>
                <w:rFonts w:ascii="Calibri" w:hAnsi="Calibri" w:cs="Calibri"/>
                <w:color w:val="000000"/>
                <w:lang w:val="en-US"/>
              </w:rPr>
            </w:pPr>
            <w:r w:rsidRPr="00D10F45">
              <w:rPr>
                <w:rFonts w:ascii="Calibri" w:hAnsi="Calibri" w:cs="Calibri"/>
                <w:color w:val="000000"/>
                <w:lang w:val="en-US"/>
              </w:rPr>
              <w:t>1.76</w:t>
            </w:r>
          </w:p>
        </w:tc>
        <w:tc>
          <w:tcPr>
            <w:tcW w:w="960" w:type="dxa"/>
            <w:noWrap/>
            <w:vAlign w:val="center"/>
            <w:hideMark/>
          </w:tcPr>
          <w:p w:rsidR="009A4A2C" w:rsidRPr="00D10F45" w:rsidRDefault="009A4A2C" w:rsidP="009A4A2C">
            <w:pPr>
              <w:jc w:val="center"/>
              <w:rPr>
                <w:rFonts w:ascii="Calibri" w:hAnsi="Calibri" w:cs="Calibri"/>
                <w:color w:val="000000"/>
                <w:lang w:val="en-US"/>
              </w:rPr>
            </w:pPr>
            <w:r w:rsidRPr="00D10F45">
              <w:rPr>
                <w:rFonts w:ascii="Calibri" w:hAnsi="Calibri" w:cs="Calibri"/>
                <w:color w:val="000000"/>
                <w:lang w:val="en-US"/>
              </w:rPr>
              <w:t>1.52</w:t>
            </w:r>
          </w:p>
        </w:tc>
        <w:tc>
          <w:tcPr>
            <w:tcW w:w="960" w:type="dxa"/>
            <w:noWrap/>
            <w:vAlign w:val="center"/>
            <w:hideMark/>
          </w:tcPr>
          <w:p w:rsidR="009A4A2C" w:rsidRPr="00D10F45" w:rsidRDefault="009A4A2C" w:rsidP="009A4A2C">
            <w:pPr>
              <w:jc w:val="center"/>
              <w:rPr>
                <w:rFonts w:ascii="Calibri" w:hAnsi="Calibri" w:cs="Calibri"/>
                <w:color w:val="000000"/>
                <w:lang w:val="en-US"/>
              </w:rPr>
            </w:pPr>
            <w:r w:rsidRPr="00D10F45">
              <w:rPr>
                <w:rFonts w:ascii="Calibri" w:hAnsi="Calibri" w:cs="Calibri"/>
                <w:color w:val="000000"/>
                <w:lang w:val="en-US"/>
              </w:rPr>
              <w:t>2.04</w:t>
            </w:r>
          </w:p>
        </w:tc>
        <w:tc>
          <w:tcPr>
            <w:tcW w:w="1095" w:type="dxa"/>
            <w:vAlign w:val="center"/>
          </w:tcPr>
          <w:p w:rsidR="009A4A2C" w:rsidRPr="00D10F45" w:rsidRDefault="009A4A2C" w:rsidP="009A4A2C">
            <w:pPr>
              <w:jc w:val="center"/>
              <w:rPr>
                <w:rFonts w:ascii="Calibri" w:hAnsi="Calibri" w:cs="Calibri"/>
                <w:color w:val="000000"/>
                <w:lang w:val="en-US"/>
              </w:rPr>
            </w:pPr>
            <w:r w:rsidRPr="00D10F45">
              <w:rPr>
                <w:rFonts w:ascii="Calibri" w:hAnsi="Calibri" w:cs="Calibri"/>
                <w:color w:val="000000"/>
                <w:lang w:val="en-US"/>
              </w:rPr>
              <w:t>3.03E-13</w:t>
            </w:r>
          </w:p>
        </w:tc>
      </w:tr>
      <w:tr w:rsidR="009A4A2C" w:rsidRPr="00D10F45" w:rsidTr="009A4A2C">
        <w:trPr>
          <w:trHeight w:val="300"/>
          <w:jc w:val="center"/>
        </w:trPr>
        <w:tc>
          <w:tcPr>
            <w:tcW w:w="1056" w:type="dxa"/>
            <w:noWrap/>
            <w:vAlign w:val="center"/>
            <w:hideMark/>
          </w:tcPr>
          <w:p w:rsidR="009A4A2C" w:rsidRPr="00D10F45" w:rsidRDefault="009A4A2C" w:rsidP="009A4A2C">
            <w:pPr>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Urate</w:t>
            </w:r>
          </w:p>
        </w:tc>
        <w:tc>
          <w:tcPr>
            <w:tcW w:w="1060" w:type="dxa"/>
            <w:noWrap/>
            <w:vAlign w:val="center"/>
            <w:hideMark/>
          </w:tcPr>
          <w:p w:rsidR="009A4A2C" w:rsidRPr="00D10F45" w:rsidRDefault="009A4A2C" w:rsidP="009A4A2C">
            <w:pPr>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Stroke</w:t>
            </w:r>
          </w:p>
        </w:tc>
        <w:tc>
          <w:tcPr>
            <w:tcW w:w="960" w:type="dxa"/>
            <w:noWrap/>
            <w:vAlign w:val="center"/>
            <w:hideMark/>
          </w:tcPr>
          <w:p w:rsidR="009A4A2C" w:rsidRPr="00D10F45" w:rsidRDefault="009A4A2C" w:rsidP="009A4A2C">
            <w:pPr>
              <w:jc w:val="center"/>
              <w:rPr>
                <w:rFonts w:ascii="Calibri" w:hAnsi="Calibri" w:cs="Calibri"/>
                <w:color w:val="000000"/>
                <w:lang w:val="en-US"/>
              </w:rPr>
            </w:pPr>
            <w:r w:rsidRPr="00D10F45">
              <w:rPr>
                <w:rFonts w:ascii="Calibri" w:hAnsi="Calibri" w:cs="Calibri"/>
                <w:color w:val="000000"/>
                <w:lang w:val="en-US"/>
              </w:rPr>
              <w:t>1.06</w:t>
            </w:r>
          </w:p>
        </w:tc>
        <w:tc>
          <w:tcPr>
            <w:tcW w:w="960" w:type="dxa"/>
            <w:noWrap/>
            <w:vAlign w:val="center"/>
            <w:hideMark/>
          </w:tcPr>
          <w:p w:rsidR="009A4A2C" w:rsidRPr="00D10F45" w:rsidRDefault="009A4A2C" w:rsidP="009A4A2C">
            <w:pPr>
              <w:jc w:val="center"/>
              <w:rPr>
                <w:rFonts w:ascii="Calibri" w:hAnsi="Calibri" w:cs="Calibri"/>
                <w:color w:val="000000"/>
                <w:lang w:val="en-US"/>
              </w:rPr>
            </w:pPr>
            <w:r w:rsidRPr="00D10F45">
              <w:rPr>
                <w:rFonts w:ascii="Calibri" w:hAnsi="Calibri" w:cs="Calibri"/>
                <w:color w:val="000000"/>
                <w:lang w:val="en-US"/>
              </w:rPr>
              <w:t>0.99</w:t>
            </w:r>
          </w:p>
        </w:tc>
        <w:tc>
          <w:tcPr>
            <w:tcW w:w="960" w:type="dxa"/>
            <w:noWrap/>
            <w:vAlign w:val="center"/>
            <w:hideMark/>
          </w:tcPr>
          <w:p w:rsidR="009A4A2C" w:rsidRPr="00D10F45" w:rsidRDefault="009A4A2C" w:rsidP="009A4A2C">
            <w:pPr>
              <w:jc w:val="center"/>
              <w:rPr>
                <w:rFonts w:ascii="Calibri" w:hAnsi="Calibri" w:cs="Calibri"/>
                <w:color w:val="000000"/>
                <w:lang w:val="en-US"/>
              </w:rPr>
            </w:pPr>
            <w:r w:rsidRPr="00D10F45">
              <w:rPr>
                <w:rFonts w:ascii="Calibri" w:hAnsi="Calibri" w:cs="Calibri"/>
                <w:color w:val="000000"/>
                <w:lang w:val="en-US"/>
              </w:rPr>
              <w:t>1.12</w:t>
            </w:r>
          </w:p>
        </w:tc>
        <w:tc>
          <w:tcPr>
            <w:tcW w:w="1095" w:type="dxa"/>
            <w:vAlign w:val="center"/>
          </w:tcPr>
          <w:p w:rsidR="009A4A2C" w:rsidRPr="00D10F45" w:rsidRDefault="009A4A2C" w:rsidP="009A4A2C">
            <w:pPr>
              <w:jc w:val="center"/>
              <w:rPr>
                <w:rFonts w:ascii="Calibri" w:hAnsi="Calibri" w:cs="Calibri"/>
                <w:color w:val="000000"/>
                <w:lang w:val="en-US"/>
              </w:rPr>
            </w:pPr>
            <w:r w:rsidRPr="00D10F45">
              <w:rPr>
                <w:rFonts w:ascii="Calibri" w:hAnsi="Calibri" w:cs="Calibri"/>
                <w:color w:val="000000"/>
                <w:lang w:val="en-US"/>
              </w:rPr>
              <w:t>9.79E-02</w:t>
            </w:r>
          </w:p>
        </w:tc>
      </w:tr>
      <w:tr w:rsidR="009A4A2C" w:rsidRPr="00D10F45" w:rsidTr="009A4A2C">
        <w:trPr>
          <w:trHeight w:val="300"/>
          <w:jc w:val="center"/>
        </w:trPr>
        <w:tc>
          <w:tcPr>
            <w:tcW w:w="1056" w:type="dxa"/>
            <w:noWrap/>
            <w:vAlign w:val="center"/>
            <w:hideMark/>
          </w:tcPr>
          <w:p w:rsidR="009A4A2C" w:rsidRPr="00D10F45" w:rsidRDefault="009A4A2C" w:rsidP="009A4A2C">
            <w:pPr>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SBP</w:t>
            </w:r>
          </w:p>
        </w:tc>
        <w:tc>
          <w:tcPr>
            <w:tcW w:w="1060" w:type="dxa"/>
            <w:noWrap/>
            <w:vAlign w:val="center"/>
            <w:hideMark/>
          </w:tcPr>
          <w:p w:rsidR="009A4A2C" w:rsidRPr="00D10F45" w:rsidRDefault="009A4A2C" w:rsidP="009A4A2C">
            <w:pPr>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Stroke</w:t>
            </w:r>
          </w:p>
        </w:tc>
        <w:tc>
          <w:tcPr>
            <w:tcW w:w="960" w:type="dxa"/>
            <w:noWrap/>
            <w:vAlign w:val="center"/>
            <w:hideMark/>
          </w:tcPr>
          <w:p w:rsidR="009A4A2C" w:rsidRPr="00D10F45" w:rsidRDefault="009A4A2C" w:rsidP="009A4A2C">
            <w:pPr>
              <w:jc w:val="center"/>
              <w:rPr>
                <w:rFonts w:ascii="Calibri" w:hAnsi="Calibri" w:cs="Calibri"/>
                <w:color w:val="000000"/>
                <w:lang w:val="en-US"/>
              </w:rPr>
            </w:pPr>
            <w:r w:rsidRPr="00D10F45">
              <w:rPr>
                <w:rFonts w:ascii="Calibri" w:hAnsi="Calibri" w:cs="Calibri"/>
                <w:color w:val="000000"/>
                <w:lang w:val="en-US"/>
              </w:rPr>
              <w:t>1.76</w:t>
            </w:r>
          </w:p>
        </w:tc>
        <w:tc>
          <w:tcPr>
            <w:tcW w:w="960" w:type="dxa"/>
            <w:noWrap/>
            <w:vAlign w:val="center"/>
            <w:hideMark/>
          </w:tcPr>
          <w:p w:rsidR="009A4A2C" w:rsidRPr="00D10F45" w:rsidRDefault="009A4A2C" w:rsidP="009A4A2C">
            <w:pPr>
              <w:jc w:val="center"/>
              <w:rPr>
                <w:rFonts w:ascii="Calibri" w:hAnsi="Calibri" w:cs="Calibri"/>
                <w:color w:val="000000"/>
                <w:lang w:val="en-US"/>
              </w:rPr>
            </w:pPr>
            <w:r w:rsidRPr="00D10F45">
              <w:rPr>
                <w:rFonts w:ascii="Calibri" w:hAnsi="Calibri" w:cs="Calibri"/>
                <w:color w:val="000000"/>
                <w:lang w:val="en-US"/>
              </w:rPr>
              <w:t>1.57</w:t>
            </w:r>
          </w:p>
        </w:tc>
        <w:tc>
          <w:tcPr>
            <w:tcW w:w="960" w:type="dxa"/>
            <w:noWrap/>
            <w:vAlign w:val="center"/>
            <w:hideMark/>
          </w:tcPr>
          <w:p w:rsidR="009A4A2C" w:rsidRPr="00D10F45" w:rsidRDefault="009A4A2C" w:rsidP="009A4A2C">
            <w:pPr>
              <w:jc w:val="center"/>
              <w:rPr>
                <w:rFonts w:ascii="Calibri" w:hAnsi="Calibri" w:cs="Calibri"/>
                <w:color w:val="000000"/>
                <w:lang w:val="en-US"/>
              </w:rPr>
            </w:pPr>
            <w:r w:rsidRPr="00D10F45">
              <w:rPr>
                <w:rFonts w:ascii="Calibri" w:hAnsi="Calibri" w:cs="Calibri"/>
                <w:color w:val="000000"/>
                <w:lang w:val="en-US"/>
              </w:rPr>
              <w:t>1.98</w:t>
            </w:r>
          </w:p>
        </w:tc>
        <w:tc>
          <w:tcPr>
            <w:tcW w:w="1095" w:type="dxa"/>
            <w:vAlign w:val="center"/>
          </w:tcPr>
          <w:p w:rsidR="009A4A2C" w:rsidRPr="00D10F45" w:rsidRDefault="009A4A2C" w:rsidP="009A4A2C">
            <w:pPr>
              <w:jc w:val="center"/>
              <w:rPr>
                <w:rFonts w:ascii="Calibri" w:hAnsi="Calibri" w:cs="Calibri"/>
                <w:color w:val="000000"/>
                <w:lang w:val="en-US"/>
              </w:rPr>
            </w:pPr>
            <w:r w:rsidRPr="00D10F45">
              <w:rPr>
                <w:rFonts w:ascii="Calibri" w:hAnsi="Calibri" w:cs="Calibri"/>
                <w:color w:val="000000"/>
                <w:lang w:val="en-US"/>
              </w:rPr>
              <w:t>&lt;2E-16</w:t>
            </w:r>
          </w:p>
        </w:tc>
      </w:tr>
    </w:tbl>
    <w:p w:rsidR="00144E7C" w:rsidRPr="00D10F45" w:rsidRDefault="00144E7C" w:rsidP="00144E7C">
      <w:pPr>
        <w:jc w:val="center"/>
        <w:rPr>
          <w:i/>
          <w:lang w:val="en-US"/>
        </w:rPr>
      </w:pPr>
      <w:r w:rsidRPr="00D10F45">
        <w:rPr>
          <w:i/>
          <w:lang w:val="en-US"/>
        </w:rPr>
        <w:t>LCI: lower 95% confidence interval; OR: odds ratio; UCI: upper 95% confidence interval.</w:t>
      </w:r>
    </w:p>
    <w:p w:rsidR="00144E7C" w:rsidRPr="00D10F45" w:rsidRDefault="00144E7C" w:rsidP="00144E7C">
      <w:pPr>
        <w:rPr>
          <w:lang w:val="en-US"/>
        </w:rPr>
      </w:pPr>
    </w:p>
    <w:p w:rsidR="00144E7C" w:rsidRPr="00D10F45" w:rsidRDefault="00144E7C" w:rsidP="00144E7C">
      <w:pPr>
        <w:rPr>
          <w:lang w:val="en-US"/>
        </w:rPr>
      </w:pPr>
    </w:p>
    <w:p w:rsidR="00242D3A" w:rsidRPr="00D10F45" w:rsidRDefault="00242D3A" w:rsidP="00144E7C">
      <w:pPr>
        <w:rPr>
          <w:lang w:val="en-US"/>
        </w:rPr>
        <w:sectPr w:rsidR="00242D3A" w:rsidRPr="00D10F45" w:rsidSect="00DE37E0">
          <w:pgSz w:w="11906" w:h="16838"/>
          <w:pgMar w:top="1440" w:right="1440" w:bottom="1440" w:left="1440" w:header="708" w:footer="708" w:gutter="0"/>
          <w:cols w:space="708"/>
          <w:docGrid w:linePitch="360"/>
        </w:sectPr>
      </w:pPr>
    </w:p>
    <w:p w:rsidR="00144E7C" w:rsidRPr="00D10F45" w:rsidRDefault="00242D3A" w:rsidP="000E0D44">
      <w:pPr>
        <w:pStyle w:val="Heading2"/>
        <w:rPr>
          <w:b/>
          <w:color w:val="auto"/>
          <w:lang w:val="en-US"/>
        </w:rPr>
      </w:pPr>
      <w:bookmarkStart w:id="8" w:name="_Toc26337530"/>
      <w:r w:rsidRPr="00D10F45">
        <w:rPr>
          <w:b/>
          <w:color w:val="auto"/>
          <w:lang w:val="en-US"/>
        </w:rPr>
        <w:lastRenderedPageBreak/>
        <w:t xml:space="preserve">Supplementary Table </w:t>
      </w:r>
      <w:r w:rsidR="00872498" w:rsidRPr="00D10F45">
        <w:rPr>
          <w:b/>
          <w:color w:val="auto"/>
          <w:lang w:val="en-US"/>
        </w:rPr>
        <w:t xml:space="preserve">5 – Characteristics </w:t>
      </w:r>
      <w:r w:rsidRPr="00D10F45">
        <w:rPr>
          <w:b/>
          <w:color w:val="auto"/>
          <w:lang w:val="en-US"/>
        </w:rPr>
        <w:t xml:space="preserve">of the UK Biobank populations considered and </w:t>
      </w:r>
      <w:r w:rsidR="00D331F7" w:rsidRPr="00D10F45">
        <w:rPr>
          <w:b/>
          <w:color w:val="auto"/>
          <w:lang w:val="en-US"/>
        </w:rPr>
        <w:t>analyzed</w:t>
      </w:r>
      <w:r w:rsidRPr="00D10F45">
        <w:rPr>
          <w:b/>
          <w:color w:val="auto"/>
          <w:lang w:val="en-US"/>
        </w:rPr>
        <w:t xml:space="preserve"> in one-sample </w:t>
      </w:r>
      <w:r w:rsidR="00592F6E">
        <w:rPr>
          <w:b/>
          <w:color w:val="auto"/>
          <w:lang w:val="en-US"/>
        </w:rPr>
        <w:t>Mendelian randomization.</w:t>
      </w:r>
      <w:bookmarkEnd w:id="8"/>
    </w:p>
    <w:p w:rsidR="00242D3A" w:rsidRPr="00D10F45" w:rsidRDefault="00242D3A" w:rsidP="00242D3A">
      <w:pPr>
        <w:jc w:val="center"/>
        <w:rPr>
          <w:lang w:val="en-US"/>
        </w:rPr>
      </w:pPr>
    </w:p>
    <w:tbl>
      <w:tblPr>
        <w:tblW w:w="0" w:type="auto"/>
        <w:jc w:val="center"/>
        <w:tblLayout w:type="fixed"/>
        <w:tblLook w:val="04A0" w:firstRow="1" w:lastRow="0" w:firstColumn="1" w:lastColumn="0" w:noHBand="0" w:noVBand="1"/>
      </w:tblPr>
      <w:tblGrid>
        <w:gridCol w:w="1271"/>
        <w:gridCol w:w="992"/>
        <w:gridCol w:w="1134"/>
        <w:gridCol w:w="1134"/>
        <w:gridCol w:w="1276"/>
        <w:gridCol w:w="1418"/>
      </w:tblGrid>
      <w:tr w:rsidR="00242D3A" w:rsidRPr="00D10F45" w:rsidTr="00242D3A">
        <w:trPr>
          <w:trHeight w:val="300"/>
          <w:jc w:val="center"/>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42D3A" w:rsidRPr="00D10F45" w:rsidRDefault="00242D3A" w:rsidP="00242D3A">
            <w:pPr>
              <w:spacing w:after="0" w:line="240" w:lineRule="auto"/>
              <w:jc w:val="center"/>
              <w:rPr>
                <w:rFonts w:ascii="Calibri" w:eastAsia="Times New Roman" w:hAnsi="Calibri" w:cs="Calibri"/>
                <w:b/>
                <w:color w:val="000000"/>
                <w:lang w:val="en-US" w:eastAsia="en-GB"/>
              </w:rPr>
            </w:pP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242D3A" w:rsidRPr="00D10F45" w:rsidRDefault="00803DC1" w:rsidP="00242D3A">
            <w:pPr>
              <w:spacing w:after="0" w:line="240" w:lineRule="auto"/>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Total, N</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242D3A" w:rsidRPr="00D10F45" w:rsidRDefault="00803DC1" w:rsidP="00242D3A">
            <w:pPr>
              <w:spacing w:after="0" w:line="240" w:lineRule="auto"/>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Female, N</w:t>
            </w:r>
            <w:r w:rsidR="00242D3A" w:rsidRPr="00D10F45">
              <w:rPr>
                <w:rFonts w:ascii="Calibri" w:eastAsia="Times New Roman" w:hAnsi="Calibri" w:cs="Calibri"/>
                <w:b/>
                <w:color w:val="000000"/>
                <w:lang w:val="en-US" w:eastAsia="en-GB"/>
              </w:rPr>
              <w:t xml:space="preserve"> (% total)</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242D3A" w:rsidRPr="00D10F45" w:rsidRDefault="00242D3A" w:rsidP="00242D3A">
            <w:pPr>
              <w:spacing w:after="0" w:line="240" w:lineRule="auto"/>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Age, years (SD)</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rsidR="00242D3A" w:rsidRPr="00D10F45" w:rsidRDefault="00242D3A" w:rsidP="00242D3A">
            <w:pPr>
              <w:spacing w:after="0" w:line="240" w:lineRule="auto"/>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SBP, mmHg (SD)</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rsidR="00242D3A" w:rsidRPr="00D10F45" w:rsidRDefault="00242D3A" w:rsidP="00242D3A">
            <w:pPr>
              <w:spacing w:after="0" w:line="240" w:lineRule="auto"/>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Urate, µmol/L (SD)</w:t>
            </w:r>
          </w:p>
        </w:tc>
      </w:tr>
      <w:tr w:rsidR="00242D3A" w:rsidRPr="00D10F45" w:rsidTr="00242D3A">
        <w:trPr>
          <w:trHeight w:val="300"/>
          <w:jc w:val="center"/>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rsidR="00242D3A" w:rsidRPr="00D10F45" w:rsidRDefault="00242D3A" w:rsidP="00242D3A">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Considered population</w:t>
            </w:r>
          </w:p>
        </w:tc>
        <w:tc>
          <w:tcPr>
            <w:tcW w:w="992" w:type="dxa"/>
            <w:tcBorders>
              <w:top w:val="nil"/>
              <w:left w:val="nil"/>
              <w:bottom w:val="single" w:sz="4" w:space="0" w:color="auto"/>
              <w:right w:val="single" w:sz="4" w:space="0" w:color="auto"/>
            </w:tcBorders>
            <w:shd w:val="clear" w:color="auto" w:fill="auto"/>
            <w:noWrap/>
            <w:vAlign w:val="center"/>
            <w:hideMark/>
          </w:tcPr>
          <w:p w:rsidR="00242D3A" w:rsidRPr="00D10F45" w:rsidRDefault="00242D3A" w:rsidP="00242D3A">
            <w:pPr>
              <w:spacing w:after="0" w:line="240" w:lineRule="auto"/>
              <w:jc w:val="center"/>
              <w:rPr>
                <w:rFonts w:ascii="Calibri" w:eastAsia="Times New Roman" w:hAnsi="Calibri" w:cs="Calibri"/>
                <w:color w:val="000000"/>
                <w:sz w:val="20"/>
                <w:szCs w:val="20"/>
                <w:lang w:val="en-US" w:eastAsia="en-GB"/>
              </w:rPr>
            </w:pPr>
            <w:r w:rsidRPr="00D10F45">
              <w:rPr>
                <w:rFonts w:ascii="Calibri" w:eastAsia="Times New Roman" w:hAnsi="Calibri" w:cs="Calibri"/>
                <w:color w:val="000000"/>
                <w:sz w:val="20"/>
                <w:szCs w:val="20"/>
                <w:lang w:val="en-US" w:eastAsia="en-GB"/>
              </w:rPr>
              <w:t>442,601</w:t>
            </w:r>
          </w:p>
        </w:tc>
        <w:tc>
          <w:tcPr>
            <w:tcW w:w="1134" w:type="dxa"/>
            <w:tcBorders>
              <w:top w:val="nil"/>
              <w:left w:val="nil"/>
              <w:bottom w:val="single" w:sz="4" w:space="0" w:color="auto"/>
              <w:right w:val="single" w:sz="4" w:space="0" w:color="auto"/>
            </w:tcBorders>
            <w:shd w:val="clear" w:color="auto" w:fill="auto"/>
            <w:noWrap/>
            <w:vAlign w:val="center"/>
            <w:hideMark/>
          </w:tcPr>
          <w:p w:rsidR="00242D3A" w:rsidRPr="00D10F45" w:rsidRDefault="00242D3A" w:rsidP="00242D3A">
            <w:pPr>
              <w:spacing w:after="0" w:line="240" w:lineRule="auto"/>
              <w:jc w:val="center"/>
              <w:rPr>
                <w:rFonts w:ascii="Calibri" w:eastAsia="Times New Roman" w:hAnsi="Calibri" w:cs="Calibri"/>
                <w:color w:val="000000"/>
                <w:sz w:val="20"/>
                <w:szCs w:val="20"/>
                <w:lang w:val="en-US" w:eastAsia="en-GB"/>
              </w:rPr>
            </w:pPr>
            <w:r w:rsidRPr="00D10F45">
              <w:rPr>
                <w:rFonts w:ascii="Calibri" w:eastAsia="Times New Roman" w:hAnsi="Calibri" w:cs="Calibri"/>
                <w:color w:val="000000"/>
                <w:sz w:val="20"/>
                <w:szCs w:val="20"/>
                <w:lang w:val="en-US" w:eastAsia="en-GB"/>
              </w:rPr>
              <w:t>240,262</w:t>
            </w:r>
            <w:r w:rsidR="00803DC1" w:rsidRPr="00D10F45">
              <w:rPr>
                <w:rFonts w:ascii="Calibri" w:eastAsia="Times New Roman" w:hAnsi="Calibri" w:cs="Calibri"/>
                <w:color w:val="000000"/>
                <w:sz w:val="20"/>
                <w:szCs w:val="20"/>
                <w:lang w:val="en-US" w:eastAsia="en-GB"/>
              </w:rPr>
              <w:t xml:space="preserve"> (54.3</w:t>
            </w:r>
            <w:r w:rsidRPr="00D10F45">
              <w:rPr>
                <w:rFonts w:ascii="Calibri" w:eastAsia="Times New Roman" w:hAnsi="Calibri" w:cs="Calibri"/>
                <w:color w:val="000000"/>
                <w:sz w:val="20"/>
                <w:szCs w:val="20"/>
                <w:lang w:val="en-US" w:eastAsia="en-GB"/>
              </w:rPr>
              <w:t>)</w:t>
            </w:r>
          </w:p>
        </w:tc>
        <w:tc>
          <w:tcPr>
            <w:tcW w:w="1134" w:type="dxa"/>
            <w:tcBorders>
              <w:top w:val="nil"/>
              <w:left w:val="nil"/>
              <w:bottom w:val="single" w:sz="4" w:space="0" w:color="auto"/>
              <w:right w:val="single" w:sz="4" w:space="0" w:color="auto"/>
            </w:tcBorders>
            <w:shd w:val="clear" w:color="auto" w:fill="auto"/>
            <w:noWrap/>
            <w:vAlign w:val="center"/>
            <w:hideMark/>
          </w:tcPr>
          <w:p w:rsidR="00242D3A" w:rsidRPr="00D10F45" w:rsidRDefault="00242D3A" w:rsidP="00242D3A">
            <w:pPr>
              <w:spacing w:after="0" w:line="240" w:lineRule="auto"/>
              <w:jc w:val="center"/>
              <w:rPr>
                <w:rFonts w:ascii="Calibri" w:eastAsia="Times New Roman" w:hAnsi="Calibri" w:cs="Calibri"/>
                <w:color w:val="000000"/>
                <w:sz w:val="20"/>
                <w:szCs w:val="20"/>
                <w:lang w:val="en-US" w:eastAsia="en-GB"/>
              </w:rPr>
            </w:pPr>
            <w:r w:rsidRPr="00D10F45">
              <w:rPr>
                <w:rFonts w:ascii="Calibri" w:eastAsia="Times New Roman" w:hAnsi="Calibri" w:cs="Calibri"/>
                <w:color w:val="000000"/>
                <w:sz w:val="20"/>
                <w:szCs w:val="20"/>
                <w:lang w:val="en-US" w:eastAsia="en-GB"/>
              </w:rPr>
              <w:t>56.9 (8.0)</w:t>
            </w:r>
          </w:p>
        </w:tc>
        <w:tc>
          <w:tcPr>
            <w:tcW w:w="1276" w:type="dxa"/>
            <w:tcBorders>
              <w:top w:val="nil"/>
              <w:left w:val="nil"/>
              <w:bottom w:val="single" w:sz="4" w:space="0" w:color="auto"/>
              <w:right w:val="single" w:sz="4" w:space="0" w:color="auto"/>
            </w:tcBorders>
            <w:shd w:val="clear" w:color="auto" w:fill="auto"/>
            <w:noWrap/>
            <w:vAlign w:val="center"/>
            <w:hideMark/>
          </w:tcPr>
          <w:p w:rsidR="00242D3A" w:rsidRPr="00D10F45" w:rsidRDefault="00242D3A" w:rsidP="00242D3A">
            <w:pPr>
              <w:spacing w:after="0" w:line="240" w:lineRule="auto"/>
              <w:jc w:val="center"/>
              <w:rPr>
                <w:rFonts w:ascii="Calibri" w:eastAsia="Times New Roman" w:hAnsi="Calibri" w:cs="Calibri"/>
                <w:color w:val="000000"/>
                <w:sz w:val="20"/>
                <w:szCs w:val="20"/>
                <w:lang w:val="en-US" w:eastAsia="en-GB"/>
              </w:rPr>
            </w:pPr>
            <w:r w:rsidRPr="00D10F45">
              <w:rPr>
                <w:rFonts w:ascii="Calibri" w:eastAsia="Times New Roman" w:hAnsi="Calibri" w:cs="Calibri"/>
                <w:color w:val="000000"/>
                <w:sz w:val="20"/>
                <w:szCs w:val="20"/>
                <w:lang w:val="en-US" w:eastAsia="en-GB"/>
              </w:rPr>
              <w:t>138.1</w:t>
            </w:r>
          </w:p>
          <w:p w:rsidR="00242D3A" w:rsidRPr="00D10F45" w:rsidRDefault="00242D3A" w:rsidP="00242D3A">
            <w:pPr>
              <w:spacing w:after="0" w:line="240" w:lineRule="auto"/>
              <w:jc w:val="center"/>
              <w:rPr>
                <w:rFonts w:ascii="Calibri" w:eastAsia="Times New Roman" w:hAnsi="Calibri" w:cs="Calibri"/>
                <w:color w:val="000000"/>
                <w:sz w:val="20"/>
                <w:szCs w:val="20"/>
                <w:lang w:val="en-US" w:eastAsia="en-GB"/>
              </w:rPr>
            </w:pPr>
            <w:r w:rsidRPr="00D10F45">
              <w:rPr>
                <w:rFonts w:ascii="Calibri" w:eastAsia="Times New Roman" w:hAnsi="Calibri" w:cs="Calibri"/>
                <w:color w:val="000000"/>
                <w:sz w:val="20"/>
                <w:szCs w:val="20"/>
                <w:lang w:val="en-US" w:eastAsia="en-GB"/>
              </w:rPr>
              <w:t xml:space="preserve"> (18.6)</w:t>
            </w:r>
          </w:p>
        </w:tc>
        <w:tc>
          <w:tcPr>
            <w:tcW w:w="1418" w:type="dxa"/>
            <w:tcBorders>
              <w:top w:val="nil"/>
              <w:left w:val="nil"/>
              <w:bottom w:val="single" w:sz="4" w:space="0" w:color="auto"/>
              <w:right w:val="single" w:sz="4" w:space="0" w:color="auto"/>
            </w:tcBorders>
            <w:shd w:val="clear" w:color="auto" w:fill="auto"/>
            <w:noWrap/>
            <w:vAlign w:val="center"/>
            <w:hideMark/>
          </w:tcPr>
          <w:p w:rsidR="00242D3A" w:rsidRPr="00D10F45" w:rsidRDefault="00242D3A" w:rsidP="00242D3A">
            <w:pPr>
              <w:spacing w:after="0" w:line="240" w:lineRule="auto"/>
              <w:jc w:val="center"/>
              <w:rPr>
                <w:rFonts w:ascii="Calibri" w:eastAsia="Times New Roman" w:hAnsi="Calibri" w:cs="Calibri"/>
                <w:color w:val="000000"/>
                <w:sz w:val="20"/>
                <w:szCs w:val="20"/>
                <w:lang w:val="en-US" w:eastAsia="en-GB"/>
              </w:rPr>
            </w:pPr>
            <w:r w:rsidRPr="00D10F45">
              <w:rPr>
                <w:rFonts w:ascii="Calibri" w:eastAsia="Times New Roman" w:hAnsi="Calibri" w:cs="Calibri"/>
                <w:color w:val="000000"/>
                <w:sz w:val="20"/>
                <w:szCs w:val="20"/>
                <w:lang w:val="en-US" w:eastAsia="en-GB"/>
              </w:rPr>
              <w:t>309.3 (80.3)</w:t>
            </w:r>
          </w:p>
        </w:tc>
      </w:tr>
      <w:tr w:rsidR="00242D3A" w:rsidRPr="00D10F45" w:rsidTr="00242D3A">
        <w:trPr>
          <w:trHeight w:val="300"/>
          <w:jc w:val="center"/>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rsidR="00242D3A" w:rsidRPr="00D10F45" w:rsidRDefault="00D331F7" w:rsidP="00242D3A">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Analyzed</w:t>
            </w:r>
            <w:r w:rsidR="00242D3A" w:rsidRPr="00D10F45">
              <w:rPr>
                <w:rFonts w:ascii="Calibri" w:eastAsia="Times New Roman" w:hAnsi="Calibri" w:cs="Calibri"/>
                <w:color w:val="000000"/>
                <w:lang w:val="en-US" w:eastAsia="en-GB"/>
              </w:rPr>
              <w:t xml:space="preserve"> population</w:t>
            </w:r>
          </w:p>
        </w:tc>
        <w:tc>
          <w:tcPr>
            <w:tcW w:w="992" w:type="dxa"/>
            <w:tcBorders>
              <w:top w:val="nil"/>
              <w:left w:val="nil"/>
              <w:bottom w:val="single" w:sz="4" w:space="0" w:color="auto"/>
              <w:right w:val="single" w:sz="4" w:space="0" w:color="auto"/>
            </w:tcBorders>
            <w:shd w:val="clear" w:color="auto" w:fill="auto"/>
            <w:noWrap/>
            <w:vAlign w:val="center"/>
            <w:hideMark/>
          </w:tcPr>
          <w:p w:rsidR="00242D3A" w:rsidRPr="00D10F45" w:rsidRDefault="00242D3A" w:rsidP="00242D3A">
            <w:pPr>
              <w:spacing w:after="0" w:line="240" w:lineRule="auto"/>
              <w:jc w:val="center"/>
              <w:rPr>
                <w:rFonts w:ascii="Calibri" w:eastAsia="Times New Roman" w:hAnsi="Calibri" w:cs="Calibri"/>
                <w:color w:val="000000"/>
                <w:sz w:val="20"/>
                <w:szCs w:val="20"/>
                <w:lang w:val="en-US" w:eastAsia="en-GB"/>
              </w:rPr>
            </w:pPr>
            <w:r w:rsidRPr="00D10F45">
              <w:rPr>
                <w:rFonts w:ascii="Calibri" w:eastAsia="Times New Roman" w:hAnsi="Calibri" w:cs="Calibri"/>
                <w:color w:val="000000"/>
                <w:sz w:val="20"/>
                <w:szCs w:val="20"/>
                <w:lang w:val="en-US" w:eastAsia="en-GB"/>
              </w:rPr>
              <w:t>373,167</w:t>
            </w:r>
          </w:p>
        </w:tc>
        <w:tc>
          <w:tcPr>
            <w:tcW w:w="1134" w:type="dxa"/>
            <w:tcBorders>
              <w:top w:val="nil"/>
              <w:left w:val="nil"/>
              <w:bottom w:val="single" w:sz="4" w:space="0" w:color="auto"/>
              <w:right w:val="single" w:sz="4" w:space="0" w:color="auto"/>
            </w:tcBorders>
            <w:shd w:val="clear" w:color="auto" w:fill="auto"/>
            <w:noWrap/>
            <w:vAlign w:val="center"/>
            <w:hideMark/>
          </w:tcPr>
          <w:p w:rsidR="00242D3A" w:rsidRPr="00D10F45" w:rsidRDefault="00242D3A" w:rsidP="00242D3A">
            <w:pPr>
              <w:spacing w:after="0" w:line="240" w:lineRule="auto"/>
              <w:jc w:val="center"/>
              <w:rPr>
                <w:rFonts w:ascii="Calibri" w:eastAsia="Times New Roman" w:hAnsi="Calibri" w:cs="Calibri"/>
                <w:color w:val="000000"/>
                <w:sz w:val="20"/>
                <w:szCs w:val="20"/>
                <w:lang w:val="en-US" w:eastAsia="en-GB"/>
              </w:rPr>
            </w:pPr>
            <w:r w:rsidRPr="00D10F45">
              <w:rPr>
                <w:rFonts w:ascii="Calibri" w:eastAsia="Times New Roman" w:hAnsi="Calibri" w:cs="Calibri"/>
                <w:color w:val="000000"/>
                <w:sz w:val="20"/>
                <w:szCs w:val="20"/>
                <w:lang w:val="en-US" w:eastAsia="en-GB"/>
              </w:rPr>
              <w:t>201,290</w:t>
            </w:r>
            <w:r w:rsidR="00803DC1" w:rsidRPr="00D10F45">
              <w:rPr>
                <w:rFonts w:ascii="Calibri" w:eastAsia="Times New Roman" w:hAnsi="Calibri" w:cs="Calibri"/>
                <w:color w:val="000000"/>
                <w:sz w:val="20"/>
                <w:szCs w:val="20"/>
                <w:lang w:val="en-US" w:eastAsia="en-GB"/>
              </w:rPr>
              <w:t xml:space="preserve"> (53.9</w:t>
            </w:r>
            <w:r w:rsidRPr="00D10F45">
              <w:rPr>
                <w:rFonts w:ascii="Calibri" w:eastAsia="Times New Roman" w:hAnsi="Calibri" w:cs="Calibri"/>
                <w:color w:val="000000"/>
                <w:sz w:val="20"/>
                <w:szCs w:val="20"/>
                <w:lang w:val="en-US" w:eastAsia="en-GB"/>
              </w:rPr>
              <w:t>)</w:t>
            </w:r>
          </w:p>
        </w:tc>
        <w:tc>
          <w:tcPr>
            <w:tcW w:w="1134" w:type="dxa"/>
            <w:tcBorders>
              <w:top w:val="nil"/>
              <w:left w:val="nil"/>
              <w:bottom w:val="single" w:sz="4" w:space="0" w:color="auto"/>
              <w:right w:val="single" w:sz="4" w:space="0" w:color="auto"/>
            </w:tcBorders>
            <w:shd w:val="clear" w:color="auto" w:fill="auto"/>
            <w:noWrap/>
            <w:vAlign w:val="center"/>
            <w:hideMark/>
          </w:tcPr>
          <w:p w:rsidR="00242D3A" w:rsidRPr="00D10F45" w:rsidRDefault="00242D3A" w:rsidP="00242D3A">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56.9 (8.0)</w:t>
            </w:r>
          </w:p>
        </w:tc>
        <w:tc>
          <w:tcPr>
            <w:tcW w:w="1276" w:type="dxa"/>
            <w:tcBorders>
              <w:top w:val="nil"/>
              <w:left w:val="nil"/>
              <w:bottom w:val="single" w:sz="4" w:space="0" w:color="auto"/>
              <w:right w:val="single" w:sz="4" w:space="0" w:color="auto"/>
            </w:tcBorders>
            <w:shd w:val="clear" w:color="auto" w:fill="auto"/>
            <w:noWrap/>
            <w:vAlign w:val="center"/>
            <w:hideMark/>
          </w:tcPr>
          <w:p w:rsidR="00242D3A" w:rsidRPr="00D10F45" w:rsidRDefault="00242D3A" w:rsidP="00242D3A">
            <w:pPr>
              <w:spacing w:after="0" w:line="240" w:lineRule="auto"/>
              <w:jc w:val="center"/>
              <w:rPr>
                <w:rFonts w:ascii="Calibri" w:eastAsia="Times New Roman" w:hAnsi="Calibri" w:cs="Calibri"/>
                <w:color w:val="000000"/>
                <w:sz w:val="20"/>
                <w:szCs w:val="20"/>
                <w:lang w:val="en-US" w:eastAsia="en-GB"/>
              </w:rPr>
            </w:pPr>
            <w:r w:rsidRPr="00D10F45">
              <w:rPr>
                <w:rFonts w:ascii="Calibri" w:eastAsia="Times New Roman" w:hAnsi="Calibri" w:cs="Calibri"/>
                <w:color w:val="000000"/>
                <w:sz w:val="20"/>
                <w:szCs w:val="20"/>
                <w:lang w:val="en-US" w:eastAsia="en-GB"/>
              </w:rPr>
              <w:t>138.1</w:t>
            </w:r>
          </w:p>
          <w:p w:rsidR="00242D3A" w:rsidRPr="00D10F45" w:rsidRDefault="00242D3A" w:rsidP="00242D3A">
            <w:pPr>
              <w:spacing w:after="0" w:line="240" w:lineRule="auto"/>
              <w:jc w:val="center"/>
              <w:rPr>
                <w:rFonts w:ascii="Calibri" w:eastAsia="Times New Roman" w:hAnsi="Calibri" w:cs="Calibri"/>
                <w:color w:val="000000"/>
                <w:sz w:val="20"/>
                <w:szCs w:val="20"/>
                <w:lang w:val="en-US" w:eastAsia="en-GB"/>
              </w:rPr>
            </w:pPr>
            <w:r w:rsidRPr="00D10F45">
              <w:rPr>
                <w:rFonts w:ascii="Calibri" w:eastAsia="Times New Roman" w:hAnsi="Calibri" w:cs="Calibri"/>
                <w:color w:val="000000"/>
                <w:sz w:val="20"/>
                <w:szCs w:val="20"/>
                <w:lang w:val="en-US" w:eastAsia="en-GB"/>
              </w:rPr>
              <w:t>(18.6)</w:t>
            </w:r>
          </w:p>
        </w:tc>
        <w:tc>
          <w:tcPr>
            <w:tcW w:w="1418" w:type="dxa"/>
            <w:tcBorders>
              <w:top w:val="nil"/>
              <w:left w:val="nil"/>
              <w:bottom w:val="single" w:sz="4" w:space="0" w:color="auto"/>
              <w:right w:val="single" w:sz="4" w:space="0" w:color="auto"/>
            </w:tcBorders>
            <w:shd w:val="clear" w:color="auto" w:fill="auto"/>
            <w:noWrap/>
            <w:vAlign w:val="center"/>
            <w:hideMark/>
          </w:tcPr>
          <w:p w:rsidR="00242D3A" w:rsidRPr="00D10F45" w:rsidRDefault="00242D3A" w:rsidP="00242D3A">
            <w:pPr>
              <w:spacing w:after="0" w:line="240" w:lineRule="auto"/>
              <w:jc w:val="center"/>
              <w:rPr>
                <w:rFonts w:ascii="Calibri" w:eastAsia="Times New Roman" w:hAnsi="Calibri" w:cs="Calibri"/>
                <w:color w:val="000000"/>
                <w:sz w:val="20"/>
                <w:szCs w:val="20"/>
                <w:lang w:val="en-US" w:eastAsia="en-GB"/>
              </w:rPr>
            </w:pPr>
            <w:r w:rsidRPr="00D10F45">
              <w:rPr>
                <w:rFonts w:ascii="Calibri" w:eastAsia="Times New Roman" w:hAnsi="Calibri" w:cs="Calibri"/>
                <w:color w:val="000000"/>
                <w:sz w:val="20"/>
                <w:szCs w:val="20"/>
                <w:lang w:val="en-US" w:eastAsia="en-GB"/>
              </w:rPr>
              <w:t>309.4 (80.3)</w:t>
            </w:r>
          </w:p>
        </w:tc>
      </w:tr>
    </w:tbl>
    <w:p w:rsidR="00803DC1" w:rsidRPr="00D10F45" w:rsidRDefault="0065092B" w:rsidP="00803DC1">
      <w:pPr>
        <w:jc w:val="center"/>
        <w:rPr>
          <w:i/>
          <w:lang w:val="en-US"/>
        </w:rPr>
      </w:pPr>
      <w:r w:rsidRPr="00D10F45">
        <w:rPr>
          <w:i/>
          <w:lang w:val="en-US"/>
        </w:rPr>
        <w:t xml:space="preserve">The </w:t>
      </w:r>
      <w:r w:rsidR="00D331F7" w:rsidRPr="00D10F45">
        <w:rPr>
          <w:i/>
          <w:lang w:val="en-US"/>
        </w:rPr>
        <w:t>analyzed</w:t>
      </w:r>
      <w:r w:rsidRPr="00D10F45">
        <w:rPr>
          <w:i/>
          <w:lang w:val="en-US"/>
        </w:rPr>
        <w:t xml:space="preserve"> population refers to that used when investigating systolic blood pressure (SBP) as an outcome. </w:t>
      </w:r>
      <w:r w:rsidR="00803DC1" w:rsidRPr="00D10F45">
        <w:rPr>
          <w:i/>
          <w:lang w:val="en-US"/>
        </w:rPr>
        <w:t>N: number; SD: standard deviation.</w:t>
      </w:r>
    </w:p>
    <w:p w:rsidR="00803DC1" w:rsidRPr="00D10F45" w:rsidRDefault="00803DC1" w:rsidP="00803DC1">
      <w:pPr>
        <w:jc w:val="center"/>
        <w:rPr>
          <w:i/>
          <w:lang w:val="en-US"/>
        </w:rPr>
      </w:pPr>
    </w:p>
    <w:p w:rsidR="00803DC1" w:rsidRPr="00D10F45" w:rsidRDefault="00803DC1" w:rsidP="00803DC1">
      <w:pPr>
        <w:pStyle w:val="Heading1"/>
        <w:rPr>
          <w:b/>
          <w:color w:val="auto"/>
          <w:lang w:val="en-US"/>
        </w:rPr>
        <w:sectPr w:rsidR="00803DC1" w:rsidRPr="00D10F45" w:rsidSect="00DE37E0">
          <w:pgSz w:w="11906" w:h="16838"/>
          <w:pgMar w:top="1440" w:right="1440" w:bottom="1440" w:left="1440" w:header="708" w:footer="708" w:gutter="0"/>
          <w:cols w:space="708"/>
          <w:docGrid w:linePitch="360"/>
        </w:sectPr>
      </w:pPr>
    </w:p>
    <w:p w:rsidR="00803DC1" w:rsidRPr="00D10F45" w:rsidRDefault="00803DC1" w:rsidP="000E0D44">
      <w:pPr>
        <w:pStyle w:val="Heading2"/>
        <w:rPr>
          <w:b/>
          <w:color w:val="auto"/>
          <w:lang w:val="en-US"/>
        </w:rPr>
      </w:pPr>
      <w:bookmarkStart w:id="9" w:name="_Toc26337531"/>
      <w:r w:rsidRPr="00D10F45">
        <w:rPr>
          <w:b/>
          <w:color w:val="auto"/>
          <w:lang w:val="en-US"/>
        </w:rPr>
        <w:lastRenderedPageBreak/>
        <w:t xml:space="preserve">Supplementary Table </w:t>
      </w:r>
      <w:r w:rsidR="00872498" w:rsidRPr="00D10F45">
        <w:rPr>
          <w:b/>
          <w:color w:val="auto"/>
          <w:lang w:val="en-US"/>
        </w:rPr>
        <w:t xml:space="preserve">6 – Missing </w:t>
      </w:r>
      <w:r w:rsidRPr="00D10F45">
        <w:rPr>
          <w:b/>
          <w:color w:val="auto"/>
          <w:lang w:val="en-US"/>
        </w:rPr>
        <w:t xml:space="preserve">data for the UK Biobank population considered in one-sample </w:t>
      </w:r>
      <w:r w:rsidR="00592F6E">
        <w:rPr>
          <w:b/>
          <w:color w:val="auto"/>
          <w:lang w:val="en-US"/>
        </w:rPr>
        <w:t>Mendelian randomization.</w:t>
      </w:r>
      <w:bookmarkEnd w:id="9"/>
    </w:p>
    <w:p w:rsidR="00803DC1" w:rsidRPr="00D10F45" w:rsidRDefault="00803DC1" w:rsidP="00803DC1">
      <w:pPr>
        <w:jc w:val="center"/>
        <w:rPr>
          <w:lang w:val="en-US"/>
        </w:rPr>
      </w:pPr>
    </w:p>
    <w:tbl>
      <w:tblPr>
        <w:tblStyle w:val="TableGrid"/>
        <w:tblW w:w="0" w:type="auto"/>
        <w:jc w:val="center"/>
        <w:tblLook w:val="04A0" w:firstRow="1" w:lastRow="0" w:firstColumn="1" w:lastColumn="0" w:noHBand="0" w:noVBand="1"/>
      </w:tblPr>
      <w:tblGrid>
        <w:gridCol w:w="2494"/>
        <w:gridCol w:w="3824"/>
      </w:tblGrid>
      <w:tr w:rsidR="00803DC1" w:rsidRPr="00D10F45" w:rsidTr="00803DC1">
        <w:trPr>
          <w:jc w:val="center"/>
        </w:trPr>
        <w:tc>
          <w:tcPr>
            <w:tcW w:w="0" w:type="auto"/>
            <w:vAlign w:val="center"/>
          </w:tcPr>
          <w:p w:rsidR="00803DC1" w:rsidRPr="00D10F45" w:rsidRDefault="00803DC1" w:rsidP="00803DC1">
            <w:pPr>
              <w:tabs>
                <w:tab w:val="center" w:pos="4513"/>
              </w:tabs>
              <w:jc w:val="center"/>
              <w:rPr>
                <w:b/>
                <w:lang w:val="en-US"/>
              </w:rPr>
            </w:pPr>
            <w:r w:rsidRPr="00D10F45">
              <w:rPr>
                <w:b/>
                <w:lang w:val="en-US"/>
              </w:rPr>
              <w:t>Variable</w:t>
            </w:r>
          </w:p>
        </w:tc>
        <w:tc>
          <w:tcPr>
            <w:tcW w:w="0" w:type="auto"/>
            <w:vAlign w:val="center"/>
          </w:tcPr>
          <w:p w:rsidR="00803DC1" w:rsidRPr="00D10F45" w:rsidRDefault="00803DC1" w:rsidP="00803DC1">
            <w:pPr>
              <w:tabs>
                <w:tab w:val="center" w:pos="4513"/>
              </w:tabs>
              <w:jc w:val="center"/>
              <w:rPr>
                <w:b/>
                <w:lang w:val="en-US"/>
              </w:rPr>
            </w:pPr>
            <w:r w:rsidRPr="00D10F45">
              <w:rPr>
                <w:b/>
                <w:lang w:val="en-US"/>
              </w:rPr>
              <w:t>Number missing (% of total considered)</w:t>
            </w:r>
          </w:p>
        </w:tc>
      </w:tr>
      <w:tr w:rsidR="00803DC1" w:rsidRPr="00D10F45" w:rsidTr="00803DC1">
        <w:trPr>
          <w:jc w:val="center"/>
        </w:trPr>
        <w:tc>
          <w:tcPr>
            <w:tcW w:w="0" w:type="auto"/>
            <w:vAlign w:val="center"/>
          </w:tcPr>
          <w:p w:rsidR="00803DC1" w:rsidRPr="00D10F45" w:rsidRDefault="00803DC1" w:rsidP="00803DC1">
            <w:pPr>
              <w:tabs>
                <w:tab w:val="center" w:pos="4513"/>
              </w:tabs>
              <w:jc w:val="center"/>
              <w:rPr>
                <w:lang w:val="en-US"/>
              </w:rPr>
            </w:pPr>
            <w:r w:rsidRPr="00D10F45">
              <w:rPr>
                <w:lang w:val="en-US"/>
              </w:rPr>
              <w:t>Systolic blood pressure</w:t>
            </w:r>
          </w:p>
        </w:tc>
        <w:tc>
          <w:tcPr>
            <w:tcW w:w="0" w:type="auto"/>
            <w:vAlign w:val="center"/>
          </w:tcPr>
          <w:p w:rsidR="00803DC1" w:rsidRPr="00D10F45" w:rsidRDefault="00803DC1" w:rsidP="00803DC1">
            <w:pPr>
              <w:tabs>
                <w:tab w:val="center" w:pos="4513"/>
              </w:tabs>
              <w:jc w:val="center"/>
              <w:rPr>
                <w:lang w:val="en-US"/>
              </w:rPr>
            </w:pPr>
            <w:r w:rsidRPr="00D10F45">
              <w:rPr>
                <w:lang w:val="en-US"/>
              </w:rPr>
              <w:t>40,919 (9.2)</w:t>
            </w:r>
          </w:p>
        </w:tc>
      </w:tr>
      <w:tr w:rsidR="00803DC1" w:rsidRPr="00D10F45" w:rsidTr="00803DC1">
        <w:trPr>
          <w:jc w:val="center"/>
        </w:trPr>
        <w:tc>
          <w:tcPr>
            <w:tcW w:w="0" w:type="auto"/>
            <w:vAlign w:val="center"/>
          </w:tcPr>
          <w:p w:rsidR="00803DC1" w:rsidRPr="00D10F45" w:rsidRDefault="00803DC1" w:rsidP="00803DC1">
            <w:pPr>
              <w:tabs>
                <w:tab w:val="center" w:pos="4513"/>
              </w:tabs>
              <w:jc w:val="center"/>
              <w:rPr>
                <w:lang w:val="en-US"/>
              </w:rPr>
            </w:pPr>
            <w:r w:rsidRPr="00D10F45">
              <w:rPr>
                <w:lang w:val="en-US"/>
              </w:rPr>
              <w:t>Urate</w:t>
            </w:r>
          </w:p>
        </w:tc>
        <w:tc>
          <w:tcPr>
            <w:tcW w:w="0" w:type="auto"/>
            <w:vAlign w:val="center"/>
          </w:tcPr>
          <w:p w:rsidR="00803DC1" w:rsidRPr="00D10F45" w:rsidRDefault="00803DC1" w:rsidP="00803DC1">
            <w:pPr>
              <w:tabs>
                <w:tab w:val="center" w:pos="4513"/>
              </w:tabs>
              <w:jc w:val="center"/>
              <w:rPr>
                <w:lang w:val="en-US"/>
              </w:rPr>
            </w:pPr>
            <w:r w:rsidRPr="00D10F45">
              <w:rPr>
                <w:lang w:val="en-US"/>
              </w:rPr>
              <w:t>28,531 (6.4)</w:t>
            </w:r>
          </w:p>
        </w:tc>
      </w:tr>
      <w:tr w:rsidR="00803DC1" w:rsidRPr="00D10F45" w:rsidTr="00803DC1">
        <w:trPr>
          <w:jc w:val="center"/>
        </w:trPr>
        <w:tc>
          <w:tcPr>
            <w:tcW w:w="0" w:type="auto"/>
            <w:vAlign w:val="center"/>
          </w:tcPr>
          <w:p w:rsidR="00803DC1" w:rsidRPr="00D10F45" w:rsidRDefault="00803DC1" w:rsidP="00803DC1">
            <w:pPr>
              <w:tabs>
                <w:tab w:val="center" w:pos="4513"/>
              </w:tabs>
              <w:jc w:val="center"/>
              <w:rPr>
                <w:lang w:val="en-US"/>
              </w:rPr>
            </w:pPr>
            <w:r w:rsidRPr="00D10F45">
              <w:rPr>
                <w:lang w:val="en-US"/>
              </w:rPr>
              <w:t>Principal components 1-4</w:t>
            </w:r>
          </w:p>
        </w:tc>
        <w:tc>
          <w:tcPr>
            <w:tcW w:w="0" w:type="auto"/>
            <w:vAlign w:val="center"/>
          </w:tcPr>
          <w:p w:rsidR="00803DC1" w:rsidRPr="00D10F45" w:rsidRDefault="00803DC1" w:rsidP="00803DC1">
            <w:pPr>
              <w:tabs>
                <w:tab w:val="center" w:pos="4513"/>
              </w:tabs>
              <w:jc w:val="center"/>
              <w:rPr>
                <w:lang w:val="en-US"/>
              </w:rPr>
            </w:pPr>
            <w:r w:rsidRPr="00D10F45">
              <w:rPr>
                <w:lang w:val="en-US"/>
              </w:rPr>
              <w:t>11,568 (2.6)</w:t>
            </w:r>
          </w:p>
        </w:tc>
      </w:tr>
      <w:tr w:rsidR="00803DC1" w:rsidRPr="00D10F45" w:rsidTr="00803DC1">
        <w:trPr>
          <w:jc w:val="center"/>
        </w:trPr>
        <w:tc>
          <w:tcPr>
            <w:tcW w:w="0" w:type="auto"/>
            <w:vAlign w:val="center"/>
          </w:tcPr>
          <w:p w:rsidR="00803DC1" w:rsidRPr="00D10F45" w:rsidRDefault="00803DC1" w:rsidP="00803DC1">
            <w:pPr>
              <w:tabs>
                <w:tab w:val="center" w:pos="4513"/>
              </w:tabs>
              <w:jc w:val="center"/>
              <w:rPr>
                <w:lang w:val="en-US"/>
              </w:rPr>
            </w:pPr>
            <w:r w:rsidRPr="00D10F45">
              <w:rPr>
                <w:lang w:val="en-US"/>
              </w:rPr>
              <w:t>Genetic risk score</w:t>
            </w:r>
          </w:p>
        </w:tc>
        <w:tc>
          <w:tcPr>
            <w:tcW w:w="0" w:type="auto"/>
            <w:vAlign w:val="center"/>
          </w:tcPr>
          <w:p w:rsidR="00803DC1" w:rsidRPr="00D10F45" w:rsidRDefault="00803DC1" w:rsidP="00803DC1">
            <w:pPr>
              <w:tabs>
                <w:tab w:val="center" w:pos="4513"/>
              </w:tabs>
              <w:jc w:val="center"/>
              <w:rPr>
                <w:lang w:val="en-US"/>
              </w:rPr>
            </w:pPr>
            <w:r w:rsidRPr="00D10F45">
              <w:rPr>
                <w:lang w:val="en-US"/>
              </w:rPr>
              <w:t>12,371 (2.8)</w:t>
            </w:r>
          </w:p>
        </w:tc>
      </w:tr>
      <w:tr w:rsidR="00803DC1" w:rsidRPr="00D10F45" w:rsidTr="00803DC1">
        <w:trPr>
          <w:jc w:val="center"/>
        </w:trPr>
        <w:tc>
          <w:tcPr>
            <w:tcW w:w="0" w:type="auto"/>
            <w:vAlign w:val="center"/>
          </w:tcPr>
          <w:p w:rsidR="00803DC1" w:rsidRPr="00D10F45" w:rsidRDefault="00803DC1" w:rsidP="00803DC1">
            <w:pPr>
              <w:tabs>
                <w:tab w:val="center" w:pos="4513"/>
              </w:tabs>
              <w:jc w:val="center"/>
              <w:rPr>
                <w:lang w:val="en-US"/>
              </w:rPr>
            </w:pPr>
            <w:r w:rsidRPr="00D10F45">
              <w:rPr>
                <w:lang w:val="en-US"/>
              </w:rPr>
              <w:t>All</w:t>
            </w:r>
          </w:p>
        </w:tc>
        <w:tc>
          <w:tcPr>
            <w:tcW w:w="0" w:type="auto"/>
            <w:vAlign w:val="center"/>
          </w:tcPr>
          <w:p w:rsidR="00803DC1" w:rsidRPr="00D10F45" w:rsidRDefault="00803DC1" w:rsidP="00803DC1">
            <w:pPr>
              <w:tabs>
                <w:tab w:val="center" w:pos="4513"/>
              </w:tabs>
              <w:jc w:val="center"/>
              <w:rPr>
                <w:lang w:val="en-US"/>
              </w:rPr>
            </w:pPr>
            <w:r w:rsidRPr="00D10F45">
              <w:rPr>
                <w:lang w:val="en-US"/>
              </w:rPr>
              <w:t>69,434 (15.7)</w:t>
            </w:r>
          </w:p>
        </w:tc>
      </w:tr>
    </w:tbl>
    <w:p w:rsidR="00F12010" w:rsidRPr="00D10F45" w:rsidRDefault="00F12010" w:rsidP="00803DC1">
      <w:pPr>
        <w:tabs>
          <w:tab w:val="center" w:pos="4513"/>
        </w:tabs>
        <w:rPr>
          <w:lang w:val="en-US"/>
        </w:rPr>
      </w:pPr>
    </w:p>
    <w:p w:rsidR="00F12010" w:rsidRPr="00D10F45" w:rsidRDefault="00F12010" w:rsidP="00F12010">
      <w:pPr>
        <w:rPr>
          <w:lang w:val="en-US"/>
        </w:rPr>
      </w:pPr>
    </w:p>
    <w:p w:rsidR="00F12010" w:rsidRPr="00D10F45" w:rsidRDefault="00F12010" w:rsidP="00F12010">
      <w:pPr>
        <w:tabs>
          <w:tab w:val="left" w:pos="1574"/>
        </w:tabs>
        <w:rPr>
          <w:lang w:val="en-US"/>
        </w:rPr>
        <w:sectPr w:rsidR="00F12010" w:rsidRPr="00D10F45" w:rsidSect="00DE37E0">
          <w:pgSz w:w="11906" w:h="16838"/>
          <w:pgMar w:top="1440" w:right="1440" w:bottom="1440" w:left="1440" w:header="708" w:footer="708" w:gutter="0"/>
          <w:cols w:space="708"/>
          <w:docGrid w:linePitch="360"/>
        </w:sectPr>
      </w:pPr>
    </w:p>
    <w:p w:rsidR="00242D3A" w:rsidRPr="00D10F45" w:rsidRDefault="00872498" w:rsidP="000E0D44">
      <w:pPr>
        <w:pStyle w:val="Heading2"/>
        <w:rPr>
          <w:b/>
          <w:color w:val="auto"/>
          <w:lang w:val="en-US"/>
        </w:rPr>
      </w:pPr>
      <w:bookmarkStart w:id="10" w:name="_Toc26337532"/>
      <w:r w:rsidRPr="00D10F45">
        <w:rPr>
          <w:b/>
          <w:color w:val="auto"/>
          <w:lang w:val="en-US"/>
        </w:rPr>
        <w:lastRenderedPageBreak/>
        <w:t xml:space="preserve">Supplementary Table 7 – Variants </w:t>
      </w:r>
      <w:r w:rsidR="00F12010" w:rsidRPr="00D10F45">
        <w:rPr>
          <w:b/>
          <w:color w:val="auto"/>
          <w:lang w:val="en-US"/>
        </w:rPr>
        <w:t xml:space="preserve">and their weights for the urate genetic risk score used in one-sample </w:t>
      </w:r>
      <w:r w:rsidR="00592F6E">
        <w:rPr>
          <w:b/>
          <w:color w:val="auto"/>
          <w:lang w:val="en-US"/>
        </w:rPr>
        <w:t>Mendelian randomization.</w:t>
      </w:r>
      <w:bookmarkEnd w:id="10"/>
    </w:p>
    <w:p w:rsidR="00F12010" w:rsidRPr="00D10F45" w:rsidRDefault="00F12010" w:rsidP="00F12010">
      <w:pPr>
        <w:tabs>
          <w:tab w:val="left" w:pos="1574"/>
        </w:tabs>
        <w:rPr>
          <w:lang w:val="en-US"/>
        </w:rPr>
      </w:pPr>
    </w:p>
    <w:tbl>
      <w:tblPr>
        <w:tblW w:w="7232" w:type="dxa"/>
        <w:jc w:val="center"/>
        <w:tblLook w:val="04A0" w:firstRow="1" w:lastRow="0" w:firstColumn="1" w:lastColumn="0" w:noHBand="0" w:noVBand="1"/>
      </w:tblPr>
      <w:tblGrid>
        <w:gridCol w:w="1235"/>
        <w:gridCol w:w="960"/>
        <w:gridCol w:w="1197"/>
        <w:gridCol w:w="960"/>
        <w:gridCol w:w="960"/>
        <w:gridCol w:w="960"/>
        <w:gridCol w:w="960"/>
      </w:tblGrid>
      <w:tr w:rsidR="00F12010" w:rsidRPr="00710C75" w:rsidTr="00710C75">
        <w:trPr>
          <w:trHeight w:val="300"/>
          <w:jc w:val="center"/>
        </w:trPr>
        <w:tc>
          <w:tcPr>
            <w:tcW w:w="12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12010" w:rsidRPr="00710C75" w:rsidRDefault="00F12010" w:rsidP="00710C75">
            <w:pPr>
              <w:pStyle w:val="NoSpacing"/>
              <w:jc w:val="center"/>
              <w:rPr>
                <w:rFonts w:cstheme="minorHAnsi"/>
                <w:sz w:val="16"/>
                <w:szCs w:val="16"/>
                <w:lang w:val="en-US" w:eastAsia="en-GB"/>
              </w:rPr>
            </w:pPr>
            <w:r w:rsidRPr="00710C75">
              <w:rPr>
                <w:rFonts w:cstheme="minorHAnsi"/>
                <w:sz w:val="16"/>
                <w:szCs w:val="16"/>
                <w:lang w:val="en-US" w:eastAsia="en-GB"/>
              </w:rPr>
              <w:t>Chromosome</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F12010" w:rsidRPr="00710C75" w:rsidRDefault="00F12010" w:rsidP="00710C75">
            <w:pPr>
              <w:pStyle w:val="NoSpacing"/>
              <w:jc w:val="center"/>
              <w:rPr>
                <w:rFonts w:cstheme="minorHAnsi"/>
                <w:sz w:val="16"/>
                <w:szCs w:val="16"/>
                <w:lang w:val="en-US" w:eastAsia="en-GB"/>
              </w:rPr>
            </w:pPr>
            <w:r w:rsidRPr="00710C75">
              <w:rPr>
                <w:rFonts w:cstheme="minorHAnsi"/>
                <w:sz w:val="16"/>
                <w:szCs w:val="16"/>
                <w:lang w:val="en-US" w:eastAsia="en-GB"/>
              </w:rPr>
              <w:t>Position (hg19)</w:t>
            </w:r>
          </w:p>
        </w:tc>
        <w:tc>
          <w:tcPr>
            <w:tcW w:w="1197" w:type="dxa"/>
            <w:tcBorders>
              <w:top w:val="single" w:sz="4" w:space="0" w:color="auto"/>
              <w:left w:val="nil"/>
              <w:bottom w:val="single" w:sz="4" w:space="0" w:color="auto"/>
              <w:right w:val="single" w:sz="4" w:space="0" w:color="auto"/>
            </w:tcBorders>
            <w:shd w:val="clear" w:color="auto" w:fill="auto"/>
            <w:noWrap/>
            <w:vAlign w:val="center"/>
            <w:hideMark/>
          </w:tcPr>
          <w:p w:rsidR="00F12010" w:rsidRPr="00710C75" w:rsidRDefault="00F12010" w:rsidP="00710C75">
            <w:pPr>
              <w:pStyle w:val="NoSpacing"/>
              <w:jc w:val="center"/>
              <w:rPr>
                <w:rFonts w:cstheme="minorHAnsi"/>
                <w:sz w:val="16"/>
                <w:szCs w:val="16"/>
                <w:lang w:val="en-US" w:eastAsia="en-GB"/>
              </w:rPr>
            </w:pPr>
            <w:r w:rsidRPr="00710C75">
              <w:rPr>
                <w:rFonts w:cstheme="minorHAnsi"/>
                <w:sz w:val="16"/>
                <w:szCs w:val="16"/>
                <w:lang w:val="en-US" w:eastAsia="en-GB"/>
              </w:rPr>
              <w:t>SNP</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F12010" w:rsidRPr="00710C75" w:rsidRDefault="00F12010" w:rsidP="00710C75">
            <w:pPr>
              <w:pStyle w:val="NoSpacing"/>
              <w:jc w:val="center"/>
              <w:rPr>
                <w:rFonts w:cstheme="minorHAnsi"/>
                <w:sz w:val="16"/>
                <w:szCs w:val="16"/>
                <w:lang w:val="en-US" w:eastAsia="en-GB"/>
              </w:rPr>
            </w:pPr>
            <w:r w:rsidRPr="00710C75">
              <w:rPr>
                <w:rFonts w:cstheme="minorHAnsi"/>
                <w:sz w:val="16"/>
                <w:szCs w:val="16"/>
                <w:lang w:val="en-US" w:eastAsia="en-GB"/>
              </w:rPr>
              <w:t>Allele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F12010" w:rsidRPr="00710C75" w:rsidRDefault="00F12010" w:rsidP="00710C75">
            <w:pPr>
              <w:pStyle w:val="NoSpacing"/>
              <w:jc w:val="center"/>
              <w:rPr>
                <w:rFonts w:cstheme="minorHAnsi"/>
                <w:sz w:val="16"/>
                <w:szCs w:val="16"/>
                <w:lang w:val="en-US" w:eastAsia="en-GB"/>
              </w:rPr>
            </w:pPr>
            <w:r w:rsidRPr="00710C75">
              <w:rPr>
                <w:rFonts w:cstheme="minorHAnsi"/>
                <w:sz w:val="16"/>
                <w:szCs w:val="16"/>
                <w:lang w:val="en-US" w:eastAsia="en-GB"/>
              </w:rPr>
              <w:t>Allele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F12010" w:rsidRPr="00710C75" w:rsidRDefault="00F12010" w:rsidP="00710C75">
            <w:pPr>
              <w:pStyle w:val="NoSpacing"/>
              <w:jc w:val="center"/>
              <w:rPr>
                <w:rFonts w:cstheme="minorHAnsi"/>
                <w:sz w:val="16"/>
                <w:szCs w:val="16"/>
                <w:lang w:val="en-US" w:eastAsia="en-GB"/>
              </w:rPr>
            </w:pPr>
            <w:r w:rsidRPr="00710C75">
              <w:rPr>
                <w:rFonts w:cstheme="minorHAnsi"/>
                <w:sz w:val="16"/>
                <w:szCs w:val="16"/>
                <w:lang w:val="en-US" w:eastAsia="en-GB"/>
              </w:rPr>
              <w:t>Allele1 frequency</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F12010" w:rsidRPr="00710C75" w:rsidRDefault="00F12010" w:rsidP="00710C75">
            <w:pPr>
              <w:pStyle w:val="NoSpacing"/>
              <w:jc w:val="center"/>
              <w:rPr>
                <w:rFonts w:cstheme="minorHAnsi"/>
                <w:sz w:val="16"/>
                <w:szCs w:val="16"/>
                <w:lang w:val="en-US" w:eastAsia="en-GB"/>
              </w:rPr>
            </w:pPr>
            <w:r w:rsidRPr="00710C75">
              <w:rPr>
                <w:rFonts w:cstheme="minorHAnsi"/>
                <w:sz w:val="16"/>
                <w:szCs w:val="16"/>
                <w:lang w:val="en-US" w:eastAsia="en-GB"/>
              </w:rPr>
              <w:t>Weight</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2156999</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248071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662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24325</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15828704</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4646068</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69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2366</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27122152</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79598313</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2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9962</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145723120</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7792320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19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17523</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155157715</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091084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469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57964</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163722075</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2070803</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577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52586</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221038177</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3942913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51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3908</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651349</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203786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704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23078</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15788511</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286711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830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35023</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27730940</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7278280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259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25282</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59321225</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26032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3983</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69602</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69813458</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247238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3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21931</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121306440</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298766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865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41324</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145509615</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705027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42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31806</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148844369</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37377336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10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3.59331</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170037294</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168369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944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4821</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177278437</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234413</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441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2235</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211540507</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928791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249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38206</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213083638</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87355703</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974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8614</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53071797</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04789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310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2374</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69145632</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928844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5458</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2253</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3</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125118082</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258181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4198</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47911</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3</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132288497</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112811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48</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2089</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3</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169155476</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764044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245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2753</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3</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8836576</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7665122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5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62033</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3</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9915325</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6229434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36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2186</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10396709</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236864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3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18286</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48019323</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377261498</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398</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118176</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89039082</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9189288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9733</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289179</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89166761</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682518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3573</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187461</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89208565</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000162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400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15072</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144158285</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4026871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18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9692</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34660235</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9827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36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21718</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72426137</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48101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8893</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24884</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7214676</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765656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190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6735</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25809716</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469321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557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30004</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43386089</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44041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570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2755</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43805502</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17467868</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2.00E-0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5.88617</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126223944</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455213</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5428</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2653</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1286567</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094254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31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4215</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lastRenderedPageBreak/>
              <w:t>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73017005</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67739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00E-0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5.74972</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97845713</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7600449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972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7367</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151406005</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253008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2198</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6643</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23748420</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35923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46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9084</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76479839</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239602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219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49872</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95678312</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022366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703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46445</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33125000</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489716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4828</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29735</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130770484</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6243514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689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41662</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16920892</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7721829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00E-0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6.16973</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52614189</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322665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808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48744</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60242465</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155189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508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2308</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61467182</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048030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275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30123</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8</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88880689</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3486176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419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34282</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8</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114754784</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294353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475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4144</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8</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2165576</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095692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2793</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2387</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8</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30760335</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4753266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00E-0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5.1292</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64332862</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097142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687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30745</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64520255</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5610660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945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60781</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65580638</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7444073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892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3682</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119238381</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099473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881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6086</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15359063</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100615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295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2383</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52258777</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17161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768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79207</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57751854</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942044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137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3802</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111910219</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35198068</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7063</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24734</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122500748</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3550608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188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2876</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133069894</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392558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552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30389</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31029931</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71456318</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484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79027</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72347696</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712611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855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743</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104167564</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257699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737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4687</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39873321</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089235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38</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30101</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73330423</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730359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335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25313</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76304503</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161413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643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2906</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99287375</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231330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246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7633</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20365234</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077462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482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32335</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53816275</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2853068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511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32213</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69575238</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242366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151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41927</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3</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72029069</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798609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301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2392</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3</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79753976</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62627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5938</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25914</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79927303</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4994861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999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5.99874</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19438321</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86153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62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238</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53356126</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9708153</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15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2.98553</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59456589</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47860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706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2625</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57876227</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649504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708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24401</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4983304</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085188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755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5396</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7211311</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290843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376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45764</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lastRenderedPageBreak/>
              <w:t>1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18326222</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499708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196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3019</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33350060</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805013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402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2464</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49993535</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6205282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212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41401</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10643850</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292024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104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37576</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33287782</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5765276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309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362</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43038720</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992583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844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4163</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37832621</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245358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597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24703</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44325516</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461792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44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35037</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2156999</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989566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817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50208</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8</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15828704</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166381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729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3038</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27122152</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1786413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73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28299</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145723120</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0405423</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662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3865</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155157715</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480876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719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2423</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163722075</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286819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408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2676</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221038177</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4806241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3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163684</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1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651349</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6212813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966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11756</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2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15788511</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726759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509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22524</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2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27730940</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614220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413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23316</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2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59321225</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80096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33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7579</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2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69813458</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21978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245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2515</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2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121306440</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491164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990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3.15857</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2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rPr>
            </w:pPr>
            <w:r w:rsidRPr="00710C75">
              <w:rPr>
                <w:rFonts w:cstheme="minorHAnsi"/>
                <w:sz w:val="16"/>
                <w:szCs w:val="16"/>
              </w:rPr>
              <w:t>145509615</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rs1248510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172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710C75">
            <w:pPr>
              <w:pStyle w:val="NoSpacing"/>
              <w:jc w:val="center"/>
              <w:rPr>
                <w:rFonts w:cstheme="minorHAnsi"/>
                <w:sz w:val="16"/>
                <w:szCs w:val="16"/>
                <w:lang w:val="en-US" w:eastAsia="en-GB"/>
              </w:rPr>
            </w:pPr>
            <w:r w:rsidRPr="00710C75">
              <w:rPr>
                <w:rFonts w:cstheme="minorHAnsi"/>
                <w:sz w:val="16"/>
                <w:szCs w:val="16"/>
                <w:lang w:val="en-US" w:eastAsia="en-GB"/>
              </w:rPr>
              <w:t>-0.03262</w:t>
            </w:r>
          </w:p>
        </w:tc>
      </w:tr>
    </w:tbl>
    <w:p w:rsidR="00944B10" w:rsidRPr="00D10F45" w:rsidRDefault="00944B10" w:rsidP="00F12010">
      <w:pPr>
        <w:tabs>
          <w:tab w:val="left" w:pos="1574"/>
        </w:tabs>
        <w:rPr>
          <w:lang w:val="en-US"/>
        </w:rPr>
      </w:pPr>
    </w:p>
    <w:p w:rsidR="00944B10" w:rsidRPr="00D10F45" w:rsidRDefault="00944B10" w:rsidP="00944B10">
      <w:pPr>
        <w:tabs>
          <w:tab w:val="left" w:pos="921"/>
        </w:tabs>
        <w:rPr>
          <w:lang w:val="en-US"/>
        </w:rPr>
        <w:sectPr w:rsidR="00944B10" w:rsidRPr="00D10F45" w:rsidSect="00DE37E0">
          <w:pgSz w:w="11906" w:h="16838"/>
          <w:pgMar w:top="1440" w:right="1440" w:bottom="1440" w:left="1440" w:header="708" w:footer="708" w:gutter="0"/>
          <w:cols w:space="708"/>
          <w:docGrid w:linePitch="360"/>
        </w:sectPr>
      </w:pPr>
    </w:p>
    <w:p w:rsidR="002536AB" w:rsidRPr="00D10F45" w:rsidRDefault="002536AB" w:rsidP="000E0D44">
      <w:pPr>
        <w:pStyle w:val="Heading2"/>
        <w:rPr>
          <w:b/>
          <w:color w:val="auto"/>
          <w:lang w:val="en-US"/>
        </w:rPr>
      </w:pPr>
      <w:bookmarkStart w:id="11" w:name="_Toc26337533"/>
      <w:r w:rsidRPr="00D10F45">
        <w:rPr>
          <w:b/>
          <w:color w:val="auto"/>
          <w:lang w:val="en-US"/>
        </w:rPr>
        <w:lastRenderedPageBreak/>
        <w:t xml:space="preserve">Supplementary Table </w:t>
      </w:r>
      <w:r w:rsidR="00872498" w:rsidRPr="00D10F45">
        <w:rPr>
          <w:b/>
          <w:color w:val="auto"/>
          <w:lang w:val="en-US"/>
        </w:rPr>
        <w:t>8</w:t>
      </w:r>
      <w:r w:rsidRPr="00D10F45">
        <w:rPr>
          <w:b/>
          <w:color w:val="auto"/>
          <w:lang w:val="en-US"/>
        </w:rPr>
        <w:t xml:space="preserve"> – Stratum specific </w:t>
      </w:r>
      <w:r w:rsidR="00E91655" w:rsidRPr="00D10F45">
        <w:rPr>
          <w:b/>
          <w:color w:val="auto"/>
          <w:lang w:val="en-US"/>
        </w:rPr>
        <w:t>characteristics</w:t>
      </w:r>
      <w:bookmarkEnd w:id="11"/>
    </w:p>
    <w:p w:rsidR="002536AB" w:rsidRPr="00D10F45" w:rsidRDefault="002536AB" w:rsidP="002536AB">
      <w:pPr>
        <w:jc w:val="center"/>
        <w:rPr>
          <w:lang w:val="en-US"/>
        </w:rPr>
      </w:pPr>
    </w:p>
    <w:tbl>
      <w:tblPr>
        <w:tblW w:w="13721" w:type="dxa"/>
        <w:jc w:val="center"/>
        <w:tblLook w:val="04A0" w:firstRow="1" w:lastRow="0" w:firstColumn="1" w:lastColumn="0" w:noHBand="0" w:noVBand="1"/>
      </w:tblPr>
      <w:tblGrid>
        <w:gridCol w:w="1642"/>
        <w:gridCol w:w="2241"/>
        <w:gridCol w:w="718"/>
        <w:gridCol w:w="1523"/>
        <w:gridCol w:w="718"/>
        <w:gridCol w:w="1523"/>
        <w:gridCol w:w="718"/>
        <w:gridCol w:w="1523"/>
        <w:gridCol w:w="1195"/>
        <w:gridCol w:w="960"/>
        <w:gridCol w:w="960"/>
      </w:tblGrid>
      <w:tr w:rsidR="00FE3915" w:rsidRPr="00D10F45" w:rsidTr="003412FC">
        <w:trPr>
          <w:trHeight w:val="645"/>
          <w:jc w:val="center"/>
        </w:trPr>
        <w:tc>
          <w:tcPr>
            <w:tcW w:w="164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Stratum</w:t>
            </w:r>
          </w:p>
        </w:tc>
        <w:tc>
          <w:tcPr>
            <w:tcW w:w="2241" w:type="dxa"/>
            <w:vMerge w:val="restart"/>
            <w:tcBorders>
              <w:top w:val="single" w:sz="4" w:space="0" w:color="auto"/>
              <w:left w:val="nil"/>
              <w:right w:val="single" w:sz="4" w:space="0" w:color="auto"/>
            </w:tcBorders>
            <w:vAlign w:val="center"/>
          </w:tcPr>
          <w:p w:rsidR="00FE3915" w:rsidRPr="00D10F45" w:rsidRDefault="00FE3915" w:rsidP="003412FC">
            <w:pPr>
              <w:spacing w:after="0" w:line="240" w:lineRule="auto"/>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Total number</w:t>
            </w:r>
          </w:p>
        </w:tc>
        <w:tc>
          <w:tcPr>
            <w:tcW w:w="2241"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rsidR="00FE3915" w:rsidRPr="00D10F45" w:rsidRDefault="00FE3915" w:rsidP="003412FC">
            <w:pPr>
              <w:spacing w:after="0" w:line="240" w:lineRule="auto"/>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GRS association with urate (SD units)</w:t>
            </w:r>
          </w:p>
        </w:tc>
        <w:tc>
          <w:tcPr>
            <w:tcW w:w="2241" w:type="dxa"/>
            <w:gridSpan w:val="2"/>
            <w:tcBorders>
              <w:top w:val="single" w:sz="4" w:space="0" w:color="auto"/>
              <w:left w:val="nil"/>
              <w:bottom w:val="single" w:sz="4" w:space="0" w:color="auto"/>
              <w:right w:val="single" w:sz="4" w:space="0" w:color="000000"/>
            </w:tcBorders>
            <w:shd w:val="clear" w:color="auto" w:fill="auto"/>
            <w:vAlign w:val="center"/>
            <w:hideMark/>
          </w:tcPr>
          <w:p w:rsidR="00FE3915" w:rsidRPr="00D10F45" w:rsidRDefault="00FE3915" w:rsidP="003412FC">
            <w:pPr>
              <w:spacing w:after="0" w:line="240" w:lineRule="auto"/>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GRS association with CVD risk (log OR)</w:t>
            </w:r>
          </w:p>
        </w:tc>
        <w:tc>
          <w:tcPr>
            <w:tcW w:w="2241" w:type="dxa"/>
            <w:gridSpan w:val="2"/>
            <w:tcBorders>
              <w:top w:val="single" w:sz="4" w:space="0" w:color="auto"/>
              <w:left w:val="nil"/>
              <w:bottom w:val="single" w:sz="4" w:space="0" w:color="auto"/>
              <w:right w:val="single" w:sz="4" w:space="0" w:color="000000"/>
            </w:tcBorders>
            <w:shd w:val="clear" w:color="auto" w:fill="auto"/>
            <w:vAlign w:val="center"/>
            <w:hideMark/>
          </w:tcPr>
          <w:p w:rsidR="00FE3915" w:rsidRPr="00D10F45" w:rsidRDefault="00FE3915" w:rsidP="003412FC">
            <w:pPr>
              <w:spacing w:after="0" w:line="240" w:lineRule="auto"/>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GRS association with SBP (SD units)</w:t>
            </w:r>
          </w:p>
        </w:tc>
        <w:tc>
          <w:tcPr>
            <w:tcW w:w="119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FE3915" w:rsidRPr="00D10F45" w:rsidRDefault="00FE3915" w:rsidP="003412FC">
            <w:pPr>
              <w:spacing w:after="0" w:line="240" w:lineRule="auto"/>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Mean urate (µmmol/L)</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FE3915" w:rsidRPr="00D10F45" w:rsidRDefault="00FE3915" w:rsidP="003412FC">
            <w:pPr>
              <w:spacing w:after="0" w:line="240" w:lineRule="auto"/>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Mean SBP (mmHg)</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FE3915" w:rsidRPr="00D10F45" w:rsidRDefault="00FE3915" w:rsidP="003412FC">
            <w:pPr>
              <w:spacing w:after="0" w:line="240" w:lineRule="auto"/>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CVD events (N)</w:t>
            </w:r>
          </w:p>
        </w:tc>
      </w:tr>
      <w:tr w:rsidR="00FE3915" w:rsidRPr="00D10F45" w:rsidTr="003412FC">
        <w:trPr>
          <w:trHeight w:val="300"/>
          <w:jc w:val="center"/>
        </w:trPr>
        <w:tc>
          <w:tcPr>
            <w:tcW w:w="1642" w:type="dxa"/>
            <w:vMerge/>
            <w:tcBorders>
              <w:top w:val="single" w:sz="4" w:space="0" w:color="auto"/>
              <w:left w:val="single" w:sz="4" w:space="0" w:color="auto"/>
              <w:bottom w:val="single" w:sz="4" w:space="0" w:color="auto"/>
              <w:right w:val="single" w:sz="4" w:space="0" w:color="auto"/>
            </w:tcBorders>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p>
        </w:tc>
        <w:tc>
          <w:tcPr>
            <w:tcW w:w="2241" w:type="dxa"/>
            <w:vMerge/>
            <w:tcBorders>
              <w:left w:val="nil"/>
              <w:bottom w:val="single" w:sz="4" w:space="0" w:color="auto"/>
              <w:right w:val="single" w:sz="4" w:space="0" w:color="auto"/>
            </w:tcBorders>
            <w:vAlign w:val="center"/>
          </w:tcPr>
          <w:p w:rsidR="00FE3915" w:rsidRPr="00D10F45" w:rsidRDefault="00FE3915" w:rsidP="003412FC">
            <w:pPr>
              <w:spacing w:after="0" w:line="240" w:lineRule="auto"/>
              <w:jc w:val="center"/>
              <w:rPr>
                <w:rFonts w:ascii="Calibri" w:eastAsia="Times New Roman" w:hAnsi="Calibri" w:cs="Calibri"/>
                <w:b/>
                <w:color w:val="000000"/>
                <w:lang w:val="en-US" w:eastAsia="en-GB"/>
              </w:rPr>
            </w:pPr>
          </w:p>
        </w:tc>
        <w:tc>
          <w:tcPr>
            <w:tcW w:w="718" w:type="dxa"/>
            <w:tcBorders>
              <w:top w:val="nil"/>
              <w:left w:val="single" w:sz="4" w:space="0" w:color="auto"/>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Beta</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Standard error</w:t>
            </w:r>
          </w:p>
        </w:tc>
        <w:tc>
          <w:tcPr>
            <w:tcW w:w="718"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Beta</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Standard error</w:t>
            </w:r>
          </w:p>
        </w:tc>
        <w:tc>
          <w:tcPr>
            <w:tcW w:w="718"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Beta</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Standard error</w:t>
            </w:r>
          </w:p>
        </w:tc>
        <w:tc>
          <w:tcPr>
            <w:tcW w:w="1195" w:type="dxa"/>
            <w:vMerge/>
            <w:tcBorders>
              <w:top w:val="single" w:sz="4" w:space="0" w:color="auto"/>
              <w:left w:val="single" w:sz="4" w:space="0" w:color="auto"/>
              <w:bottom w:val="single" w:sz="4" w:space="0" w:color="auto"/>
              <w:right w:val="single" w:sz="4" w:space="0" w:color="auto"/>
            </w:tcBorders>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p>
        </w:tc>
      </w:tr>
      <w:tr w:rsidR="00FE3915" w:rsidRPr="00D10F45" w:rsidTr="003412FC">
        <w:trPr>
          <w:trHeight w:val="300"/>
          <w:jc w:val="center"/>
        </w:trPr>
        <w:tc>
          <w:tcPr>
            <w:tcW w:w="1642" w:type="dxa"/>
            <w:tcBorders>
              <w:top w:val="nil"/>
              <w:left w:val="single" w:sz="4" w:space="0" w:color="auto"/>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Whole population</w:t>
            </w:r>
          </w:p>
        </w:tc>
        <w:tc>
          <w:tcPr>
            <w:tcW w:w="2241" w:type="dxa"/>
            <w:tcBorders>
              <w:top w:val="nil"/>
              <w:left w:val="nil"/>
              <w:bottom w:val="single" w:sz="4" w:space="0" w:color="auto"/>
              <w:right w:val="single" w:sz="4" w:space="0" w:color="auto"/>
            </w:tcBorders>
            <w:vAlign w:val="center"/>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sz w:val="20"/>
                <w:szCs w:val="20"/>
                <w:lang w:val="en-US" w:eastAsia="en-GB"/>
              </w:rPr>
              <w:t>442,601</w:t>
            </w:r>
          </w:p>
        </w:tc>
        <w:tc>
          <w:tcPr>
            <w:tcW w:w="718" w:type="dxa"/>
            <w:tcBorders>
              <w:top w:val="nil"/>
              <w:left w:val="single" w:sz="4" w:space="0" w:color="auto"/>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932</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06</w:t>
            </w:r>
          </w:p>
        </w:tc>
        <w:tc>
          <w:tcPr>
            <w:tcW w:w="718"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113</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23</w:t>
            </w:r>
          </w:p>
        </w:tc>
        <w:tc>
          <w:tcPr>
            <w:tcW w:w="718"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57</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07</w:t>
            </w:r>
          </w:p>
        </w:tc>
        <w:tc>
          <w:tcPr>
            <w:tcW w:w="1195"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309.2</w:t>
            </w:r>
          </w:p>
        </w:tc>
        <w:tc>
          <w:tcPr>
            <w:tcW w:w="960"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138.1</w:t>
            </w:r>
          </w:p>
        </w:tc>
        <w:tc>
          <w:tcPr>
            <w:tcW w:w="960" w:type="dxa"/>
            <w:tcBorders>
              <w:top w:val="nil"/>
              <w:left w:val="nil"/>
              <w:bottom w:val="single" w:sz="4" w:space="0" w:color="auto"/>
              <w:right w:val="single" w:sz="4" w:space="0" w:color="auto"/>
            </w:tcBorders>
            <w:shd w:val="clear" w:color="auto" w:fill="auto"/>
            <w:noWrap/>
            <w:vAlign w:val="center"/>
            <w:hideMark/>
          </w:tcPr>
          <w:p w:rsidR="00FE3915" w:rsidRPr="00D10F45" w:rsidRDefault="003412FC"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35,609</w:t>
            </w:r>
          </w:p>
        </w:tc>
      </w:tr>
      <w:tr w:rsidR="00FE3915" w:rsidRPr="00D10F45" w:rsidTr="003412FC">
        <w:trPr>
          <w:trHeight w:val="300"/>
          <w:jc w:val="center"/>
        </w:trPr>
        <w:tc>
          <w:tcPr>
            <w:tcW w:w="1642" w:type="dxa"/>
            <w:tcBorders>
              <w:top w:val="nil"/>
              <w:left w:val="single" w:sz="4" w:space="0" w:color="auto"/>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Quantile 1</w:t>
            </w:r>
          </w:p>
        </w:tc>
        <w:tc>
          <w:tcPr>
            <w:tcW w:w="2241" w:type="dxa"/>
            <w:tcBorders>
              <w:top w:val="nil"/>
              <w:left w:val="nil"/>
              <w:bottom w:val="single" w:sz="4" w:space="0" w:color="auto"/>
              <w:right w:val="single" w:sz="4" w:space="0" w:color="auto"/>
            </w:tcBorders>
            <w:vAlign w:val="center"/>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102,432</w:t>
            </w:r>
          </w:p>
        </w:tc>
        <w:tc>
          <w:tcPr>
            <w:tcW w:w="718" w:type="dxa"/>
            <w:tcBorders>
              <w:top w:val="nil"/>
              <w:left w:val="single" w:sz="4" w:space="0" w:color="auto"/>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884</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05</w:t>
            </w:r>
          </w:p>
        </w:tc>
        <w:tc>
          <w:tcPr>
            <w:tcW w:w="718"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165</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64</w:t>
            </w:r>
          </w:p>
        </w:tc>
        <w:tc>
          <w:tcPr>
            <w:tcW w:w="718"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78</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13</w:t>
            </w:r>
          </w:p>
        </w:tc>
        <w:tc>
          <w:tcPr>
            <w:tcW w:w="1195"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216.1</w:t>
            </w:r>
          </w:p>
        </w:tc>
        <w:tc>
          <w:tcPr>
            <w:tcW w:w="960"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132.9</w:t>
            </w:r>
          </w:p>
        </w:tc>
        <w:tc>
          <w:tcPr>
            <w:tcW w:w="960"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4</w:t>
            </w:r>
            <w:r w:rsidR="003412FC" w:rsidRPr="00D10F45">
              <w:rPr>
                <w:rFonts w:ascii="Calibri" w:eastAsia="Times New Roman" w:hAnsi="Calibri" w:cs="Calibri"/>
                <w:color w:val="000000"/>
                <w:lang w:val="en-US" w:eastAsia="en-GB"/>
              </w:rPr>
              <w:t>,</w:t>
            </w:r>
            <w:r w:rsidRPr="00D10F45">
              <w:rPr>
                <w:rFonts w:ascii="Calibri" w:eastAsia="Times New Roman" w:hAnsi="Calibri" w:cs="Calibri"/>
                <w:color w:val="000000"/>
                <w:lang w:val="en-US" w:eastAsia="en-GB"/>
              </w:rPr>
              <w:t>469</w:t>
            </w:r>
          </w:p>
        </w:tc>
      </w:tr>
      <w:tr w:rsidR="00FE3915" w:rsidRPr="00D10F45" w:rsidTr="003412FC">
        <w:trPr>
          <w:trHeight w:val="300"/>
          <w:jc w:val="center"/>
        </w:trPr>
        <w:tc>
          <w:tcPr>
            <w:tcW w:w="1642" w:type="dxa"/>
            <w:tcBorders>
              <w:top w:val="nil"/>
              <w:left w:val="single" w:sz="4" w:space="0" w:color="auto"/>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Quantile 2</w:t>
            </w:r>
          </w:p>
        </w:tc>
        <w:tc>
          <w:tcPr>
            <w:tcW w:w="2241" w:type="dxa"/>
            <w:tcBorders>
              <w:top w:val="nil"/>
              <w:left w:val="nil"/>
              <w:bottom w:val="single" w:sz="4" w:space="0" w:color="auto"/>
              <w:right w:val="single" w:sz="4" w:space="0" w:color="auto"/>
            </w:tcBorders>
            <w:vAlign w:val="center"/>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102,431</w:t>
            </w:r>
          </w:p>
        </w:tc>
        <w:tc>
          <w:tcPr>
            <w:tcW w:w="718" w:type="dxa"/>
            <w:tcBorders>
              <w:top w:val="nil"/>
              <w:left w:val="single" w:sz="4" w:space="0" w:color="auto"/>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994</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02</w:t>
            </w:r>
          </w:p>
        </w:tc>
        <w:tc>
          <w:tcPr>
            <w:tcW w:w="718"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84</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54</w:t>
            </w:r>
          </w:p>
        </w:tc>
        <w:tc>
          <w:tcPr>
            <w:tcW w:w="718"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56</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13</w:t>
            </w:r>
          </w:p>
        </w:tc>
        <w:tc>
          <w:tcPr>
            <w:tcW w:w="1195"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277.3</w:t>
            </w:r>
          </w:p>
        </w:tc>
        <w:tc>
          <w:tcPr>
            <w:tcW w:w="960"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137.1</w:t>
            </w:r>
          </w:p>
        </w:tc>
        <w:tc>
          <w:tcPr>
            <w:tcW w:w="960"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6</w:t>
            </w:r>
            <w:r w:rsidR="003412FC" w:rsidRPr="00D10F45">
              <w:rPr>
                <w:rFonts w:ascii="Calibri" w:eastAsia="Times New Roman" w:hAnsi="Calibri" w:cs="Calibri"/>
                <w:color w:val="000000"/>
                <w:lang w:val="en-US" w:eastAsia="en-GB"/>
              </w:rPr>
              <w:t>,</w:t>
            </w:r>
            <w:r w:rsidRPr="00D10F45">
              <w:rPr>
                <w:rFonts w:ascii="Calibri" w:eastAsia="Times New Roman" w:hAnsi="Calibri" w:cs="Calibri"/>
                <w:color w:val="000000"/>
                <w:lang w:val="en-US" w:eastAsia="en-GB"/>
              </w:rPr>
              <w:t>540</w:t>
            </w:r>
          </w:p>
        </w:tc>
      </w:tr>
      <w:tr w:rsidR="00FE3915" w:rsidRPr="00D10F45" w:rsidTr="003412FC">
        <w:trPr>
          <w:trHeight w:val="300"/>
          <w:jc w:val="center"/>
        </w:trPr>
        <w:tc>
          <w:tcPr>
            <w:tcW w:w="1642" w:type="dxa"/>
            <w:tcBorders>
              <w:top w:val="nil"/>
              <w:left w:val="single" w:sz="4" w:space="0" w:color="auto"/>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Quantile 3</w:t>
            </w:r>
          </w:p>
        </w:tc>
        <w:tc>
          <w:tcPr>
            <w:tcW w:w="2241" w:type="dxa"/>
            <w:tcBorders>
              <w:top w:val="nil"/>
              <w:left w:val="nil"/>
              <w:bottom w:val="single" w:sz="4" w:space="0" w:color="auto"/>
              <w:right w:val="single" w:sz="4" w:space="0" w:color="auto"/>
            </w:tcBorders>
            <w:vAlign w:val="center"/>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102,431</w:t>
            </w:r>
          </w:p>
        </w:tc>
        <w:tc>
          <w:tcPr>
            <w:tcW w:w="718" w:type="dxa"/>
            <w:tcBorders>
              <w:top w:val="nil"/>
              <w:left w:val="single" w:sz="4" w:space="0" w:color="auto"/>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1.001</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03</w:t>
            </w:r>
          </w:p>
        </w:tc>
        <w:tc>
          <w:tcPr>
            <w:tcW w:w="718"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126</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46</w:t>
            </w:r>
          </w:p>
        </w:tc>
        <w:tc>
          <w:tcPr>
            <w:tcW w:w="718"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68</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13</w:t>
            </w:r>
          </w:p>
        </w:tc>
        <w:tc>
          <w:tcPr>
            <w:tcW w:w="1195"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329.8</w:t>
            </w:r>
          </w:p>
        </w:tc>
        <w:tc>
          <w:tcPr>
            <w:tcW w:w="960"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140.1</w:t>
            </w:r>
          </w:p>
        </w:tc>
        <w:tc>
          <w:tcPr>
            <w:tcW w:w="960"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9</w:t>
            </w:r>
            <w:r w:rsidR="003412FC" w:rsidRPr="00D10F45">
              <w:rPr>
                <w:rFonts w:ascii="Calibri" w:eastAsia="Times New Roman" w:hAnsi="Calibri" w:cs="Calibri"/>
                <w:color w:val="000000"/>
                <w:lang w:val="en-US" w:eastAsia="en-GB"/>
              </w:rPr>
              <w:t>,</w:t>
            </w:r>
            <w:r w:rsidRPr="00D10F45">
              <w:rPr>
                <w:rFonts w:ascii="Calibri" w:eastAsia="Times New Roman" w:hAnsi="Calibri" w:cs="Calibri"/>
                <w:color w:val="000000"/>
                <w:lang w:val="en-US" w:eastAsia="en-GB"/>
              </w:rPr>
              <w:t>043</w:t>
            </w:r>
          </w:p>
        </w:tc>
      </w:tr>
      <w:tr w:rsidR="00FE3915" w:rsidRPr="00D10F45" w:rsidTr="003412FC">
        <w:trPr>
          <w:trHeight w:val="300"/>
          <w:jc w:val="center"/>
        </w:trPr>
        <w:tc>
          <w:tcPr>
            <w:tcW w:w="1642" w:type="dxa"/>
            <w:tcBorders>
              <w:top w:val="nil"/>
              <w:left w:val="single" w:sz="4" w:space="0" w:color="auto"/>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Quantile 4</w:t>
            </w:r>
          </w:p>
        </w:tc>
        <w:tc>
          <w:tcPr>
            <w:tcW w:w="2241" w:type="dxa"/>
            <w:tcBorders>
              <w:top w:val="nil"/>
              <w:left w:val="nil"/>
              <w:bottom w:val="single" w:sz="4" w:space="0" w:color="auto"/>
              <w:right w:val="single" w:sz="4" w:space="0" w:color="auto"/>
            </w:tcBorders>
            <w:vAlign w:val="center"/>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102,431</w:t>
            </w:r>
          </w:p>
        </w:tc>
        <w:tc>
          <w:tcPr>
            <w:tcW w:w="718" w:type="dxa"/>
            <w:tcBorders>
              <w:top w:val="nil"/>
              <w:left w:val="single" w:sz="4" w:space="0" w:color="auto"/>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1.043</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08</w:t>
            </w:r>
          </w:p>
        </w:tc>
        <w:tc>
          <w:tcPr>
            <w:tcW w:w="718"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92</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39</w:t>
            </w:r>
          </w:p>
        </w:tc>
        <w:tc>
          <w:tcPr>
            <w:tcW w:w="718"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31</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13</w:t>
            </w:r>
          </w:p>
        </w:tc>
        <w:tc>
          <w:tcPr>
            <w:tcW w:w="1195"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413.9</w:t>
            </w:r>
          </w:p>
        </w:tc>
        <w:tc>
          <w:tcPr>
            <w:tcW w:w="960"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142.4</w:t>
            </w:r>
          </w:p>
        </w:tc>
        <w:tc>
          <w:tcPr>
            <w:tcW w:w="960"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12</w:t>
            </w:r>
            <w:r w:rsidR="003412FC" w:rsidRPr="00D10F45">
              <w:rPr>
                <w:rFonts w:ascii="Calibri" w:eastAsia="Times New Roman" w:hAnsi="Calibri" w:cs="Calibri"/>
                <w:color w:val="000000"/>
                <w:lang w:val="en-US" w:eastAsia="en-GB"/>
              </w:rPr>
              <w:t>,</w:t>
            </w:r>
            <w:r w:rsidRPr="00D10F45">
              <w:rPr>
                <w:rFonts w:ascii="Calibri" w:eastAsia="Times New Roman" w:hAnsi="Calibri" w:cs="Calibri"/>
                <w:color w:val="000000"/>
                <w:lang w:val="en-US" w:eastAsia="en-GB"/>
              </w:rPr>
              <w:t>832</w:t>
            </w:r>
          </w:p>
        </w:tc>
      </w:tr>
      <w:tr w:rsidR="00FE3915" w:rsidRPr="00D10F45" w:rsidTr="003412FC">
        <w:trPr>
          <w:trHeight w:val="300"/>
          <w:jc w:val="center"/>
        </w:trPr>
        <w:tc>
          <w:tcPr>
            <w:tcW w:w="1642" w:type="dxa"/>
            <w:tcBorders>
              <w:top w:val="nil"/>
              <w:left w:val="single" w:sz="4" w:space="0" w:color="auto"/>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Male</w:t>
            </w:r>
          </w:p>
        </w:tc>
        <w:tc>
          <w:tcPr>
            <w:tcW w:w="2241" w:type="dxa"/>
            <w:tcBorders>
              <w:top w:val="nil"/>
              <w:left w:val="nil"/>
              <w:bottom w:val="single" w:sz="4" w:space="0" w:color="auto"/>
              <w:right w:val="single" w:sz="4" w:space="0" w:color="auto"/>
            </w:tcBorders>
            <w:vAlign w:val="center"/>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202,339</w:t>
            </w:r>
          </w:p>
        </w:tc>
        <w:tc>
          <w:tcPr>
            <w:tcW w:w="718" w:type="dxa"/>
            <w:tcBorders>
              <w:top w:val="nil"/>
              <w:left w:val="single" w:sz="4" w:space="0" w:color="auto"/>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883</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09</w:t>
            </w:r>
          </w:p>
        </w:tc>
        <w:tc>
          <w:tcPr>
            <w:tcW w:w="718"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124</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29</w:t>
            </w:r>
          </w:p>
        </w:tc>
        <w:tc>
          <w:tcPr>
            <w:tcW w:w="718"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36</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09</w:t>
            </w:r>
          </w:p>
        </w:tc>
        <w:tc>
          <w:tcPr>
            <w:tcW w:w="1195"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354.5</w:t>
            </w:r>
          </w:p>
        </w:tc>
        <w:tc>
          <w:tcPr>
            <w:tcW w:w="960"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141.2</w:t>
            </w:r>
          </w:p>
        </w:tc>
        <w:tc>
          <w:tcPr>
            <w:tcW w:w="960"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23</w:t>
            </w:r>
            <w:r w:rsidR="003412FC" w:rsidRPr="00D10F45">
              <w:rPr>
                <w:rFonts w:ascii="Calibri" w:eastAsia="Times New Roman" w:hAnsi="Calibri" w:cs="Calibri"/>
                <w:color w:val="000000"/>
                <w:lang w:val="en-US" w:eastAsia="en-GB"/>
              </w:rPr>
              <w:t>,677</w:t>
            </w:r>
          </w:p>
        </w:tc>
      </w:tr>
      <w:tr w:rsidR="00FE3915" w:rsidRPr="00D10F45" w:rsidTr="003412FC">
        <w:trPr>
          <w:trHeight w:val="300"/>
          <w:jc w:val="center"/>
        </w:trPr>
        <w:tc>
          <w:tcPr>
            <w:tcW w:w="1642" w:type="dxa"/>
            <w:tcBorders>
              <w:top w:val="nil"/>
              <w:left w:val="single" w:sz="4" w:space="0" w:color="auto"/>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Female</w:t>
            </w:r>
          </w:p>
        </w:tc>
        <w:tc>
          <w:tcPr>
            <w:tcW w:w="2241" w:type="dxa"/>
            <w:tcBorders>
              <w:top w:val="nil"/>
              <w:left w:val="nil"/>
              <w:bottom w:val="single" w:sz="4" w:space="0" w:color="auto"/>
              <w:right w:val="single" w:sz="4" w:space="0" w:color="auto"/>
            </w:tcBorders>
            <w:vAlign w:val="center"/>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240,262</w:t>
            </w:r>
          </w:p>
        </w:tc>
        <w:tc>
          <w:tcPr>
            <w:tcW w:w="718" w:type="dxa"/>
            <w:tcBorders>
              <w:top w:val="nil"/>
              <w:left w:val="single" w:sz="4" w:space="0" w:color="auto"/>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974</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07</w:t>
            </w:r>
          </w:p>
        </w:tc>
        <w:tc>
          <w:tcPr>
            <w:tcW w:w="718"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91</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41</w:t>
            </w:r>
          </w:p>
        </w:tc>
        <w:tc>
          <w:tcPr>
            <w:tcW w:w="718"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74</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09</w:t>
            </w:r>
          </w:p>
        </w:tc>
        <w:tc>
          <w:tcPr>
            <w:tcW w:w="1195"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270.8</w:t>
            </w:r>
          </w:p>
        </w:tc>
        <w:tc>
          <w:tcPr>
            <w:tcW w:w="960"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135.5</w:t>
            </w:r>
          </w:p>
        </w:tc>
        <w:tc>
          <w:tcPr>
            <w:tcW w:w="960"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3412FC">
            <w:pPr>
              <w:spacing w:after="0" w:line="24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11</w:t>
            </w:r>
            <w:r w:rsidR="003412FC" w:rsidRPr="00D10F45">
              <w:rPr>
                <w:rFonts w:ascii="Calibri" w:eastAsia="Times New Roman" w:hAnsi="Calibri" w:cs="Calibri"/>
                <w:color w:val="000000"/>
                <w:lang w:val="en-US" w:eastAsia="en-GB"/>
              </w:rPr>
              <w:t>,932</w:t>
            </w:r>
          </w:p>
        </w:tc>
      </w:tr>
    </w:tbl>
    <w:p w:rsidR="00944B10" w:rsidRPr="00D10F45" w:rsidRDefault="00444857" w:rsidP="00444857">
      <w:pPr>
        <w:tabs>
          <w:tab w:val="left" w:pos="921"/>
        </w:tabs>
        <w:jc w:val="center"/>
        <w:rPr>
          <w:i/>
          <w:lang w:val="en-US"/>
        </w:rPr>
      </w:pPr>
      <w:r w:rsidRPr="00D10F45">
        <w:rPr>
          <w:i/>
          <w:lang w:val="en-US"/>
        </w:rPr>
        <w:t>Note that divi</w:t>
      </w:r>
      <w:r w:rsidR="00E81B64" w:rsidRPr="00D10F45">
        <w:rPr>
          <w:i/>
          <w:lang w:val="en-US"/>
        </w:rPr>
        <w:t>sion of</w:t>
      </w:r>
      <w:r w:rsidRPr="00D10F45">
        <w:rPr>
          <w:i/>
          <w:lang w:val="en-US"/>
        </w:rPr>
        <w:t xml:space="preserve"> the cohort into four equally sized strata based on residual urate</w:t>
      </w:r>
      <w:r w:rsidR="003412FC" w:rsidRPr="00D10F45">
        <w:rPr>
          <w:i/>
          <w:lang w:val="en-US"/>
        </w:rPr>
        <w:t xml:space="preserve"> levels</w:t>
      </w:r>
      <w:r w:rsidR="00A85C8A" w:rsidRPr="00D10F45">
        <w:rPr>
          <w:i/>
          <w:lang w:val="en-US"/>
        </w:rPr>
        <w:t xml:space="preserve"> resulted in</w:t>
      </w:r>
      <w:r w:rsidRPr="00D10F45">
        <w:rPr>
          <w:i/>
          <w:lang w:val="en-US"/>
        </w:rPr>
        <w:t xml:space="preserve"> </w:t>
      </w:r>
      <w:r w:rsidR="004C2C48" w:rsidRPr="00D10F45">
        <w:rPr>
          <w:i/>
          <w:lang w:val="en-US"/>
        </w:rPr>
        <w:t>32,876</w:t>
      </w:r>
      <w:r w:rsidRPr="00D10F45">
        <w:rPr>
          <w:i/>
          <w:lang w:val="en-US"/>
        </w:rPr>
        <w:t xml:space="preserve"> participants (</w:t>
      </w:r>
      <w:r w:rsidR="003412FC" w:rsidRPr="00D10F45">
        <w:rPr>
          <w:i/>
          <w:lang w:val="en-US"/>
        </w:rPr>
        <w:t>2,725</w:t>
      </w:r>
      <w:r w:rsidRPr="00D10F45">
        <w:rPr>
          <w:i/>
          <w:lang w:val="en-US"/>
        </w:rPr>
        <w:t xml:space="preserve"> CVD events) </w:t>
      </w:r>
      <w:r w:rsidR="00A85C8A" w:rsidRPr="00D10F45">
        <w:rPr>
          <w:i/>
          <w:lang w:val="en-US"/>
        </w:rPr>
        <w:t>being</w:t>
      </w:r>
      <w:r w:rsidRPr="00D10F45">
        <w:rPr>
          <w:i/>
          <w:lang w:val="en-US"/>
        </w:rPr>
        <w:t xml:space="preserve"> </w:t>
      </w:r>
      <w:r w:rsidR="003412FC" w:rsidRPr="00D10F45">
        <w:rPr>
          <w:i/>
          <w:lang w:val="en-US"/>
        </w:rPr>
        <w:t xml:space="preserve">excluded </w:t>
      </w:r>
      <w:r w:rsidR="00E81B64" w:rsidRPr="00D10F45">
        <w:rPr>
          <w:i/>
          <w:lang w:val="en-US"/>
        </w:rPr>
        <w:t>due to missing urate levels</w:t>
      </w:r>
      <w:r w:rsidR="004C2C48" w:rsidRPr="00D10F45">
        <w:rPr>
          <w:i/>
          <w:lang w:val="en-US"/>
        </w:rPr>
        <w:t xml:space="preserve"> or genetic risk scores</w:t>
      </w:r>
      <w:r w:rsidRPr="00D10F45">
        <w:rPr>
          <w:i/>
          <w:lang w:val="en-US"/>
        </w:rPr>
        <w:t>.</w:t>
      </w:r>
      <w:r w:rsidR="00592F6E">
        <w:rPr>
          <w:i/>
          <w:lang w:val="en-US"/>
        </w:rPr>
        <w:t xml:space="preserve"> CVD: cardiovascular disease; GRS: genetic risk score; SBP: systolic blood pressure; SD: standard deviation.</w:t>
      </w:r>
    </w:p>
    <w:p w:rsidR="00F12010" w:rsidRPr="00D10F45" w:rsidRDefault="00944B10" w:rsidP="00944B10">
      <w:pPr>
        <w:tabs>
          <w:tab w:val="left" w:pos="921"/>
        </w:tabs>
        <w:rPr>
          <w:lang w:val="en-US"/>
        </w:rPr>
        <w:sectPr w:rsidR="00F12010" w:rsidRPr="00D10F45" w:rsidSect="00944B10">
          <w:pgSz w:w="16838" w:h="11906" w:orient="landscape"/>
          <w:pgMar w:top="1440" w:right="1440" w:bottom="1440" w:left="1440" w:header="708" w:footer="708" w:gutter="0"/>
          <w:cols w:space="708"/>
          <w:docGrid w:linePitch="360"/>
        </w:sectPr>
      </w:pPr>
      <w:r w:rsidRPr="00D10F45">
        <w:rPr>
          <w:lang w:val="en-US"/>
        </w:rPr>
        <w:tab/>
      </w:r>
    </w:p>
    <w:p w:rsidR="004C623C" w:rsidRPr="00D10F45" w:rsidRDefault="00DE37E0" w:rsidP="000E0D44">
      <w:pPr>
        <w:pStyle w:val="Heading2"/>
        <w:rPr>
          <w:b/>
          <w:color w:val="auto"/>
          <w:lang w:val="en-US"/>
        </w:rPr>
      </w:pPr>
      <w:bookmarkStart w:id="12" w:name="_Toc26337534"/>
      <w:r w:rsidRPr="00D10F45">
        <w:rPr>
          <w:b/>
          <w:color w:val="auto"/>
          <w:lang w:val="en-US"/>
        </w:rPr>
        <w:lastRenderedPageBreak/>
        <w:t xml:space="preserve">Supplementary Figure 1 – Scatter plot of the association </w:t>
      </w:r>
      <w:r w:rsidR="00F35DE8" w:rsidRPr="00D10F45">
        <w:rPr>
          <w:b/>
          <w:color w:val="auto"/>
          <w:lang w:val="en-US"/>
        </w:rPr>
        <w:t xml:space="preserve">for the instrument variants </w:t>
      </w:r>
      <w:r w:rsidRPr="00D10F45">
        <w:rPr>
          <w:b/>
          <w:color w:val="auto"/>
          <w:lang w:val="en-US"/>
        </w:rPr>
        <w:t>with serum urate and coronary heart disease</w:t>
      </w:r>
      <w:r w:rsidR="003763ED" w:rsidRPr="00D10F45">
        <w:rPr>
          <w:b/>
          <w:color w:val="auto"/>
          <w:lang w:val="en-US"/>
        </w:rPr>
        <w:t xml:space="preserve"> (CHD)</w:t>
      </w:r>
      <w:r w:rsidRPr="00D10F45">
        <w:rPr>
          <w:b/>
          <w:color w:val="auto"/>
          <w:lang w:val="en-US"/>
        </w:rPr>
        <w:t xml:space="preserve"> risk</w:t>
      </w:r>
      <w:r w:rsidR="00592F6E">
        <w:rPr>
          <w:b/>
          <w:color w:val="auto"/>
          <w:lang w:val="en-US"/>
        </w:rPr>
        <w:t>.</w:t>
      </w:r>
      <w:bookmarkEnd w:id="12"/>
    </w:p>
    <w:p w:rsidR="00DE37E0" w:rsidRPr="00D10F45" w:rsidRDefault="005863B7" w:rsidP="00977DFA">
      <w:pPr>
        <w:jc w:val="center"/>
        <w:rPr>
          <w:lang w:val="en-US"/>
        </w:rPr>
      </w:pPr>
      <w:r w:rsidRPr="00D10F45">
        <w:rPr>
          <w:noProof/>
          <w:lang w:eastAsia="en-GB"/>
        </w:rPr>
        <w:drawing>
          <wp:inline distT="0" distB="0" distL="0" distR="0">
            <wp:extent cx="5731510" cy="5731510"/>
            <wp:effectExtent l="19050" t="19050" r="21590" b="21590"/>
            <wp:docPr id="2" name="Picture 2" descr="F:\Urate\Urate RCT\Figures\scatter_ch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rate\Urate RCT\Figures\scatter_chd.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solidFill>
                        <a:schemeClr val="tx1"/>
                      </a:solidFill>
                    </a:ln>
                  </pic:spPr>
                </pic:pic>
              </a:graphicData>
            </a:graphic>
          </wp:inline>
        </w:drawing>
      </w:r>
    </w:p>
    <w:p w:rsidR="00DE37E0" w:rsidRPr="00D10F45" w:rsidRDefault="003763ED" w:rsidP="003763ED">
      <w:pPr>
        <w:jc w:val="center"/>
        <w:rPr>
          <w:i/>
          <w:lang w:val="en-US"/>
        </w:rPr>
      </w:pPr>
      <w:r w:rsidRPr="00D10F45">
        <w:rPr>
          <w:i/>
          <w:lang w:val="en-US"/>
        </w:rPr>
        <w:t>The blue line depicts the main (inverse-variance weighted) Mendelian randomization estimate. OR: odds ratio, SD: standard deviation.</w:t>
      </w:r>
    </w:p>
    <w:p w:rsidR="00DE37E0" w:rsidRPr="00D10F45" w:rsidRDefault="00DE37E0" w:rsidP="00DE37E0">
      <w:pPr>
        <w:tabs>
          <w:tab w:val="left" w:pos="2040"/>
        </w:tabs>
        <w:rPr>
          <w:lang w:val="en-US"/>
        </w:rPr>
      </w:pPr>
      <w:r w:rsidRPr="00D10F45">
        <w:rPr>
          <w:lang w:val="en-US"/>
        </w:rPr>
        <w:tab/>
      </w:r>
    </w:p>
    <w:p w:rsidR="00DE37E0" w:rsidRPr="00D10F45" w:rsidRDefault="00DE37E0" w:rsidP="00DE37E0">
      <w:pPr>
        <w:tabs>
          <w:tab w:val="left" w:pos="2040"/>
        </w:tabs>
        <w:rPr>
          <w:lang w:val="en-US"/>
        </w:rPr>
        <w:sectPr w:rsidR="00DE37E0" w:rsidRPr="00D10F45" w:rsidSect="00DE37E0">
          <w:pgSz w:w="11906" w:h="16838"/>
          <w:pgMar w:top="1440" w:right="1440" w:bottom="1440" w:left="1440" w:header="708" w:footer="708" w:gutter="0"/>
          <w:cols w:space="708"/>
          <w:docGrid w:linePitch="360"/>
        </w:sectPr>
      </w:pPr>
    </w:p>
    <w:p w:rsidR="00DE37E0" w:rsidRPr="00D10F45" w:rsidRDefault="00DE37E0" w:rsidP="000E0D44">
      <w:pPr>
        <w:pStyle w:val="Heading2"/>
        <w:rPr>
          <w:b/>
          <w:color w:val="auto"/>
          <w:lang w:val="en-US"/>
        </w:rPr>
      </w:pPr>
      <w:bookmarkStart w:id="13" w:name="_Toc26337535"/>
      <w:r w:rsidRPr="00D10F45">
        <w:rPr>
          <w:b/>
          <w:color w:val="auto"/>
          <w:lang w:val="en-US"/>
        </w:rPr>
        <w:lastRenderedPageBreak/>
        <w:t xml:space="preserve">Supplementary Figure 2 – Scatter plot of the association </w:t>
      </w:r>
      <w:r w:rsidR="00F35DE8" w:rsidRPr="00D10F45">
        <w:rPr>
          <w:b/>
          <w:color w:val="auto"/>
          <w:lang w:val="en-US"/>
        </w:rPr>
        <w:t xml:space="preserve">for the instrument variants </w:t>
      </w:r>
      <w:r w:rsidRPr="00D10F45">
        <w:rPr>
          <w:b/>
          <w:color w:val="auto"/>
          <w:lang w:val="en-US"/>
        </w:rPr>
        <w:t>with serum urate and peripheral arterial disease</w:t>
      </w:r>
      <w:r w:rsidR="003763ED" w:rsidRPr="00D10F45">
        <w:rPr>
          <w:b/>
          <w:color w:val="auto"/>
          <w:lang w:val="en-US"/>
        </w:rPr>
        <w:t xml:space="preserve"> (PAD)</w:t>
      </w:r>
      <w:r w:rsidRPr="00D10F45">
        <w:rPr>
          <w:b/>
          <w:color w:val="auto"/>
          <w:lang w:val="en-US"/>
        </w:rPr>
        <w:t xml:space="preserve"> risk</w:t>
      </w:r>
      <w:r w:rsidR="00592F6E">
        <w:rPr>
          <w:b/>
          <w:color w:val="auto"/>
          <w:lang w:val="en-US"/>
        </w:rPr>
        <w:t>.</w:t>
      </w:r>
      <w:bookmarkEnd w:id="13"/>
    </w:p>
    <w:p w:rsidR="00DE37E0" w:rsidRPr="00D10F45" w:rsidRDefault="003763ED" w:rsidP="00DE37E0">
      <w:pPr>
        <w:tabs>
          <w:tab w:val="left" w:pos="2040"/>
        </w:tabs>
        <w:rPr>
          <w:lang w:val="en-US"/>
        </w:rPr>
      </w:pPr>
      <w:r w:rsidRPr="00D10F45">
        <w:rPr>
          <w:noProof/>
          <w:lang w:eastAsia="en-GB"/>
        </w:rPr>
        <w:drawing>
          <wp:inline distT="0" distB="0" distL="0" distR="0">
            <wp:extent cx="5731510" cy="5731510"/>
            <wp:effectExtent l="19050" t="19050" r="21590" b="21590"/>
            <wp:docPr id="3" name="Picture 3" descr="F:\Urate\Urate RCT\Figures\scatter_pa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Urate\Urate RCT\Figures\scatter_pad.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solidFill>
                        <a:schemeClr val="tx1"/>
                      </a:solidFill>
                    </a:ln>
                  </pic:spPr>
                </pic:pic>
              </a:graphicData>
            </a:graphic>
          </wp:inline>
        </w:drawing>
      </w:r>
    </w:p>
    <w:p w:rsidR="003763ED" w:rsidRPr="00D10F45" w:rsidRDefault="003763ED" w:rsidP="003763ED">
      <w:pPr>
        <w:jc w:val="center"/>
        <w:rPr>
          <w:i/>
          <w:lang w:val="en-US"/>
        </w:rPr>
      </w:pPr>
      <w:r w:rsidRPr="00D10F45">
        <w:rPr>
          <w:i/>
          <w:lang w:val="en-US"/>
        </w:rPr>
        <w:t>The blue line depicts the main (inverse-variance weighted) Mendelian randomization estimate. OR: odds ratio, SD: standard deviation.</w:t>
      </w:r>
    </w:p>
    <w:p w:rsidR="00DE37E0" w:rsidRPr="00D10F45" w:rsidRDefault="00DE37E0" w:rsidP="00DE37E0">
      <w:pPr>
        <w:tabs>
          <w:tab w:val="left" w:pos="987"/>
        </w:tabs>
        <w:rPr>
          <w:lang w:val="en-US"/>
        </w:rPr>
        <w:sectPr w:rsidR="00DE37E0" w:rsidRPr="00D10F45" w:rsidSect="00DE37E0">
          <w:pgSz w:w="11906" w:h="16838"/>
          <w:pgMar w:top="1440" w:right="1440" w:bottom="1440" w:left="1440" w:header="708" w:footer="708" w:gutter="0"/>
          <w:cols w:space="708"/>
          <w:docGrid w:linePitch="360"/>
        </w:sectPr>
      </w:pPr>
    </w:p>
    <w:p w:rsidR="00DE37E0" w:rsidRPr="00D10F45" w:rsidRDefault="00DE37E0" w:rsidP="000E0D44">
      <w:pPr>
        <w:pStyle w:val="Heading2"/>
        <w:rPr>
          <w:b/>
          <w:color w:val="auto"/>
          <w:lang w:val="en-US"/>
        </w:rPr>
      </w:pPr>
      <w:bookmarkStart w:id="14" w:name="_Toc26337536"/>
      <w:r w:rsidRPr="00D10F45">
        <w:rPr>
          <w:b/>
          <w:color w:val="auto"/>
          <w:lang w:val="en-US"/>
        </w:rPr>
        <w:lastRenderedPageBreak/>
        <w:t xml:space="preserve">Supplementary Figure 3 – Scatter plot of the association </w:t>
      </w:r>
      <w:r w:rsidR="00F35DE8" w:rsidRPr="00D10F45">
        <w:rPr>
          <w:b/>
          <w:color w:val="auto"/>
          <w:lang w:val="en-US"/>
        </w:rPr>
        <w:t xml:space="preserve">for the instrument variants </w:t>
      </w:r>
      <w:r w:rsidRPr="00D10F45">
        <w:rPr>
          <w:b/>
          <w:color w:val="auto"/>
          <w:lang w:val="en-US"/>
        </w:rPr>
        <w:t>with serum urate and stroke risk</w:t>
      </w:r>
      <w:r w:rsidR="00592F6E">
        <w:rPr>
          <w:b/>
          <w:color w:val="auto"/>
          <w:lang w:val="en-US"/>
        </w:rPr>
        <w:t>.</w:t>
      </w:r>
      <w:bookmarkEnd w:id="14"/>
    </w:p>
    <w:p w:rsidR="009F5697" w:rsidRPr="00D10F45" w:rsidRDefault="003763ED" w:rsidP="00DE37E0">
      <w:pPr>
        <w:tabs>
          <w:tab w:val="left" w:pos="987"/>
        </w:tabs>
        <w:rPr>
          <w:lang w:val="en-US"/>
        </w:rPr>
      </w:pPr>
      <w:r w:rsidRPr="00D10F45">
        <w:rPr>
          <w:noProof/>
          <w:lang w:eastAsia="en-GB"/>
        </w:rPr>
        <w:drawing>
          <wp:inline distT="0" distB="0" distL="0" distR="0">
            <wp:extent cx="5731510" cy="5731510"/>
            <wp:effectExtent l="19050" t="19050" r="21590" b="21590"/>
            <wp:docPr id="7" name="Picture 7" descr="F:\Urate\Urate RCT\Figures\scatter_strok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Urate\Urate RCT\Figures\scatter_stroke.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solidFill>
                        <a:schemeClr val="tx1"/>
                      </a:solidFill>
                    </a:ln>
                  </pic:spPr>
                </pic:pic>
              </a:graphicData>
            </a:graphic>
          </wp:inline>
        </w:drawing>
      </w:r>
    </w:p>
    <w:p w:rsidR="003763ED" w:rsidRPr="00D10F45" w:rsidRDefault="003763ED" w:rsidP="003763ED">
      <w:pPr>
        <w:jc w:val="center"/>
        <w:rPr>
          <w:i/>
          <w:lang w:val="en-US"/>
        </w:rPr>
      </w:pPr>
      <w:r w:rsidRPr="00D10F45">
        <w:rPr>
          <w:i/>
          <w:lang w:val="en-US"/>
        </w:rPr>
        <w:t>The blue line depicts the main (inverse-variance weighted) Mendelian randomization estimate. OR: odds ratio, SD: standard deviation.</w:t>
      </w:r>
    </w:p>
    <w:p w:rsidR="009F5697" w:rsidRPr="00D10F45" w:rsidRDefault="009F5697" w:rsidP="009F5697">
      <w:pPr>
        <w:rPr>
          <w:lang w:val="en-US"/>
        </w:rPr>
      </w:pPr>
    </w:p>
    <w:p w:rsidR="009F5697" w:rsidRPr="00D10F45" w:rsidRDefault="009F5697" w:rsidP="009F5697">
      <w:pPr>
        <w:rPr>
          <w:lang w:val="en-US"/>
        </w:rPr>
      </w:pPr>
    </w:p>
    <w:p w:rsidR="009F5697" w:rsidRPr="00D10F45" w:rsidRDefault="009F5697" w:rsidP="009F5697">
      <w:pPr>
        <w:ind w:firstLine="720"/>
        <w:rPr>
          <w:lang w:val="en-US"/>
        </w:rPr>
        <w:sectPr w:rsidR="009F5697" w:rsidRPr="00D10F45" w:rsidSect="00DE37E0">
          <w:pgSz w:w="11906" w:h="16838"/>
          <w:pgMar w:top="1440" w:right="1440" w:bottom="1440" w:left="1440" w:header="708" w:footer="708" w:gutter="0"/>
          <w:cols w:space="708"/>
          <w:docGrid w:linePitch="360"/>
        </w:sectPr>
      </w:pPr>
    </w:p>
    <w:p w:rsidR="009F5697" w:rsidRPr="00D10F45" w:rsidRDefault="00D10F45" w:rsidP="000E0D44">
      <w:pPr>
        <w:pStyle w:val="Heading2"/>
        <w:rPr>
          <w:b/>
          <w:color w:val="auto"/>
          <w:lang w:val="en-US"/>
        </w:rPr>
      </w:pPr>
      <w:bookmarkStart w:id="15" w:name="_Toc26337537"/>
      <w:r w:rsidRPr="00D10F45">
        <w:rPr>
          <w:noProof/>
          <w:lang w:eastAsia="en-GB"/>
        </w:rPr>
        <w:lastRenderedPageBreak/>
        <w:drawing>
          <wp:anchor distT="0" distB="0" distL="114300" distR="114300" simplePos="0" relativeHeight="251658240" behindDoc="0" locked="0" layoutInCell="1" allowOverlap="1">
            <wp:simplePos x="0" y="0"/>
            <wp:positionH relativeFrom="margin">
              <wp:align>left</wp:align>
            </wp:positionH>
            <wp:positionV relativeFrom="margin">
              <wp:posOffset>491490</wp:posOffset>
            </wp:positionV>
            <wp:extent cx="5731510" cy="5731510"/>
            <wp:effectExtent l="19050" t="19050" r="21590" b="21590"/>
            <wp:wrapSquare wrapText="bothSides"/>
            <wp:docPr id="9" name="Picture 9" descr="F:\Urate\Urate RCT\Figures\scatter_sb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Urate\Urate RCT\Figures\scatter_sbp.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solidFill>
                        <a:schemeClr val="tx1"/>
                      </a:solidFill>
                    </a:ln>
                  </pic:spPr>
                </pic:pic>
              </a:graphicData>
            </a:graphic>
          </wp:anchor>
        </w:drawing>
      </w:r>
      <w:r w:rsidR="009F5697" w:rsidRPr="00D10F45">
        <w:rPr>
          <w:b/>
          <w:color w:val="auto"/>
          <w:lang w:val="en-US"/>
        </w:rPr>
        <w:t>Supplementary Figure 4 – Scatter plot of the association for the instrument variants with serum urate and systolic blood pressure</w:t>
      </w:r>
      <w:r w:rsidR="003763ED" w:rsidRPr="00D10F45">
        <w:rPr>
          <w:b/>
          <w:color w:val="auto"/>
          <w:lang w:val="en-US"/>
        </w:rPr>
        <w:t xml:space="preserve"> (SBP)</w:t>
      </w:r>
      <w:r w:rsidR="00592F6E">
        <w:rPr>
          <w:b/>
          <w:color w:val="auto"/>
          <w:lang w:val="en-US"/>
        </w:rPr>
        <w:t>.</w:t>
      </w:r>
      <w:bookmarkEnd w:id="15"/>
    </w:p>
    <w:p w:rsidR="003763ED" w:rsidRPr="00D10F45" w:rsidRDefault="003763ED" w:rsidP="00D10F45">
      <w:pPr>
        <w:rPr>
          <w:i/>
          <w:lang w:val="en-US"/>
        </w:rPr>
      </w:pPr>
      <w:r w:rsidRPr="00D10F45">
        <w:rPr>
          <w:i/>
          <w:lang w:val="en-US"/>
        </w:rPr>
        <w:t>The blue line depicts the main (inverse-variance weighted) Mendelian randomization estimate. OR: odds ratio, SD: standard deviation.</w:t>
      </w:r>
    </w:p>
    <w:p w:rsidR="00B41040" w:rsidRPr="00D10F45" w:rsidRDefault="00B41040" w:rsidP="00B41040">
      <w:pPr>
        <w:rPr>
          <w:lang w:val="en-US"/>
        </w:rPr>
      </w:pPr>
    </w:p>
    <w:p w:rsidR="00D10F45" w:rsidRPr="00D10F45" w:rsidRDefault="00D10F45" w:rsidP="00B41040">
      <w:pPr>
        <w:tabs>
          <w:tab w:val="left" w:pos="1993"/>
        </w:tabs>
        <w:rPr>
          <w:lang w:val="en-US"/>
        </w:rPr>
        <w:sectPr w:rsidR="00D10F45" w:rsidRPr="00D10F45" w:rsidSect="00DE37E0">
          <w:pgSz w:w="11906" w:h="16838"/>
          <w:pgMar w:top="1440" w:right="1440" w:bottom="1440" w:left="1440" w:header="708" w:footer="708" w:gutter="0"/>
          <w:cols w:space="708"/>
          <w:docGrid w:linePitch="360"/>
        </w:sectPr>
      </w:pPr>
    </w:p>
    <w:p w:rsidR="00D10F45" w:rsidRPr="00D10F45" w:rsidRDefault="00D10F45" w:rsidP="00D10F45">
      <w:pPr>
        <w:pStyle w:val="Heading2"/>
        <w:rPr>
          <w:b/>
          <w:color w:val="auto"/>
          <w:lang w:val="en-US"/>
        </w:rPr>
      </w:pPr>
      <w:bookmarkStart w:id="16" w:name="_Toc26337538"/>
      <w:r w:rsidRPr="00D10F45">
        <w:rPr>
          <w:b/>
          <w:color w:val="auto"/>
          <w:lang w:val="en-US"/>
        </w:rPr>
        <w:lastRenderedPageBreak/>
        <w:t xml:space="preserve">Supplementary Checklist – STROBE-MR </w:t>
      </w:r>
      <w:r w:rsidR="002604DB">
        <w:rPr>
          <w:b/>
          <w:color w:val="auto"/>
          <w:lang w:val="en-US"/>
        </w:rPr>
        <w:t xml:space="preserve">Reporting </w:t>
      </w:r>
      <w:r w:rsidRPr="00D10F45">
        <w:rPr>
          <w:b/>
          <w:color w:val="auto"/>
          <w:lang w:val="en-US"/>
        </w:rPr>
        <w:t>Guidelines</w:t>
      </w:r>
      <w:bookmarkEnd w:id="16"/>
    </w:p>
    <w:p w:rsidR="009F5697" w:rsidRPr="00D10F45" w:rsidRDefault="009F5697" w:rsidP="00B41040">
      <w:pPr>
        <w:tabs>
          <w:tab w:val="left" w:pos="1993"/>
        </w:tabs>
        <w:rPr>
          <w:lang w:val="en-US"/>
        </w:rPr>
      </w:pPr>
    </w:p>
    <w:p w:rsidR="00D10F45" w:rsidRPr="00D10F45" w:rsidRDefault="00D10F45" w:rsidP="00D10F45">
      <w:pPr>
        <w:rPr>
          <w:lang w:val="en-US"/>
        </w:rPr>
      </w:pPr>
      <w:r w:rsidRPr="00D10F45">
        <w:rPr>
          <w:lang w:val="en-US"/>
        </w:rPr>
        <w:t>1. TITLE and ABSTRACT</w:t>
      </w:r>
    </w:p>
    <w:p w:rsidR="00D10F45" w:rsidRPr="00D10F45" w:rsidRDefault="00D10F45" w:rsidP="00D10F45">
      <w:pPr>
        <w:rPr>
          <w:lang w:val="en-US"/>
        </w:rPr>
      </w:pPr>
      <w:r w:rsidRPr="00D10F45">
        <w:rPr>
          <w:lang w:val="en-US"/>
        </w:rPr>
        <w:t>Indicate Mendelian randomization as the study’s design in the title and/or the abstract.</w:t>
      </w:r>
    </w:p>
    <w:p w:rsidR="00D10F45" w:rsidRPr="00D10F45" w:rsidRDefault="00D10F45" w:rsidP="00D10F45">
      <w:pPr>
        <w:rPr>
          <w:b/>
          <w:i/>
          <w:lang w:val="en-US"/>
        </w:rPr>
      </w:pPr>
      <w:r w:rsidRPr="00D10F45">
        <w:rPr>
          <w:b/>
          <w:i/>
          <w:lang w:val="en-US"/>
        </w:rPr>
        <w:t xml:space="preserve">Detailed in the </w:t>
      </w:r>
      <w:r w:rsidR="00832B9B">
        <w:rPr>
          <w:b/>
          <w:i/>
          <w:lang w:val="en-US"/>
        </w:rPr>
        <w:t xml:space="preserve">Title and </w:t>
      </w:r>
      <w:r w:rsidRPr="00D10F45">
        <w:rPr>
          <w:b/>
          <w:i/>
          <w:lang w:val="en-US"/>
        </w:rPr>
        <w:t>Abstract</w:t>
      </w:r>
      <w:r w:rsidR="00555E2A">
        <w:rPr>
          <w:b/>
          <w:i/>
          <w:lang w:val="en-US"/>
        </w:rPr>
        <w:t xml:space="preserve"> sections</w:t>
      </w:r>
      <w:r w:rsidR="00B87DC3">
        <w:rPr>
          <w:b/>
          <w:i/>
          <w:lang w:val="en-US"/>
        </w:rPr>
        <w:t>.</w:t>
      </w:r>
    </w:p>
    <w:p w:rsidR="00D10F45" w:rsidRPr="00D10F45" w:rsidRDefault="00D10F45" w:rsidP="00D10F45">
      <w:pPr>
        <w:rPr>
          <w:lang w:val="en-US"/>
        </w:rPr>
      </w:pPr>
    </w:p>
    <w:p w:rsidR="00D10F45" w:rsidRPr="00D10F45" w:rsidRDefault="00D10F45" w:rsidP="00D10F45">
      <w:pPr>
        <w:rPr>
          <w:lang w:val="en-US"/>
        </w:rPr>
      </w:pPr>
      <w:r w:rsidRPr="00D10F45">
        <w:rPr>
          <w:lang w:val="en-US"/>
        </w:rPr>
        <w:t>INTRODUCTION</w:t>
      </w:r>
    </w:p>
    <w:p w:rsidR="00D10F45" w:rsidRPr="00D10F45" w:rsidRDefault="00D10F45" w:rsidP="00D10F45">
      <w:pPr>
        <w:rPr>
          <w:lang w:val="en-US"/>
        </w:rPr>
      </w:pPr>
      <w:r w:rsidRPr="00D10F45">
        <w:rPr>
          <w:lang w:val="en-US"/>
        </w:rPr>
        <w:t>2. Background</w:t>
      </w:r>
    </w:p>
    <w:p w:rsidR="00D10F45" w:rsidRDefault="00D10F45" w:rsidP="00D10F45">
      <w:pPr>
        <w:rPr>
          <w:lang w:val="en-US"/>
        </w:rPr>
      </w:pPr>
      <w:r w:rsidRPr="00D10F45">
        <w:rPr>
          <w:lang w:val="en-US"/>
        </w:rPr>
        <w:t>Explain the scientific background and rationale for the reported study. Is causality between exposure and outcome plausible? Justify why MR is a helpful method to address the study question.</w:t>
      </w:r>
    </w:p>
    <w:p w:rsidR="00D10F45" w:rsidRPr="00D10F45" w:rsidRDefault="00D10F45" w:rsidP="00D10F45">
      <w:pPr>
        <w:rPr>
          <w:b/>
          <w:i/>
          <w:lang w:val="en-US"/>
        </w:rPr>
      </w:pPr>
      <w:r w:rsidRPr="00D10F45">
        <w:rPr>
          <w:b/>
          <w:i/>
          <w:lang w:val="en-US"/>
        </w:rPr>
        <w:t>Detailed in the Background</w:t>
      </w:r>
      <w:r w:rsidR="00B87DC3">
        <w:rPr>
          <w:b/>
          <w:i/>
          <w:lang w:val="en-US"/>
        </w:rPr>
        <w:t xml:space="preserve"> section.</w:t>
      </w:r>
    </w:p>
    <w:p w:rsidR="00D10F45" w:rsidRPr="00D10F45" w:rsidRDefault="00D10F45" w:rsidP="00D10F45">
      <w:pPr>
        <w:rPr>
          <w:lang w:val="en-US"/>
        </w:rPr>
      </w:pPr>
    </w:p>
    <w:p w:rsidR="00D10F45" w:rsidRPr="00D10F45" w:rsidRDefault="00D10F45" w:rsidP="00D10F45">
      <w:pPr>
        <w:rPr>
          <w:lang w:val="en-US"/>
        </w:rPr>
      </w:pPr>
      <w:r w:rsidRPr="00D10F45">
        <w:rPr>
          <w:lang w:val="en-US"/>
        </w:rPr>
        <w:t>3. Objectives</w:t>
      </w:r>
    </w:p>
    <w:p w:rsidR="00D10F45" w:rsidRPr="00D10F45" w:rsidRDefault="00D10F45" w:rsidP="00D10F45">
      <w:pPr>
        <w:rPr>
          <w:lang w:val="en-US"/>
        </w:rPr>
      </w:pPr>
      <w:r w:rsidRPr="00D10F45">
        <w:rPr>
          <w:lang w:val="en-US"/>
        </w:rPr>
        <w:t>State specific objectives clearly, including pre-specified causal hypotheses (if any).</w:t>
      </w:r>
    </w:p>
    <w:p w:rsidR="00D10F45" w:rsidRPr="00D10F45" w:rsidRDefault="00D10F45" w:rsidP="00D10F45">
      <w:pPr>
        <w:rPr>
          <w:b/>
          <w:i/>
          <w:lang w:val="en-US"/>
        </w:rPr>
      </w:pPr>
      <w:r>
        <w:rPr>
          <w:b/>
          <w:i/>
          <w:lang w:val="en-US"/>
        </w:rPr>
        <w:t>Detailed in the Background</w:t>
      </w:r>
      <w:r w:rsidR="00B87DC3">
        <w:rPr>
          <w:b/>
          <w:i/>
          <w:lang w:val="en-US"/>
        </w:rPr>
        <w:t xml:space="preserve"> section.</w:t>
      </w:r>
    </w:p>
    <w:p w:rsidR="00D10F45" w:rsidRPr="00D10F45" w:rsidRDefault="00D10F45" w:rsidP="00D10F45">
      <w:pPr>
        <w:rPr>
          <w:lang w:val="en-US"/>
        </w:rPr>
      </w:pPr>
    </w:p>
    <w:p w:rsidR="00D10F45" w:rsidRPr="00D10F45" w:rsidRDefault="00D10F45" w:rsidP="00D10F45">
      <w:pPr>
        <w:rPr>
          <w:lang w:val="en-US"/>
        </w:rPr>
      </w:pPr>
      <w:r w:rsidRPr="00D10F45">
        <w:rPr>
          <w:lang w:val="en-US"/>
        </w:rPr>
        <w:t>METHODS</w:t>
      </w:r>
    </w:p>
    <w:p w:rsidR="00D10F45" w:rsidRPr="00D10F45" w:rsidRDefault="00D10F45" w:rsidP="00D10F45">
      <w:pPr>
        <w:rPr>
          <w:lang w:val="en-US"/>
        </w:rPr>
      </w:pPr>
      <w:r w:rsidRPr="00D10F45">
        <w:rPr>
          <w:lang w:val="en-US"/>
        </w:rPr>
        <w:t>4. Study design and data sources</w:t>
      </w:r>
    </w:p>
    <w:p w:rsidR="00D10F45" w:rsidRPr="00D10F45" w:rsidRDefault="00D10F45" w:rsidP="00D10F45">
      <w:pPr>
        <w:rPr>
          <w:lang w:val="en-US"/>
        </w:rPr>
      </w:pPr>
      <w:r w:rsidRPr="00D10F45">
        <w:rPr>
          <w:lang w:val="en-US"/>
        </w:rPr>
        <w:t>Present key elements of study design early in the paper. Consider including a table listing sources of data for all phases of the study. For each data source contributing to the analysis, describe the following:</w:t>
      </w:r>
    </w:p>
    <w:p w:rsidR="00D10F45" w:rsidRPr="00D10F45" w:rsidRDefault="00D10F45" w:rsidP="00D10F45">
      <w:pPr>
        <w:rPr>
          <w:lang w:val="en-US"/>
        </w:rPr>
      </w:pPr>
      <w:r w:rsidRPr="00D10F45">
        <w:rPr>
          <w:lang w:val="en-US"/>
        </w:rPr>
        <w:t>a) Describe the study design and the underlying population from which it was drawn.</w:t>
      </w:r>
    </w:p>
    <w:p w:rsidR="00D10F45" w:rsidRPr="00D10F45" w:rsidRDefault="00D10F45" w:rsidP="00D10F45">
      <w:pPr>
        <w:rPr>
          <w:lang w:val="en-US"/>
        </w:rPr>
      </w:pPr>
      <w:r w:rsidRPr="00D10F45">
        <w:rPr>
          <w:lang w:val="en-US"/>
        </w:rPr>
        <w:t>Describe also the setting, locations, and relevant dates, including periods of recruitment, exposure, follow-up, and data collection, if available.</w:t>
      </w:r>
    </w:p>
    <w:p w:rsidR="00D10F45" w:rsidRPr="00D10F45" w:rsidRDefault="00D10F45" w:rsidP="00D10F45">
      <w:pPr>
        <w:rPr>
          <w:lang w:val="en-US"/>
        </w:rPr>
      </w:pPr>
      <w:r w:rsidRPr="00D10F45">
        <w:rPr>
          <w:lang w:val="en-US"/>
        </w:rPr>
        <w:t>b) Give the eligibility criteria, and the sources and methods of selection of participants.</w:t>
      </w:r>
    </w:p>
    <w:p w:rsidR="00D10F45" w:rsidRPr="00D10F45" w:rsidRDefault="00D10F45" w:rsidP="00D10F45">
      <w:pPr>
        <w:rPr>
          <w:lang w:val="en-US"/>
        </w:rPr>
      </w:pPr>
      <w:r w:rsidRPr="00D10F45">
        <w:rPr>
          <w:lang w:val="en-US"/>
        </w:rPr>
        <w:t>c) Explain how the analyzed sample size was arrived at.</w:t>
      </w:r>
    </w:p>
    <w:p w:rsidR="00D10F45" w:rsidRPr="00D10F45" w:rsidRDefault="00D10F45" w:rsidP="00D10F45">
      <w:pPr>
        <w:rPr>
          <w:lang w:val="en-US"/>
        </w:rPr>
      </w:pPr>
      <w:r w:rsidRPr="00D10F45">
        <w:rPr>
          <w:lang w:val="en-US"/>
        </w:rPr>
        <w:t>d) Describe measurement, quality and selection of genetic variants.</w:t>
      </w:r>
    </w:p>
    <w:p w:rsidR="00D10F45" w:rsidRPr="00D10F45" w:rsidRDefault="00D10F45" w:rsidP="00D10F45">
      <w:pPr>
        <w:rPr>
          <w:lang w:val="en-US"/>
        </w:rPr>
      </w:pPr>
      <w:r w:rsidRPr="00D10F45">
        <w:rPr>
          <w:lang w:val="en-US"/>
        </w:rPr>
        <w:t>e) For each exposure, outcome and other relevant variables, describe methods of assessment</w:t>
      </w:r>
      <w:r>
        <w:rPr>
          <w:lang w:val="en-US"/>
        </w:rPr>
        <w:t xml:space="preserve"> </w:t>
      </w:r>
      <w:r w:rsidRPr="00D10F45">
        <w:rPr>
          <w:lang w:val="en-US"/>
        </w:rPr>
        <w:t>and, in the case of diseases, the diagnostic criteria used.</w:t>
      </w:r>
    </w:p>
    <w:p w:rsidR="00D10F45" w:rsidRDefault="00D10F45" w:rsidP="00D10F45">
      <w:pPr>
        <w:rPr>
          <w:lang w:val="en-US"/>
        </w:rPr>
      </w:pPr>
      <w:r w:rsidRPr="00D10F45">
        <w:rPr>
          <w:lang w:val="en-US"/>
        </w:rPr>
        <w:t>f) Provide details of ethics committee approval and participant informed consent, if</w:t>
      </w:r>
      <w:r>
        <w:rPr>
          <w:lang w:val="en-US"/>
        </w:rPr>
        <w:t xml:space="preserve"> </w:t>
      </w:r>
      <w:r w:rsidRPr="00D10F45">
        <w:rPr>
          <w:lang w:val="en-US"/>
        </w:rPr>
        <w:t>relevant.</w:t>
      </w:r>
    </w:p>
    <w:p w:rsidR="00D10F45" w:rsidRPr="00D10F45" w:rsidRDefault="00D10F45" w:rsidP="00D10F45">
      <w:pPr>
        <w:rPr>
          <w:b/>
          <w:i/>
          <w:lang w:val="en-US"/>
        </w:rPr>
      </w:pPr>
      <w:r w:rsidRPr="00D10F45">
        <w:rPr>
          <w:b/>
          <w:i/>
          <w:lang w:val="en-US"/>
        </w:rPr>
        <w:t>Detailed in the Methods and Supplementary Methods</w:t>
      </w:r>
      <w:r w:rsidR="00555E2A">
        <w:rPr>
          <w:b/>
          <w:i/>
          <w:lang w:val="en-US"/>
        </w:rPr>
        <w:t xml:space="preserve"> sections</w:t>
      </w:r>
      <w:r w:rsidR="00B87DC3">
        <w:rPr>
          <w:b/>
          <w:i/>
          <w:lang w:val="en-US"/>
        </w:rPr>
        <w:t>.</w:t>
      </w:r>
    </w:p>
    <w:p w:rsidR="00D10F45" w:rsidRDefault="00D10F45" w:rsidP="00D10F45">
      <w:pPr>
        <w:rPr>
          <w:lang w:val="en-US"/>
        </w:rPr>
      </w:pPr>
    </w:p>
    <w:p w:rsidR="00D10F45" w:rsidRPr="00D10F45" w:rsidRDefault="00D10F45" w:rsidP="00D10F45">
      <w:pPr>
        <w:rPr>
          <w:lang w:val="en-US"/>
        </w:rPr>
      </w:pPr>
      <w:r w:rsidRPr="00D10F45">
        <w:rPr>
          <w:lang w:val="en-US"/>
        </w:rPr>
        <w:t>5. Assumptions</w:t>
      </w:r>
    </w:p>
    <w:p w:rsidR="00D10F45" w:rsidRDefault="00D10F45" w:rsidP="00D10F45">
      <w:pPr>
        <w:rPr>
          <w:lang w:val="en-US"/>
        </w:rPr>
      </w:pPr>
      <w:r w:rsidRPr="00D10F45">
        <w:rPr>
          <w:lang w:val="en-US"/>
        </w:rPr>
        <w:lastRenderedPageBreak/>
        <w:t>Explicitly state assumptions for the main analysis (e.g. relevance, exclusion, independence,</w:t>
      </w:r>
      <w:r>
        <w:rPr>
          <w:lang w:val="en-US"/>
        </w:rPr>
        <w:t xml:space="preserve"> </w:t>
      </w:r>
      <w:r w:rsidRPr="00D10F45">
        <w:rPr>
          <w:lang w:val="en-US"/>
        </w:rPr>
        <w:t>homogeneity) as well assumptions for any additional or sensitivity analysis.</w:t>
      </w:r>
    </w:p>
    <w:p w:rsidR="00D10F45" w:rsidRPr="00D10F45" w:rsidRDefault="00D10F45" w:rsidP="00D10F45">
      <w:pPr>
        <w:rPr>
          <w:b/>
          <w:i/>
          <w:lang w:val="en-US"/>
        </w:rPr>
      </w:pPr>
      <w:r w:rsidRPr="00D10F45">
        <w:rPr>
          <w:b/>
          <w:i/>
          <w:lang w:val="en-US"/>
        </w:rPr>
        <w:t>Detailed in the Methods and Supplementary Methods</w:t>
      </w:r>
      <w:r w:rsidR="00555E2A">
        <w:rPr>
          <w:b/>
          <w:i/>
          <w:lang w:val="en-US"/>
        </w:rPr>
        <w:t xml:space="preserve"> sections</w:t>
      </w:r>
      <w:r w:rsidR="00B87DC3">
        <w:rPr>
          <w:b/>
          <w:i/>
          <w:lang w:val="en-US"/>
        </w:rPr>
        <w:t>.</w:t>
      </w:r>
    </w:p>
    <w:p w:rsidR="00D10F45" w:rsidRPr="00D10F45" w:rsidRDefault="00D10F45" w:rsidP="00D10F45">
      <w:pPr>
        <w:rPr>
          <w:lang w:val="en-US"/>
        </w:rPr>
      </w:pPr>
    </w:p>
    <w:p w:rsidR="00D10F45" w:rsidRPr="00D10F45" w:rsidRDefault="00D10F45" w:rsidP="00D10F45">
      <w:pPr>
        <w:rPr>
          <w:lang w:val="en-US"/>
        </w:rPr>
      </w:pPr>
      <w:r w:rsidRPr="00D10F45">
        <w:rPr>
          <w:lang w:val="en-US"/>
        </w:rPr>
        <w:t>6. Statistical methods: main analysis</w:t>
      </w:r>
    </w:p>
    <w:p w:rsidR="00D10F45" w:rsidRPr="00D10F45" w:rsidRDefault="00D10F45" w:rsidP="00D10F45">
      <w:pPr>
        <w:rPr>
          <w:lang w:val="en-US"/>
        </w:rPr>
      </w:pPr>
      <w:r w:rsidRPr="00D10F45">
        <w:rPr>
          <w:lang w:val="en-US"/>
        </w:rPr>
        <w:t>Describe statistical methods and statistics used.</w:t>
      </w:r>
    </w:p>
    <w:p w:rsidR="00D10F45" w:rsidRPr="00D10F45" w:rsidRDefault="00D10F45" w:rsidP="00D10F45">
      <w:pPr>
        <w:rPr>
          <w:lang w:val="en-US"/>
        </w:rPr>
      </w:pPr>
      <w:r w:rsidRPr="00D10F45">
        <w:rPr>
          <w:lang w:val="en-US"/>
        </w:rPr>
        <w:t>a) Describe how quantitative variables were handled in the analyses (i.e., scale, units,</w:t>
      </w:r>
      <w:r>
        <w:rPr>
          <w:lang w:val="en-US"/>
        </w:rPr>
        <w:t xml:space="preserve"> </w:t>
      </w:r>
      <w:r w:rsidRPr="00D10F45">
        <w:rPr>
          <w:lang w:val="en-US"/>
        </w:rPr>
        <w:t>model).</w:t>
      </w:r>
    </w:p>
    <w:p w:rsidR="00D10F45" w:rsidRPr="00D10F45" w:rsidRDefault="00D10F45" w:rsidP="00D10F45">
      <w:pPr>
        <w:rPr>
          <w:lang w:val="en-US"/>
        </w:rPr>
      </w:pPr>
      <w:r w:rsidRPr="00D10F45">
        <w:rPr>
          <w:lang w:val="en-US"/>
        </w:rPr>
        <w:t>b) Describe the process for identifying genetic variants and weights to be included in the</w:t>
      </w:r>
      <w:r>
        <w:rPr>
          <w:lang w:val="en-US"/>
        </w:rPr>
        <w:t xml:space="preserve"> </w:t>
      </w:r>
      <w:r w:rsidRPr="00D10F45">
        <w:rPr>
          <w:lang w:val="en-US"/>
        </w:rPr>
        <w:t>analyses (i.e, independence and model). Consider a flow diagram.</w:t>
      </w:r>
    </w:p>
    <w:p w:rsidR="00D10F45" w:rsidRPr="00D10F45" w:rsidRDefault="00D10F45" w:rsidP="00D10F45">
      <w:pPr>
        <w:rPr>
          <w:lang w:val="en-US"/>
        </w:rPr>
      </w:pPr>
      <w:r w:rsidRPr="00D10F45">
        <w:rPr>
          <w:lang w:val="en-US"/>
        </w:rPr>
        <w:t>c) Describe the MR estimator, e.g. two-stage least squares, Wald ratio, and related statistics.</w:t>
      </w:r>
    </w:p>
    <w:p w:rsidR="00D10F45" w:rsidRPr="00D10F45" w:rsidRDefault="00D10F45" w:rsidP="00D10F45">
      <w:pPr>
        <w:rPr>
          <w:lang w:val="en-US"/>
        </w:rPr>
      </w:pPr>
      <w:r w:rsidRPr="00D10F45">
        <w:rPr>
          <w:lang w:val="en-US"/>
        </w:rPr>
        <w:t>Detail the included covariates and, in case of two-sample MR, whether the same</w:t>
      </w:r>
      <w:r>
        <w:rPr>
          <w:lang w:val="en-US"/>
        </w:rPr>
        <w:t xml:space="preserve"> </w:t>
      </w:r>
      <w:r w:rsidRPr="00D10F45">
        <w:rPr>
          <w:lang w:val="en-US"/>
        </w:rPr>
        <w:t>covariate set was used for adjustment in the two samples.</w:t>
      </w:r>
    </w:p>
    <w:p w:rsidR="00D10F45" w:rsidRPr="00D10F45" w:rsidRDefault="00D10F45" w:rsidP="00D10F45">
      <w:pPr>
        <w:rPr>
          <w:lang w:val="en-US"/>
        </w:rPr>
      </w:pPr>
      <w:r w:rsidRPr="00D10F45">
        <w:rPr>
          <w:lang w:val="en-US"/>
        </w:rPr>
        <w:t>d) Explain how missing data were addressed.</w:t>
      </w:r>
    </w:p>
    <w:p w:rsidR="00D10F45" w:rsidRDefault="00D10F45" w:rsidP="00D10F45">
      <w:pPr>
        <w:rPr>
          <w:lang w:val="en-US"/>
        </w:rPr>
      </w:pPr>
      <w:r w:rsidRPr="00D10F45">
        <w:rPr>
          <w:lang w:val="en-US"/>
        </w:rPr>
        <w:t>e) If applicable, say how multiple testing was dealt with.</w:t>
      </w:r>
    </w:p>
    <w:p w:rsidR="00D10F45" w:rsidRPr="00D10F45" w:rsidRDefault="00D10F45" w:rsidP="00D10F45">
      <w:pPr>
        <w:rPr>
          <w:b/>
          <w:i/>
          <w:lang w:val="en-US"/>
        </w:rPr>
      </w:pPr>
      <w:r w:rsidRPr="00D10F45">
        <w:rPr>
          <w:b/>
          <w:i/>
          <w:lang w:val="en-US"/>
        </w:rPr>
        <w:t>Detailed in the Methods and Supplementary Methods</w:t>
      </w:r>
      <w:r w:rsidR="00555E2A">
        <w:rPr>
          <w:b/>
          <w:i/>
          <w:lang w:val="en-US"/>
        </w:rPr>
        <w:t xml:space="preserve"> sections</w:t>
      </w:r>
      <w:r w:rsidR="00B87DC3">
        <w:rPr>
          <w:b/>
          <w:i/>
          <w:lang w:val="en-US"/>
        </w:rPr>
        <w:t>.</w:t>
      </w:r>
    </w:p>
    <w:p w:rsidR="00D10F45" w:rsidRPr="00D10F45" w:rsidRDefault="00D10F45" w:rsidP="00D10F45">
      <w:pPr>
        <w:rPr>
          <w:lang w:val="en-US"/>
        </w:rPr>
      </w:pPr>
    </w:p>
    <w:p w:rsidR="00D10F45" w:rsidRPr="00D10F45" w:rsidRDefault="00D10F45" w:rsidP="00D10F45">
      <w:pPr>
        <w:rPr>
          <w:lang w:val="en-US"/>
        </w:rPr>
      </w:pPr>
      <w:r w:rsidRPr="00D10F45">
        <w:rPr>
          <w:lang w:val="en-US"/>
        </w:rPr>
        <w:t>7. Assessment of assumptions</w:t>
      </w:r>
    </w:p>
    <w:p w:rsidR="00D10F45" w:rsidRDefault="00D10F45" w:rsidP="00D10F45">
      <w:pPr>
        <w:rPr>
          <w:lang w:val="en-US"/>
        </w:rPr>
      </w:pPr>
      <w:r w:rsidRPr="00D10F45">
        <w:rPr>
          <w:lang w:val="en-US"/>
        </w:rPr>
        <w:t>Describe any methods used to assess the assumptions or justify their validity.</w:t>
      </w:r>
    </w:p>
    <w:p w:rsidR="00D10F45" w:rsidRPr="00D10F45" w:rsidRDefault="00D10F45" w:rsidP="00D10F45">
      <w:pPr>
        <w:rPr>
          <w:b/>
          <w:i/>
          <w:lang w:val="en-US"/>
        </w:rPr>
      </w:pPr>
      <w:r w:rsidRPr="00D10F45">
        <w:rPr>
          <w:b/>
          <w:i/>
          <w:lang w:val="en-US"/>
        </w:rPr>
        <w:t>Detailed in the Methods</w:t>
      </w:r>
      <w:r w:rsidR="00B87DC3">
        <w:rPr>
          <w:b/>
          <w:i/>
          <w:lang w:val="en-US"/>
        </w:rPr>
        <w:t>,</w:t>
      </w:r>
      <w:r w:rsidRPr="00D10F45">
        <w:rPr>
          <w:b/>
          <w:i/>
          <w:lang w:val="en-US"/>
        </w:rPr>
        <w:t xml:space="preserve"> Supplementary Methods</w:t>
      </w:r>
      <w:r w:rsidR="00555E2A">
        <w:rPr>
          <w:b/>
          <w:i/>
          <w:lang w:val="en-US"/>
        </w:rPr>
        <w:t xml:space="preserve"> </w:t>
      </w:r>
      <w:r w:rsidR="00B87DC3">
        <w:rPr>
          <w:b/>
          <w:i/>
          <w:lang w:val="en-US"/>
        </w:rPr>
        <w:t xml:space="preserve">and Discussion </w:t>
      </w:r>
      <w:r w:rsidR="00555E2A">
        <w:rPr>
          <w:b/>
          <w:i/>
          <w:lang w:val="en-US"/>
        </w:rPr>
        <w:t>sections</w:t>
      </w:r>
      <w:r w:rsidR="00B87DC3">
        <w:rPr>
          <w:b/>
          <w:i/>
          <w:lang w:val="en-US"/>
        </w:rPr>
        <w:t>.</w:t>
      </w:r>
    </w:p>
    <w:p w:rsidR="00D10F45" w:rsidRPr="00D10F45" w:rsidRDefault="00D10F45" w:rsidP="00D10F45">
      <w:pPr>
        <w:rPr>
          <w:lang w:val="en-US"/>
        </w:rPr>
      </w:pPr>
    </w:p>
    <w:p w:rsidR="00D10F45" w:rsidRPr="00D10F45" w:rsidRDefault="00D10F45" w:rsidP="00D10F45">
      <w:pPr>
        <w:rPr>
          <w:lang w:val="en-US"/>
        </w:rPr>
      </w:pPr>
      <w:r w:rsidRPr="00D10F45">
        <w:rPr>
          <w:lang w:val="en-US"/>
        </w:rPr>
        <w:t>8. Sensitivity analyses</w:t>
      </w:r>
    </w:p>
    <w:p w:rsidR="00D10F45" w:rsidRDefault="00D10F45" w:rsidP="00D10F45">
      <w:pPr>
        <w:rPr>
          <w:lang w:val="en-US"/>
        </w:rPr>
      </w:pPr>
      <w:r w:rsidRPr="00D10F45">
        <w:rPr>
          <w:lang w:val="en-US"/>
        </w:rPr>
        <w:t>Describe any sensitivity analyses or additional analyses performed.</w:t>
      </w:r>
    </w:p>
    <w:p w:rsidR="00D10F45" w:rsidRPr="00D10F45" w:rsidRDefault="00D10F45" w:rsidP="00D10F45">
      <w:pPr>
        <w:rPr>
          <w:b/>
          <w:i/>
          <w:lang w:val="en-US"/>
        </w:rPr>
      </w:pPr>
      <w:r w:rsidRPr="00D10F45">
        <w:rPr>
          <w:b/>
          <w:i/>
          <w:lang w:val="en-US"/>
        </w:rPr>
        <w:t>Detailed in the Methods and Supplementary Methods</w:t>
      </w:r>
      <w:r w:rsidR="00555E2A">
        <w:rPr>
          <w:b/>
          <w:i/>
          <w:lang w:val="en-US"/>
        </w:rPr>
        <w:t xml:space="preserve"> sections</w:t>
      </w:r>
      <w:r w:rsidR="00B87DC3">
        <w:rPr>
          <w:b/>
          <w:i/>
          <w:lang w:val="en-US"/>
        </w:rPr>
        <w:t>.</w:t>
      </w:r>
    </w:p>
    <w:p w:rsidR="00D10F45" w:rsidRPr="00D10F45" w:rsidRDefault="00D10F45" w:rsidP="00D10F45">
      <w:pPr>
        <w:rPr>
          <w:lang w:val="en-US"/>
        </w:rPr>
      </w:pPr>
    </w:p>
    <w:p w:rsidR="00D10F45" w:rsidRPr="00D10F45" w:rsidRDefault="00D10F45" w:rsidP="00D10F45">
      <w:pPr>
        <w:rPr>
          <w:lang w:val="en-US"/>
        </w:rPr>
      </w:pPr>
      <w:r w:rsidRPr="00D10F45">
        <w:rPr>
          <w:lang w:val="en-US"/>
        </w:rPr>
        <w:t>9. Software and pre-registration</w:t>
      </w:r>
    </w:p>
    <w:p w:rsidR="00D10F45" w:rsidRDefault="00D10F45" w:rsidP="00D10F45">
      <w:pPr>
        <w:rPr>
          <w:lang w:val="en-US"/>
        </w:rPr>
      </w:pPr>
      <w:r w:rsidRPr="00D10F45">
        <w:rPr>
          <w:lang w:val="en-US"/>
        </w:rPr>
        <w:t>a) Name statistical software and package(s), including version and settings used.</w:t>
      </w:r>
    </w:p>
    <w:p w:rsidR="00D10F45" w:rsidRPr="00D10F45" w:rsidRDefault="00D10F45" w:rsidP="00D10F45">
      <w:pPr>
        <w:rPr>
          <w:b/>
          <w:i/>
          <w:lang w:val="en-US"/>
        </w:rPr>
      </w:pPr>
      <w:r w:rsidRPr="00D10F45">
        <w:rPr>
          <w:b/>
          <w:i/>
          <w:lang w:val="en-US"/>
        </w:rPr>
        <w:t>Detailed in the Methods and Supplementary Methods</w:t>
      </w:r>
      <w:r w:rsidR="00555E2A">
        <w:rPr>
          <w:b/>
          <w:i/>
          <w:lang w:val="en-US"/>
        </w:rPr>
        <w:t xml:space="preserve"> sections</w:t>
      </w:r>
      <w:r w:rsidR="00B87DC3">
        <w:rPr>
          <w:b/>
          <w:i/>
          <w:lang w:val="en-US"/>
        </w:rPr>
        <w:t>.</w:t>
      </w:r>
    </w:p>
    <w:p w:rsidR="00D10F45" w:rsidRPr="00D10F45" w:rsidRDefault="00D10F45" w:rsidP="00D10F45">
      <w:pPr>
        <w:rPr>
          <w:lang w:val="en-US"/>
        </w:rPr>
      </w:pPr>
    </w:p>
    <w:p w:rsidR="00D10F45" w:rsidRDefault="00D10F45" w:rsidP="00D10F45">
      <w:pPr>
        <w:rPr>
          <w:lang w:val="en-US"/>
        </w:rPr>
      </w:pPr>
      <w:r w:rsidRPr="00D10F45">
        <w:rPr>
          <w:lang w:val="en-US"/>
        </w:rPr>
        <w:t>b) State whether the study protocol and details were pre-registered (as well as when and</w:t>
      </w:r>
      <w:r>
        <w:rPr>
          <w:lang w:val="en-US"/>
        </w:rPr>
        <w:t xml:space="preserve"> </w:t>
      </w:r>
      <w:r w:rsidRPr="00D10F45">
        <w:rPr>
          <w:lang w:val="en-US"/>
        </w:rPr>
        <w:t>where).</w:t>
      </w:r>
    </w:p>
    <w:p w:rsidR="00D10F45" w:rsidRPr="00D10F45" w:rsidRDefault="00D10F45" w:rsidP="00D10F45">
      <w:pPr>
        <w:rPr>
          <w:b/>
          <w:i/>
          <w:lang w:val="en-US"/>
        </w:rPr>
      </w:pPr>
      <w:r>
        <w:rPr>
          <w:b/>
          <w:i/>
          <w:lang w:val="en-US"/>
        </w:rPr>
        <w:t>Detailed in the Methods</w:t>
      </w:r>
      <w:r w:rsidR="00555E2A">
        <w:rPr>
          <w:b/>
          <w:i/>
          <w:lang w:val="en-US"/>
        </w:rPr>
        <w:t xml:space="preserve"> sections</w:t>
      </w:r>
      <w:r w:rsidR="00B87DC3">
        <w:rPr>
          <w:b/>
          <w:i/>
          <w:lang w:val="en-US"/>
        </w:rPr>
        <w:t>.</w:t>
      </w:r>
    </w:p>
    <w:p w:rsidR="00D10F45" w:rsidRDefault="00D10F45" w:rsidP="00D10F45">
      <w:pPr>
        <w:rPr>
          <w:lang w:val="en-US"/>
        </w:rPr>
      </w:pPr>
    </w:p>
    <w:p w:rsidR="00D10F45" w:rsidRPr="00D10F45" w:rsidRDefault="00D10F45" w:rsidP="00D10F45">
      <w:pPr>
        <w:rPr>
          <w:lang w:val="en-US"/>
        </w:rPr>
      </w:pPr>
    </w:p>
    <w:p w:rsidR="00D10F45" w:rsidRPr="00D10F45" w:rsidRDefault="00D10F45" w:rsidP="00D10F45">
      <w:pPr>
        <w:rPr>
          <w:lang w:val="en-US"/>
        </w:rPr>
      </w:pPr>
      <w:r w:rsidRPr="00D10F45">
        <w:rPr>
          <w:lang w:val="en-US"/>
        </w:rPr>
        <w:lastRenderedPageBreak/>
        <w:t>RESULTS</w:t>
      </w:r>
    </w:p>
    <w:p w:rsidR="00D10F45" w:rsidRPr="00D10F45" w:rsidRDefault="00D10F45" w:rsidP="00D10F45">
      <w:pPr>
        <w:rPr>
          <w:lang w:val="en-US"/>
        </w:rPr>
      </w:pPr>
      <w:r w:rsidRPr="00D10F45">
        <w:rPr>
          <w:lang w:val="en-US"/>
        </w:rPr>
        <w:t>10. Descriptive data</w:t>
      </w:r>
    </w:p>
    <w:p w:rsidR="00D10F45" w:rsidRPr="00D10F45" w:rsidRDefault="00D10F45" w:rsidP="00D10F45">
      <w:pPr>
        <w:rPr>
          <w:lang w:val="en-US"/>
        </w:rPr>
      </w:pPr>
      <w:r w:rsidRPr="00D10F45">
        <w:rPr>
          <w:lang w:val="en-US"/>
        </w:rPr>
        <w:t>a) Report the numbers of individuals at each stage of included studies and reasons for</w:t>
      </w:r>
      <w:r>
        <w:rPr>
          <w:lang w:val="en-US"/>
        </w:rPr>
        <w:t xml:space="preserve"> </w:t>
      </w:r>
      <w:r w:rsidRPr="00D10F45">
        <w:rPr>
          <w:lang w:val="en-US"/>
        </w:rPr>
        <w:t>exclusion. Consider use of a flow-diagram.</w:t>
      </w:r>
    </w:p>
    <w:p w:rsidR="00D10F45" w:rsidRPr="00D10F45" w:rsidRDefault="00D10F45" w:rsidP="00D10F45">
      <w:pPr>
        <w:rPr>
          <w:lang w:val="en-US"/>
        </w:rPr>
      </w:pPr>
      <w:r w:rsidRPr="00D10F45">
        <w:rPr>
          <w:lang w:val="en-US"/>
        </w:rPr>
        <w:t>b) Report summary statistics for phenotypic exposure(s), outcome(s) and other relevant</w:t>
      </w:r>
      <w:r>
        <w:rPr>
          <w:lang w:val="en-US"/>
        </w:rPr>
        <w:t xml:space="preserve"> </w:t>
      </w:r>
      <w:r w:rsidRPr="00D10F45">
        <w:rPr>
          <w:lang w:val="en-US"/>
        </w:rPr>
        <w:t>variables (e.g. means, standard deviations, proportions).</w:t>
      </w:r>
    </w:p>
    <w:p w:rsidR="00D10F45" w:rsidRPr="00D10F45" w:rsidRDefault="00D10F45" w:rsidP="00D10F45">
      <w:pPr>
        <w:rPr>
          <w:lang w:val="en-US"/>
        </w:rPr>
      </w:pPr>
      <w:r w:rsidRPr="00D10F45">
        <w:rPr>
          <w:lang w:val="en-US"/>
        </w:rPr>
        <w:t>c) If the data sources include meta-analyses of previous studies, provide the number of</w:t>
      </w:r>
      <w:r>
        <w:rPr>
          <w:lang w:val="en-US"/>
        </w:rPr>
        <w:t xml:space="preserve"> </w:t>
      </w:r>
      <w:r w:rsidRPr="00D10F45">
        <w:rPr>
          <w:lang w:val="en-US"/>
        </w:rPr>
        <w:t>studies, their reported ancestry, if available, and assessments of heterogeneity across</w:t>
      </w:r>
      <w:r>
        <w:rPr>
          <w:lang w:val="en-US"/>
        </w:rPr>
        <w:t xml:space="preserve"> </w:t>
      </w:r>
      <w:r w:rsidRPr="00D10F45">
        <w:rPr>
          <w:lang w:val="en-US"/>
        </w:rPr>
        <w:t>these studies. Consider using a supplementary table for each data source.</w:t>
      </w:r>
    </w:p>
    <w:p w:rsidR="00D10F45" w:rsidRPr="00D10F45" w:rsidRDefault="00D10F45" w:rsidP="00D10F45">
      <w:pPr>
        <w:rPr>
          <w:lang w:val="en-US"/>
        </w:rPr>
      </w:pPr>
      <w:r w:rsidRPr="00D10F45">
        <w:rPr>
          <w:lang w:val="en-US"/>
        </w:rPr>
        <w:t>d) For two-sample Mendelian randomization:</w:t>
      </w:r>
    </w:p>
    <w:p w:rsidR="00D10F45" w:rsidRPr="00D10F45" w:rsidRDefault="00D10F45" w:rsidP="00D10F45">
      <w:pPr>
        <w:rPr>
          <w:lang w:val="en-US"/>
        </w:rPr>
      </w:pPr>
      <w:r w:rsidRPr="00D10F45">
        <w:rPr>
          <w:lang w:val="en-US"/>
        </w:rPr>
        <w:t>i. Provide information on the similarity of the genetic variant-exposure associations</w:t>
      </w:r>
      <w:r>
        <w:rPr>
          <w:lang w:val="en-US"/>
        </w:rPr>
        <w:t xml:space="preserve"> </w:t>
      </w:r>
      <w:r w:rsidRPr="00D10F45">
        <w:rPr>
          <w:lang w:val="en-US"/>
        </w:rPr>
        <w:t>between the exposure and outcome samples.</w:t>
      </w:r>
    </w:p>
    <w:p w:rsidR="00D10F45" w:rsidRDefault="00D10F45" w:rsidP="00D10F45">
      <w:pPr>
        <w:rPr>
          <w:lang w:val="en-US"/>
        </w:rPr>
      </w:pPr>
      <w:r w:rsidRPr="00D10F45">
        <w:rPr>
          <w:lang w:val="en-US"/>
        </w:rPr>
        <w:t>ii. Provide information on extent of sample overlap between the exposure and</w:t>
      </w:r>
      <w:r>
        <w:rPr>
          <w:lang w:val="en-US"/>
        </w:rPr>
        <w:t xml:space="preserve"> </w:t>
      </w:r>
      <w:r w:rsidRPr="00D10F45">
        <w:rPr>
          <w:lang w:val="en-US"/>
        </w:rPr>
        <w:t>outcome data sources.</w:t>
      </w:r>
    </w:p>
    <w:p w:rsidR="00D10F45" w:rsidRPr="00D10F45" w:rsidRDefault="00D10F45" w:rsidP="00D10F45">
      <w:pPr>
        <w:rPr>
          <w:b/>
          <w:i/>
          <w:lang w:val="en-US"/>
        </w:rPr>
      </w:pPr>
      <w:r w:rsidRPr="00D10F45">
        <w:rPr>
          <w:b/>
          <w:i/>
          <w:lang w:val="en-US"/>
        </w:rPr>
        <w:t>Detailed in the Methods</w:t>
      </w:r>
      <w:r>
        <w:rPr>
          <w:b/>
          <w:i/>
          <w:lang w:val="en-US"/>
        </w:rPr>
        <w:t>,</w:t>
      </w:r>
      <w:r w:rsidRPr="00D10F45">
        <w:rPr>
          <w:b/>
          <w:i/>
          <w:lang w:val="en-US"/>
        </w:rPr>
        <w:t xml:space="preserve"> Supplementary Methods</w:t>
      </w:r>
      <w:r>
        <w:rPr>
          <w:b/>
          <w:i/>
          <w:lang w:val="en-US"/>
        </w:rPr>
        <w:t>, Results and Supplementary Tables</w:t>
      </w:r>
      <w:r w:rsidR="00555E2A">
        <w:rPr>
          <w:b/>
          <w:i/>
          <w:lang w:val="en-US"/>
        </w:rPr>
        <w:t xml:space="preserve"> sections</w:t>
      </w:r>
      <w:r w:rsidR="00B87DC3">
        <w:rPr>
          <w:b/>
          <w:i/>
          <w:lang w:val="en-US"/>
        </w:rPr>
        <w:t>.</w:t>
      </w:r>
    </w:p>
    <w:p w:rsidR="00D10F45" w:rsidRPr="00D10F45" w:rsidRDefault="00D10F45" w:rsidP="00D10F45">
      <w:pPr>
        <w:rPr>
          <w:lang w:val="en-US"/>
        </w:rPr>
      </w:pPr>
    </w:p>
    <w:p w:rsidR="00D10F45" w:rsidRPr="00D10F45" w:rsidRDefault="00D10F45" w:rsidP="00D10F45">
      <w:pPr>
        <w:rPr>
          <w:lang w:val="en-US"/>
        </w:rPr>
      </w:pPr>
      <w:r w:rsidRPr="00D10F45">
        <w:rPr>
          <w:lang w:val="en-US"/>
        </w:rPr>
        <w:t xml:space="preserve"> 11. Main results</w:t>
      </w:r>
    </w:p>
    <w:p w:rsidR="00D10F45" w:rsidRPr="00D10F45" w:rsidRDefault="00D10F45" w:rsidP="00D10F45">
      <w:pPr>
        <w:rPr>
          <w:lang w:val="en-US"/>
        </w:rPr>
      </w:pPr>
      <w:r w:rsidRPr="00D10F45">
        <w:rPr>
          <w:lang w:val="en-US"/>
        </w:rPr>
        <w:t>a) Report the associations between genetic variant and exposure, and between genetic</w:t>
      </w:r>
      <w:r>
        <w:rPr>
          <w:lang w:val="en-US"/>
        </w:rPr>
        <w:t xml:space="preserve"> </w:t>
      </w:r>
      <w:r w:rsidRPr="00D10F45">
        <w:rPr>
          <w:lang w:val="en-US"/>
        </w:rPr>
        <w:t xml:space="preserve">variant and outcome, preferably on an interpretable scale (e.g. comparing 25th and </w:t>
      </w:r>
      <w:r>
        <w:rPr>
          <w:lang w:val="en-US"/>
        </w:rPr>
        <w:t>75</w:t>
      </w:r>
      <w:r w:rsidRPr="00D10F45">
        <w:rPr>
          <w:lang w:val="en-US"/>
        </w:rPr>
        <w:t>th</w:t>
      </w:r>
      <w:r>
        <w:rPr>
          <w:lang w:val="en-US"/>
        </w:rPr>
        <w:t xml:space="preserve"> </w:t>
      </w:r>
      <w:r w:rsidRPr="00D10F45">
        <w:rPr>
          <w:lang w:val="en-US"/>
        </w:rPr>
        <w:t>percentile of allele count or genetic risk score, if individual-level data available).</w:t>
      </w:r>
    </w:p>
    <w:p w:rsidR="00D10F45" w:rsidRPr="00D10F45" w:rsidRDefault="00D10F45" w:rsidP="00D10F45">
      <w:pPr>
        <w:rPr>
          <w:lang w:val="en-US"/>
        </w:rPr>
      </w:pPr>
      <w:r w:rsidRPr="00D10F45">
        <w:rPr>
          <w:lang w:val="en-US"/>
        </w:rPr>
        <w:t>b) Report causal effect estimate between exposure and outcome, and the measures of</w:t>
      </w:r>
      <w:r>
        <w:rPr>
          <w:lang w:val="en-US"/>
        </w:rPr>
        <w:t xml:space="preserve"> </w:t>
      </w:r>
      <w:r w:rsidRPr="00D10F45">
        <w:rPr>
          <w:lang w:val="en-US"/>
        </w:rPr>
        <w:t>uncertainty from the MR analysis. Use an intuitive scale, such as odds ratio, or relative</w:t>
      </w:r>
      <w:r>
        <w:rPr>
          <w:lang w:val="en-US"/>
        </w:rPr>
        <w:t xml:space="preserve"> </w:t>
      </w:r>
      <w:r w:rsidRPr="00D10F45">
        <w:rPr>
          <w:lang w:val="en-US"/>
        </w:rPr>
        <w:t>risk, per standard deviation difference.</w:t>
      </w:r>
    </w:p>
    <w:p w:rsidR="00D10F45" w:rsidRPr="00D10F45" w:rsidRDefault="00D10F45" w:rsidP="00D10F45">
      <w:pPr>
        <w:rPr>
          <w:lang w:val="en-US"/>
        </w:rPr>
      </w:pPr>
      <w:r w:rsidRPr="00D10F45">
        <w:rPr>
          <w:lang w:val="en-US"/>
        </w:rPr>
        <w:t>c) If relevant, consider translating estimates of relative risk into absolute risk for a</w:t>
      </w:r>
      <w:r>
        <w:rPr>
          <w:lang w:val="en-US"/>
        </w:rPr>
        <w:t xml:space="preserve"> </w:t>
      </w:r>
      <w:r w:rsidRPr="00D10F45">
        <w:rPr>
          <w:lang w:val="en-US"/>
        </w:rPr>
        <w:t>meaningful time-period.</w:t>
      </w:r>
    </w:p>
    <w:p w:rsidR="00D10F45" w:rsidRDefault="00D10F45" w:rsidP="00D10F45">
      <w:pPr>
        <w:rPr>
          <w:lang w:val="en-US"/>
        </w:rPr>
      </w:pPr>
      <w:r w:rsidRPr="00D10F45">
        <w:rPr>
          <w:lang w:val="en-US"/>
        </w:rPr>
        <w:t>d) Consider any plots to visualize results (e.g. forest plot, scatterplot of associations between</w:t>
      </w:r>
      <w:r>
        <w:rPr>
          <w:lang w:val="en-US"/>
        </w:rPr>
        <w:t xml:space="preserve"> </w:t>
      </w:r>
      <w:r w:rsidRPr="00D10F45">
        <w:rPr>
          <w:lang w:val="en-US"/>
        </w:rPr>
        <w:t>genetic variants and outcome versus between genetic variants and exposure).</w:t>
      </w:r>
    </w:p>
    <w:p w:rsidR="00D10F45" w:rsidRPr="00D10F45" w:rsidRDefault="00D10F45" w:rsidP="00D10F45">
      <w:pPr>
        <w:rPr>
          <w:b/>
          <w:i/>
          <w:lang w:val="en-US"/>
        </w:rPr>
      </w:pPr>
      <w:r w:rsidRPr="00D10F45">
        <w:rPr>
          <w:b/>
          <w:i/>
          <w:lang w:val="en-US"/>
        </w:rPr>
        <w:t xml:space="preserve">Detailed in the </w:t>
      </w:r>
      <w:r>
        <w:rPr>
          <w:b/>
          <w:i/>
          <w:lang w:val="en-US"/>
        </w:rPr>
        <w:t>Results, Supplementary Tables and Supplementary Figures</w:t>
      </w:r>
      <w:r w:rsidR="00555E2A">
        <w:rPr>
          <w:b/>
          <w:i/>
          <w:lang w:val="en-US"/>
        </w:rPr>
        <w:t xml:space="preserve"> sections</w:t>
      </w:r>
      <w:r w:rsidR="00B87DC3">
        <w:rPr>
          <w:b/>
          <w:i/>
          <w:lang w:val="en-US"/>
        </w:rPr>
        <w:t>.</w:t>
      </w:r>
    </w:p>
    <w:p w:rsidR="00D10F45" w:rsidRPr="00D10F45" w:rsidRDefault="00D10F45" w:rsidP="00D10F45">
      <w:pPr>
        <w:rPr>
          <w:lang w:val="en-US"/>
        </w:rPr>
      </w:pPr>
    </w:p>
    <w:p w:rsidR="00D10F45" w:rsidRPr="00D10F45" w:rsidRDefault="00D10F45" w:rsidP="00D10F45">
      <w:pPr>
        <w:rPr>
          <w:lang w:val="en-US"/>
        </w:rPr>
      </w:pPr>
      <w:r w:rsidRPr="00D10F45">
        <w:rPr>
          <w:lang w:val="en-US"/>
        </w:rPr>
        <w:t>12. Assessment of assumptions</w:t>
      </w:r>
    </w:p>
    <w:p w:rsidR="00D10F45" w:rsidRPr="00D10F45" w:rsidRDefault="00D10F45" w:rsidP="00D10F45">
      <w:pPr>
        <w:rPr>
          <w:lang w:val="en-US"/>
        </w:rPr>
      </w:pPr>
      <w:r w:rsidRPr="00D10F45">
        <w:rPr>
          <w:lang w:val="en-US"/>
        </w:rPr>
        <w:t>a) Assess the validity of the assumptions.</w:t>
      </w:r>
    </w:p>
    <w:p w:rsidR="00D10F45" w:rsidRDefault="00D10F45" w:rsidP="00D10F45">
      <w:pPr>
        <w:rPr>
          <w:lang w:val="en-US"/>
        </w:rPr>
      </w:pPr>
      <w:r w:rsidRPr="00D10F45">
        <w:rPr>
          <w:lang w:val="en-US"/>
        </w:rPr>
        <w:t>b) Report any additional statistics (e.g., assessments of heterogeneity, such as I2, Q statistic).</w:t>
      </w:r>
    </w:p>
    <w:p w:rsidR="00D10F45" w:rsidRDefault="00D10F45" w:rsidP="00D10F45">
      <w:pPr>
        <w:rPr>
          <w:b/>
          <w:i/>
          <w:lang w:val="en-US"/>
        </w:rPr>
      </w:pPr>
      <w:r w:rsidRPr="00D10F45">
        <w:rPr>
          <w:b/>
          <w:i/>
          <w:lang w:val="en-US"/>
        </w:rPr>
        <w:t xml:space="preserve">Detailed in the </w:t>
      </w:r>
      <w:r>
        <w:rPr>
          <w:b/>
          <w:i/>
          <w:lang w:val="en-US"/>
        </w:rPr>
        <w:t>Results</w:t>
      </w:r>
      <w:r w:rsidR="00B87DC3">
        <w:rPr>
          <w:b/>
          <w:i/>
          <w:lang w:val="en-US"/>
        </w:rPr>
        <w:t>,</w:t>
      </w:r>
      <w:r>
        <w:rPr>
          <w:b/>
          <w:i/>
          <w:lang w:val="en-US"/>
        </w:rPr>
        <w:t xml:space="preserve"> Supplementary Tables</w:t>
      </w:r>
      <w:r w:rsidR="00B87DC3">
        <w:rPr>
          <w:b/>
          <w:i/>
          <w:lang w:val="en-US"/>
        </w:rPr>
        <w:t xml:space="preserve"> and Discussion sections.</w:t>
      </w:r>
    </w:p>
    <w:p w:rsidR="00D10F45" w:rsidRPr="00D10F45" w:rsidRDefault="00D10F45" w:rsidP="00D10F45">
      <w:pPr>
        <w:rPr>
          <w:lang w:val="en-US"/>
        </w:rPr>
      </w:pPr>
    </w:p>
    <w:p w:rsidR="00D10F45" w:rsidRPr="00D10F45" w:rsidRDefault="00D10F45" w:rsidP="00D10F45">
      <w:pPr>
        <w:rPr>
          <w:lang w:val="en-US"/>
        </w:rPr>
      </w:pPr>
      <w:r w:rsidRPr="00D10F45">
        <w:rPr>
          <w:lang w:val="en-US"/>
        </w:rPr>
        <w:t>13. Sensitivity and additional analyses</w:t>
      </w:r>
    </w:p>
    <w:p w:rsidR="00D10F45" w:rsidRPr="00D10F45" w:rsidRDefault="00D10F45" w:rsidP="00D10F45">
      <w:pPr>
        <w:rPr>
          <w:lang w:val="en-US"/>
        </w:rPr>
      </w:pPr>
      <w:r w:rsidRPr="00D10F45">
        <w:rPr>
          <w:lang w:val="en-US"/>
        </w:rPr>
        <w:lastRenderedPageBreak/>
        <w:t>a) Use sensitivity analyses to assess the robustness of the main results to violations of the</w:t>
      </w:r>
      <w:r>
        <w:rPr>
          <w:lang w:val="en-US"/>
        </w:rPr>
        <w:t xml:space="preserve"> </w:t>
      </w:r>
      <w:r w:rsidRPr="00D10F45">
        <w:rPr>
          <w:lang w:val="en-US"/>
        </w:rPr>
        <w:t>assumptions.</w:t>
      </w:r>
    </w:p>
    <w:p w:rsidR="00D10F45" w:rsidRPr="00D10F45" w:rsidRDefault="00D10F45" w:rsidP="00D10F45">
      <w:pPr>
        <w:rPr>
          <w:lang w:val="en-US"/>
        </w:rPr>
      </w:pPr>
      <w:r w:rsidRPr="00D10F45">
        <w:rPr>
          <w:lang w:val="en-US"/>
        </w:rPr>
        <w:t>b) Report results from other sensitivity analyses (e.g., replication study with different</w:t>
      </w:r>
      <w:r>
        <w:rPr>
          <w:lang w:val="en-US"/>
        </w:rPr>
        <w:t xml:space="preserve"> </w:t>
      </w:r>
      <w:r w:rsidRPr="00D10F45">
        <w:rPr>
          <w:lang w:val="en-US"/>
        </w:rPr>
        <w:t>dataset, analyses of subgroups, validation of instrument(s), simulations, etc.).</w:t>
      </w:r>
    </w:p>
    <w:p w:rsidR="00D10F45" w:rsidRPr="00D10F45" w:rsidRDefault="00D10F45" w:rsidP="00D10F45">
      <w:pPr>
        <w:rPr>
          <w:lang w:val="en-US"/>
        </w:rPr>
      </w:pPr>
      <w:r w:rsidRPr="00D10F45">
        <w:rPr>
          <w:lang w:val="en-US"/>
        </w:rPr>
        <w:t>c) Report any assessment of direction of causality (e.g., bidirectional MR).</w:t>
      </w:r>
    </w:p>
    <w:p w:rsidR="00D10F45" w:rsidRPr="00D10F45" w:rsidRDefault="00D10F45" w:rsidP="00D10F45">
      <w:pPr>
        <w:rPr>
          <w:lang w:val="en-US"/>
        </w:rPr>
      </w:pPr>
      <w:r w:rsidRPr="00D10F45">
        <w:rPr>
          <w:lang w:val="en-US"/>
        </w:rPr>
        <w:t>d) When relevant, report and compare with estimates from non-MR analyses.</w:t>
      </w:r>
    </w:p>
    <w:p w:rsidR="00D10F45" w:rsidRPr="00D10F45" w:rsidRDefault="00D10F45" w:rsidP="00D10F45">
      <w:pPr>
        <w:rPr>
          <w:lang w:val="en-US"/>
        </w:rPr>
      </w:pPr>
      <w:r w:rsidRPr="00D10F45">
        <w:rPr>
          <w:lang w:val="en-US"/>
        </w:rPr>
        <w:t>e) Consider any additional plots to visualize results (e.g., leave-one-out analyses).</w:t>
      </w:r>
    </w:p>
    <w:p w:rsidR="00555E2A" w:rsidRPr="00D10F45" w:rsidRDefault="00555E2A" w:rsidP="00555E2A">
      <w:pPr>
        <w:rPr>
          <w:b/>
          <w:i/>
          <w:lang w:val="en-US"/>
        </w:rPr>
      </w:pPr>
      <w:r w:rsidRPr="00D10F45">
        <w:rPr>
          <w:b/>
          <w:i/>
          <w:lang w:val="en-US"/>
        </w:rPr>
        <w:t xml:space="preserve">Detailed in the </w:t>
      </w:r>
      <w:r>
        <w:rPr>
          <w:b/>
          <w:i/>
          <w:lang w:val="en-US"/>
        </w:rPr>
        <w:t>Results, Supplementary Tables and Supplementary Figures sections</w:t>
      </w:r>
      <w:r w:rsidR="00B87DC3">
        <w:rPr>
          <w:b/>
          <w:i/>
          <w:lang w:val="en-US"/>
        </w:rPr>
        <w:t>.</w:t>
      </w:r>
    </w:p>
    <w:p w:rsidR="00D10F45" w:rsidRDefault="00D10F45" w:rsidP="00D10F45">
      <w:pPr>
        <w:rPr>
          <w:lang w:val="en-US"/>
        </w:rPr>
      </w:pPr>
    </w:p>
    <w:p w:rsidR="00D10F45" w:rsidRPr="00D10F45" w:rsidRDefault="00D10F45" w:rsidP="00D10F45">
      <w:pPr>
        <w:rPr>
          <w:lang w:val="en-US"/>
        </w:rPr>
      </w:pPr>
      <w:r w:rsidRPr="00D10F45">
        <w:rPr>
          <w:lang w:val="en-US"/>
        </w:rPr>
        <w:t>DISCUSSION</w:t>
      </w:r>
    </w:p>
    <w:p w:rsidR="00D10F45" w:rsidRPr="00D10F45" w:rsidRDefault="00D10F45" w:rsidP="00D10F45">
      <w:pPr>
        <w:rPr>
          <w:lang w:val="en-US"/>
        </w:rPr>
      </w:pPr>
      <w:r w:rsidRPr="00D10F45">
        <w:rPr>
          <w:lang w:val="en-US"/>
        </w:rPr>
        <w:t>14. Key results</w:t>
      </w:r>
    </w:p>
    <w:p w:rsidR="00D10F45" w:rsidRDefault="00D10F45" w:rsidP="00D10F45">
      <w:pPr>
        <w:rPr>
          <w:lang w:val="en-US"/>
        </w:rPr>
      </w:pPr>
      <w:r w:rsidRPr="00D10F45">
        <w:rPr>
          <w:lang w:val="en-US"/>
        </w:rPr>
        <w:t>Summarize key results with reference to study objectives.</w:t>
      </w:r>
    </w:p>
    <w:p w:rsidR="00555E2A" w:rsidRPr="00D10F45" w:rsidRDefault="00555E2A" w:rsidP="00555E2A">
      <w:pPr>
        <w:rPr>
          <w:b/>
          <w:i/>
          <w:lang w:val="en-US"/>
        </w:rPr>
      </w:pPr>
      <w:r w:rsidRPr="00D10F45">
        <w:rPr>
          <w:b/>
          <w:i/>
          <w:lang w:val="en-US"/>
        </w:rPr>
        <w:t xml:space="preserve">Detailed in the </w:t>
      </w:r>
      <w:r>
        <w:rPr>
          <w:b/>
          <w:i/>
          <w:lang w:val="en-US"/>
        </w:rPr>
        <w:t>Discussion section</w:t>
      </w:r>
      <w:r w:rsidR="00B87DC3">
        <w:rPr>
          <w:b/>
          <w:i/>
          <w:lang w:val="en-US"/>
        </w:rPr>
        <w:t>.</w:t>
      </w:r>
    </w:p>
    <w:p w:rsidR="00555E2A" w:rsidRPr="00D10F45" w:rsidRDefault="00555E2A" w:rsidP="00D10F45">
      <w:pPr>
        <w:rPr>
          <w:lang w:val="en-US"/>
        </w:rPr>
      </w:pPr>
    </w:p>
    <w:p w:rsidR="00D10F45" w:rsidRPr="00D10F45" w:rsidRDefault="00D10F45" w:rsidP="00D10F45">
      <w:pPr>
        <w:rPr>
          <w:lang w:val="en-US"/>
        </w:rPr>
      </w:pPr>
      <w:r w:rsidRPr="00D10F45">
        <w:rPr>
          <w:lang w:val="en-US"/>
        </w:rPr>
        <w:t>15. Limitations</w:t>
      </w:r>
    </w:p>
    <w:p w:rsidR="00D10F45" w:rsidRDefault="00D10F45" w:rsidP="00D10F45">
      <w:pPr>
        <w:rPr>
          <w:lang w:val="en-US"/>
        </w:rPr>
      </w:pPr>
      <w:r w:rsidRPr="00D10F45">
        <w:rPr>
          <w:lang w:val="en-US"/>
        </w:rPr>
        <w:t>Discuss limitations of the study, taking into account the validity of the MR assumptions, other</w:t>
      </w:r>
      <w:r>
        <w:rPr>
          <w:lang w:val="en-US"/>
        </w:rPr>
        <w:t xml:space="preserve"> </w:t>
      </w:r>
      <w:r w:rsidRPr="00D10F45">
        <w:rPr>
          <w:lang w:val="en-US"/>
        </w:rPr>
        <w:t>sources of potential bias, and imprecision. Discuss both direction and magnitude of any potential</w:t>
      </w:r>
      <w:r>
        <w:rPr>
          <w:lang w:val="en-US"/>
        </w:rPr>
        <w:t xml:space="preserve"> </w:t>
      </w:r>
      <w:r w:rsidRPr="00D10F45">
        <w:rPr>
          <w:lang w:val="en-US"/>
        </w:rPr>
        <w:t>bias, and any efforts to address them.</w:t>
      </w:r>
    </w:p>
    <w:p w:rsidR="00555E2A" w:rsidRPr="00D10F45" w:rsidRDefault="00555E2A" w:rsidP="00555E2A">
      <w:pPr>
        <w:rPr>
          <w:b/>
          <w:i/>
          <w:lang w:val="en-US"/>
        </w:rPr>
      </w:pPr>
      <w:r w:rsidRPr="00D10F45">
        <w:rPr>
          <w:b/>
          <w:i/>
          <w:lang w:val="en-US"/>
        </w:rPr>
        <w:t xml:space="preserve">Detailed in the </w:t>
      </w:r>
      <w:r>
        <w:rPr>
          <w:b/>
          <w:i/>
          <w:lang w:val="en-US"/>
        </w:rPr>
        <w:t>Discussion section</w:t>
      </w:r>
      <w:r w:rsidR="00B87DC3">
        <w:rPr>
          <w:b/>
          <w:i/>
          <w:lang w:val="en-US"/>
        </w:rPr>
        <w:t>.</w:t>
      </w:r>
    </w:p>
    <w:p w:rsidR="00555E2A" w:rsidRPr="00D10F45" w:rsidRDefault="00555E2A" w:rsidP="00D10F45">
      <w:pPr>
        <w:rPr>
          <w:lang w:val="en-US"/>
        </w:rPr>
      </w:pPr>
    </w:p>
    <w:p w:rsidR="00D10F45" w:rsidRPr="00D10F45" w:rsidRDefault="00D10F45" w:rsidP="00D10F45">
      <w:pPr>
        <w:rPr>
          <w:lang w:val="en-US"/>
        </w:rPr>
      </w:pPr>
      <w:r w:rsidRPr="00D10F45">
        <w:rPr>
          <w:lang w:val="en-US"/>
        </w:rPr>
        <w:t>16. Interpretation</w:t>
      </w:r>
    </w:p>
    <w:p w:rsidR="00D10F45" w:rsidRPr="00D10F45" w:rsidRDefault="00D10F45" w:rsidP="00D10F45">
      <w:pPr>
        <w:rPr>
          <w:lang w:val="en-US"/>
        </w:rPr>
      </w:pPr>
      <w:r w:rsidRPr="00D10F45">
        <w:rPr>
          <w:lang w:val="en-US"/>
        </w:rPr>
        <w:t>a) Give a cautious overall interpretation of results considering objectives and limitations.</w:t>
      </w:r>
    </w:p>
    <w:p w:rsidR="00D10F45" w:rsidRPr="00D10F45" w:rsidRDefault="00D10F45" w:rsidP="00D10F45">
      <w:pPr>
        <w:rPr>
          <w:lang w:val="en-US"/>
        </w:rPr>
      </w:pPr>
      <w:r w:rsidRPr="00D10F45">
        <w:rPr>
          <w:lang w:val="en-US"/>
        </w:rPr>
        <w:t>Compare with results from other relevant studies.</w:t>
      </w:r>
    </w:p>
    <w:p w:rsidR="00D10F45" w:rsidRPr="00D10F45" w:rsidRDefault="00D10F45" w:rsidP="00D10F45">
      <w:pPr>
        <w:rPr>
          <w:lang w:val="en-US"/>
        </w:rPr>
      </w:pPr>
      <w:r w:rsidRPr="00D10F45">
        <w:rPr>
          <w:lang w:val="en-US"/>
        </w:rPr>
        <w:t>b) Discuss underlying biological mechanisms that could be modelled by using the genetic</w:t>
      </w:r>
      <w:r>
        <w:rPr>
          <w:lang w:val="en-US"/>
        </w:rPr>
        <w:t xml:space="preserve"> </w:t>
      </w:r>
      <w:r w:rsidRPr="00D10F45">
        <w:rPr>
          <w:lang w:val="en-US"/>
        </w:rPr>
        <w:t>variants to assess the relationship between the exposure and the outcome.</w:t>
      </w:r>
    </w:p>
    <w:p w:rsidR="00D10F45" w:rsidRDefault="00D10F45" w:rsidP="00D10F45">
      <w:pPr>
        <w:rPr>
          <w:lang w:val="en-US"/>
        </w:rPr>
      </w:pPr>
      <w:r w:rsidRPr="00D10F45">
        <w:rPr>
          <w:lang w:val="en-US"/>
        </w:rPr>
        <w:t>c) Discuss whether the results have clinical or policy relevance, and whether interventions</w:t>
      </w:r>
      <w:r>
        <w:rPr>
          <w:lang w:val="en-US"/>
        </w:rPr>
        <w:t xml:space="preserve"> </w:t>
      </w:r>
      <w:r w:rsidRPr="00D10F45">
        <w:rPr>
          <w:lang w:val="en-US"/>
        </w:rPr>
        <w:t>could have the same size effect.</w:t>
      </w:r>
    </w:p>
    <w:p w:rsidR="00555E2A" w:rsidRPr="00D10F45" w:rsidRDefault="00555E2A" w:rsidP="00555E2A">
      <w:pPr>
        <w:rPr>
          <w:b/>
          <w:i/>
          <w:lang w:val="en-US"/>
        </w:rPr>
      </w:pPr>
      <w:r w:rsidRPr="00D10F45">
        <w:rPr>
          <w:b/>
          <w:i/>
          <w:lang w:val="en-US"/>
        </w:rPr>
        <w:t xml:space="preserve">Detailed in the </w:t>
      </w:r>
      <w:r>
        <w:rPr>
          <w:b/>
          <w:i/>
          <w:lang w:val="en-US"/>
        </w:rPr>
        <w:t>Discussion section</w:t>
      </w:r>
      <w:r w:rsidR="00B87DC3">
        <w:rPr>
          <w:b/>
          <w:i/>
          <w:lang w:val="en-US"/>
        </w:rPr>
        <w:t>.</w:t>
      </w:r>
    </w:p>
    <w:p w:rsidR="00555E2A" w:rsidRPr="00D10F45" w:rsidRDefault="00555E2A" w:rsidP="00D10F45">
      <w:pPr>
        <w:rPr>
          <w:lang w:val="en-US"/>
        </w:rPr>
      </w:pPr>
    </w:p>
    <w:p w:rsidR="00D10F45" w:rsidRPr="00D10F45" w:rsidRDefault="00D10F45" w:rsidP="00D10F45">
      <w:pPr>
        <w:rPr>
          <w:lang w:val="en-US"/>
        </w:rPr>
      </w:pPr>
      <w:r w:rsidRPr="00D10F45">
        <w:rPr>
          <w:lang w:val="en-US"/>
        </w:rPr>
        <w:t>17. Generalizability</w:t>
      </w:r>
    </w:p>
    <w:p w:rsidR="00D10F45" w:rsidRPr="00D10F45" w:rsidRDefault="00D10F45" w:rsidP="00D10F45">
      <w:pPr>
        <w:rPr>
          <w:lang w:val="en-US"/>
        </w:rPr>
      </w:pPr>
      <w:r w:rsidRPr="00D10F45">
        <w:rPr>
          <w:lang w:val="en-US"/>
        </w:rPr>
        <w:t>Discuss the generalizability of the study results (a) to other populations (i.e. external validity),</w:t>
      </w:r>
    </w:p>
    <w:p w:rsidR="00D10F45" w:rsidRDefault="00D10F45" w:rsidP="00D10F45">
      <w:pPr>
        <w:rPr>
          <w:lang w:val="en-US"/>
        </w:rPr>
      </w:pPr>
      <w:r w:rsidRPr="00D10F45">
        <w:rPr>
          <w:lang w:val="en-US"/>
        </w:rPr>
        <w:t>(b) across other exposure periods/timings, and (c) across other levels of exposure.</w:t>
      </w:r>
    </w:p>
    <w:p w:rsidR="00555E2A" w:rsidRPr="00D10F45" w:rsidRDefault="00555E2A" w:rsidP="00555E2A">
      <w:pPr>
        <w:rPr>
          <w:b/>
          <w:i/>
          <w:lang w:val="en-US"/>
        </w:rPr>
      </w:pPr>
      <w:r w:rsidRPr="00D10F45">
        <w:rPr>
          <w:b/>
          <w:i/>
          <w:lang w:val="en-US"/>
        </w:rPr>
        <w:t xml:space="preserve">Detailed in the </w:t>
      </w:r>
      <w:r>
        <w:rPr>
          <w:b/>
          <w:i/>
          <w:lang w:val="en-US"/>
        </w:rPr>
        <w:t>Discussion section</w:t>
      </w:r>
      <w:r w:rsidR="00B87DC3">
        <w:rPr>
          <w:b/>
          <w:i/>
          <w:lang w:val="en-US"/>
        </w:rPr>
        <w:t>.</w:t>
      </w:r>
    </w:p>
    <w:p w:rsidR="00D10F45" w:rsidRDefault="00D10F45" w:rsidP="00D10F45">
      <w:pPr>
        <w:rPr>
          <w:lang w:val="en-US"/>
        </w:rPr>
      </w:pPr>
    </w:p>
    <w:p w:rsidR="00D10F45" w:rsidRPr="00D10F45" w:rsidRDefault="00D10F45" w:rsidP="00D10F45">
      <w:pPr>
        <w:rPr>
          <w:lang w:val="en-US"/>
        </w:rPr>
      </w:pPr>
      <w:r w:rsidRPr="00D10F45">
        <w:rPr>
          <w:lang w:val="en-US"/>
        </w:rPr>
        <w:t>OTHER INFORMATION</w:t>
      </w:r>
    </w:p>
    <w:p w:rsidR="00D10F45" w:rsidRPr="00D10F45" w:rsidRDefault="00D10F45" w:rsidP="00D10F45">
      <w:pPr>
        <w:rPr>
          <w:lang w:val="en-US"/>
        </w:rPr>
      </w:pPr>
      <w:r w:rsidRPr="00D10F45">
        <w:rPr>
          <w:lang w:val="en-US"/>
        </w:rPr>
        <w:t>18. Funding</w:t>
      </w:r>
    </w:p>
    <w:p w:rsidR="00D10F45" w:rsidRDefault="00D10F45" w:rsidP="00D10F45">
      <w:pPr>
        <w:rPr>
          <w:lang w:val="en-US"/>
        </w:rPr>
      </w:pPr>
      <w:r w:rsidRPr="00D10F45">
        <w:rPr>
          <w:lang w:val="en-US"/>
        </w:rPr>
        <w:t>Give the source of funding and the role of the funders for the present study and, if applicable, for</w:t>
      </w:r>
      <w:r>
        <w:rPr>
          <w:lang w:val="en-US"/>
        </w:rPr>
        <w:t xml:space="preserve"> </w:t>
      </w:r>
      <w:r w:rsidRPr="00D10F45">
        <w:rPr>
          <w:lang w:val="en-US"/>
        </w:rPr>
        <w:t>the original study or studies on which the present article is based.</w:t>
      </w:r>
    </w:p>
    <w:p w:rsidR="00555E2A" w:rsidRPr="00D10F45" w:rsidRDefault="00555E2A" w:rsidP="00555E2A">
      <w:pPr>
        <w:rPr>
          <w:b/>
          <w:i/>
          <w:lang w:val="en-US"/>
        </w:rPr>
      </w:pPr>
      <w:r w:rsidRPr="00D10F45">
        <w:rPr>
          <w:b/>
          <w:i/>
          <w:lang w:val="en-US"/>
        </w:rPr>
        <w:t xml:space="preserve">Detailed in the </w:t>
      </w:r>
      <w:r>
        <w:rPr>
          <w:b/>
          <w:i/>
          <w:lang w:val="en-US"/>
        </w:rPr>
        <w:t>Funding section</w:t>
      </w:r>
      <w:r w:rsidR="00B87DC3">
        <w:rPr>
          <w:b/>
          <w:i/>
          <w:lang w:val="en-US"/>
        </w:rPr>
        <w:t>.</w:t>
      </w:r>
    </w:p>
    <w:p w:rsidR="00555E2A" w:rsidRPr="00D10F45" w:rsidRDefault="00555E2A" w:rsidP="00D10F45">
      <w:pPr>
        <w:rPr>
          <w:lang w:val="en-US"/>
        </w:rPr>
      </w:pPr>
    </w:p>
    <w:p w:rsidR="00D10F45" w:rsidRPr="00D10F45" w:rsidRDefault="00D10F45" w:rsidP="00D10F45">
      <w:pPr>
        <w:rPr>
          <w:lang w:val="en-US"/>
        </w:rPr>
      </w:pPr>
      <w:r w:rsidRPr="00D10F45">
        <w:rPr>
          <w:lang w:val="en-US"/>
        </w:rPr>
        <w:t>19. Data and data sharing</w:t>
      </w:r>
    </w:p>
    <w:p w:rsidR="00D10F45" w:rsidRDefault="00D10F45" w:rsidP="00D10F45">
      <w:pPr>
        <w:rPr>
          <w:lang w:val="en-US"/>
        </w:rPr>
      </w:pPr>
      <w:r w:rsidRPr="00D10F45">
        <w:rPr>
          <w:lang w:val="en-US"/>
        </w:rPr>
        <w:t>Present data used to perform all analyses or report where and how the data can be accessed. State</w:t>
      </w:r>
      <w:r>
        <w:rPr>
          <w:lang w:val="en-US"/>
        </w:rPr>
        <w:t xml:space="preserve"> </w:t>
      </w:r>
      <w:r w:rsidRPr="00D10F45">
        <w:rPr>
          <w:lang w:val="en-US"/>
        </w:rPr>
        <w:t>whether statistical code is publicly accessible and if so, where.</w:t>
      </w:r>
    </w:p>
    <w:p w:rsidR="00555E2A" w:rsidRPr="00D10F45" w:rsidRDefault="00555E2A" w:rsidP="00555E2A">
      <w:pPr>
        <w:rPr>
          <w:b/>
          <w:i/>
          <w:lang w:val="en-US"/>
        </w:rPr>
      </w:pPr>
      <w:r w:rsidRPr="00D10F45">
        <w:rPr>
          <w:b/>
          <w:i/>
          <w:lang w:val="en-US"/>
        </w:rPr>
        <w:t xml:space="preserve">Detailed in the </w:t>
      </w:r>
      <w:r>
        <w:rPr>
          <w:b/>
          <w:i/>
          <w:lang w:val="en-US"/>
        </w:rPr>
        <w:t>Methods section</w:t>
      </w:r>
      <w:r w:rsidR="00B87DC3">
        <w:rPr>
          <w:b/>
          <w:i/>
          <w:lang w:val="en-US"/>
        </w:rPr>
        <w:t>.</w:t>
      </w:r>
    </w:p>
    <w:p w:rsidR="00555E2A" w:rsidRPr="00D10F45" w:rsidRDefault="00555E2A" w:rsidP="00D10F45">
      <w:pPr>
        <w:rPr>
          <w:lang w:val="en-US"/>
        </w:rPr>
      </w:pPr>
    </w:p>
    <w:p w:rsidR="00D10F45" w:rsidRPr="00D10F45" w:rsidRDefault="00D10F45" w:rsidP="00D10F45">
      <w:pPr>
        <w:rPr>
          <w:lang w:val="en-US"/>
        </w:rPr>
      </w:pPr>
      <w:r w:rsidRPr="00D10F45">
        <w:rPr>
          <w:lang w:val="en-US"/>
        </w:rPr>
        <w:t>20. Conflicts of Interest</w:t>
      </w:r>
    </w:p>
    <w:p w:rsidR="00D10F45" w:rsidRPr="00D10F45" w:rsidRDefault="00D10F45" w:rsidP="00D10F45">
      <w:pPr>
        <w:rPr>
          <w:lang w:val="en-US"/>
        </w:rPr>
      </w:pPr>
      <w:r w:rsidRPr="00D10F45">
        <w:rPr>
          <w:lang w:val="en-US"/>
        </w:rPr>
        <w:t>All authors should declare all potential conflicts of interest.</w:t>
      </w:r>
    </w:p>
    <w:p w:rsidR="00555E2A" w:rsidRPr="00D10F45" w:rsidRDefault="00555E2A" w:rsidP="00555E2A">
      <w:pPr>
        <w:rPr>
          <w:b/>
          <w:i/>
          <w:lang w:val="en-US"/>
        </w:rPr>
      </w:pPr>
      <w:r w:rsidRPr="00D10F45">
        <w:rPr>
          <w:b/>
          <w:i/>
          <w:lang w:val="en-US"/>
        </w:rPr>
        <w:t xml:space="preserve">Detailed in the </w:t>
      </w:r>
      <w:r>
        <w:rPr>
          <w:b/>
          <w:i/>
          <w:lang w:val="en-US"/>
        </w:rPr>
        <w:t>Conflict</w:t>
      </w:r>
      <w:r w:rsidR="003F706E">
        <w:rPr>
          <w:b/>
          <w:i/>
          <w:lang w:val="en-US"/>
        </w:rPr>
        <w:t>s</w:t>
      </w:r>
      <w:r>
        <w:rPr>
          <w:b/>
          <w:i/>
          <w:lang w:val="en-US"/>
        </w:rPr>
        <w:t xml:space="preserve"> of interest section</w:t>
      </w:r>
      <w:r w:rsidR="00B87DC3">
        <w:rPr>
          <w:b/>
          <w:i/>
          <w:lang w:val="en-US"/>
        </w:rPr>
        <w:t>.</w:t>
      </w:r>
    </w:p>
    <w:p w:rsidR="00D10F45" w:rsidRPr="00D10F45" w:rsidRDefault="00D10F45" w:rsidP="00B41040">
      <w:pPr>
        <w:tabs>
          <w:tab w:val="left" w:pos="1993"/>
        </w:tabs>
        <w:rPr>
          <w:lang w:val="en-US"/>
        </w:rPr>
      </w:pPr>
    </w:p>
    <w:sectPr w:rsidR="00D10F45" w:rsidRPr="00D10F45" w:rsidSect="00DE37E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24CF6" w:rsidRDefault="00924CF6" w:rsidP="00144E7C">
      <w:pPr>
        <w:spacing w:after="0" w:line="240" w:lineRule="auto"/>
      </w:pPr>
      <w:r>
        <w:separator/>
      </w:r>
    </w:p>
  </w:endnote>
  <w:endnote w:type="continuationSeparator" w:id="0">
    <w:p w:rsidR="00924CF6" w:rsidRDefault="00924CF6" w:rsidP="00144E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39081551"/>
      <w:docPartObj>
        <w:docPartGallery w:val="Page Numbers (Bottom of Page)"/>
        <w:docPartUnique/>
      </w:docPartObj>
    </w:sdtPr>
    <w:sdtEndPr>
      <w:rPr>
        <w:noProof/>
      </w:rPr>
    </w:sdtEndPr>
    <w:sdtContent>
      <w:p w:rsidR="003948D3" w:rsidRDefault="003948D3">
        <w:pPr>
          <w:pStyle w:val="Footer"/>
          <w:jc w:val="right"/>
        </w:pPr>
        <w:r>
          <w:fldChar w:fldCharType="begin"/>
        </w:r>
        <w:r>
          <w:instrText xml:space="preserve"> PAGE   \* MERGEFORMAT </w:instrText>
        </w:r>
        <w:r>
          <w:fldChar w:fldCharType="separate"/>
        </w:r>
        <w:r w:rsidR="00FC26F4">
          <w:rPr>
            <w:noProof/>
          </w:rPr>
          <w:t>1</w:t>
        </w:r>
        <w:r>
          <w:rPr>
            <w:noProof/>
          </w:rPr>
          <w:fldChar w:fldCharType="end"/>
        </w:r>
      </w:p>
    </w:sdtContent>
  </w:sdt>
  <w:p w:rsidR="003948D3" w:rsidRDefault="003948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24CF6" w:rsidRDefault="00924CF6" w:rsidP="00144E7C">
      <w:pPr>
        <w:spacing w:after="0" w:line="240" w:lineRule="auto"/>
      </w:pPr>
      <w:r>
        <w:separator/>
      </w:r>
    </w:p>
  </w:footnote>
  <w:footnote w:type="continuationSeparator" w:id="0">
    <w:p w:rsidR="00924CF6" w:rsidRDefault="00924CF6" w:rsidP="00144E7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5dpzf5dsxf0levvxw5x09av22ads5fd0v9&quot;&gt;All PhD references&lt;record-ids&gt;&lt;item&gt;19&lt;/item&gt;&lt;item&gt;29&lt;/item&gt;&lt;item&gt;92&lt;/item&gt;&lt;item&gt;103&lt;/item&gt;&lt;item&gt;104&lt;/item&gt;&lt;item&gt;134&lt;/item&gt;&lt;item&gt;164&lt;/item&gt;&lt;item&gt;386&lt;/item&gt;&lt;item&gt;521&lt;/item&gt;&lt;item&gt;622&lt;/item&gt;&lt;item&gt;631&lt;/item&gt;&lt;item&gt;669&lt;/item&gt;&lt;item&gt;689&lt;/item&gt;&lt;item&gt;713&lt;/item&gt;&lt;item&gt;714&lt;/item&gt;&lt;/record-ids&gt;&lt;/item&gt;&lt;/Libraries&gt;"/>
  </w:docVars>
  <w:rsids>
    <w:rsidRoot w:val="008B24C6"/>
    <w:rsid w:val="00025491"/>
    <w:rsid w:val="000730F5"/>
    <w:rsid w:val="000A118D"/>
    <w:rsid w:val="000E0D44"/>
    <w:rsid w:val="000E5C17"/>
    <w:rsid w:val="0011294E"/>
    <w:rsid w:val="00123EAF"/>
    <w:rsid w:val="00132068"/>
    <w:rsid w:val="00144E7C"/>
    <w:rsid w:val="00157E7B"/>
    <w:rsid w:val="001B55C8"/>
    <w:rsid w:val="001C109A"/>
    <w:rsid w:val="00242D3A"/>
    <w:rsid w:val="00247A3A"/>
    <w:rsid w:val="002536AB"/>
    <w:rsid w:val="002604DB"/>
    <w:rsid w:val="002B7118"/>
    <w:rsid w:val="002F6A2F"/>
    <w:rsid w:val="003412FC"/>
    <w:rsid w:val="00370367"/>
    <w:rsid w:val="003763ED"/>
    <w:rsid w:val="00385A3D"/>
    <w:rsid w:val="003948D3"/>
    <w:rsid w:val="003B26D3"/>
    <w:rsid w:val="003C283A"/>
    <w:rsid w:val="003F706E"/>
    <w:rsid w:val="00444857"/>
    <w:rsid w:val="00463622"/>
    <w:rsid w:val="0049731B"/>
    <w:rsid w:val="004C2C48"/>
    <w:rsid w:val="004C623C"/>
    <w:rsid w:val="004E2E8D"/>
    <w:rsid w:val="005078F3"/>
    <w:rsid w:val="00555E2A"/>
    <w:rsid w:val="00560E92"/>
    <w:rsid w:val="00561905"/>
    <w:rsid w:val="005863B7"/>
    <w:rsid w:val="00592F6E"/>
    <w:rsid w:val="005C6CD0"/>
    <w:rsid w:val="005D7AE6"/>
    <w:rsid w:val="005E037C"/>
    <w:rsid w:val="006311AF"/>
    <w:rsid w:val="0065092B"/>
    <w:rsid w:val="00675E8C"/>
    <w:rsid w:val="006935E7"/>
    <w:rsid w:val="006A6F57"/>
    <w:rsid w:val="006C667A"/>
    <w:rsid w:val="006E4DDA"/>
    <w:rsid w:val="006F355D"/>
    <w:rsid w:val="0070130D"/>
    <w:rsid w:val="00710C75"/>
    <w:rsid w:val="00726985"/>
    <w:rsid w:val="007C57D6"/>
    <w:rsid w:val="007E0675"/>
    <w:rsid w:val="007E4D8E"/>
    <w:rsid w:val="007E798D"/>
    <w:rsid w:val="007F162D"/>
    <w:rsid w:val="007F295E"/>
    <w:rsid w:val="007F683B"/>
    <w:rsid w:val="00803DC1"/>
    <w:rsid w:val="00810CAA"/>
    <w:rsid w:val="00832B9B"/>
    <w:rsid w:val="00850A41"/>
    <w:rsid w:val="00872498"/>
    <w:rsid w:val="00873F16"/>
    <w:rsid w:val="008B24C6"/>
    <w:rsid w:val="009042CC"/>
    <w:rsid w:val="00914D53"/>
    <w:rsid w:val="00915324"/>
    <w:rsid w:val="00924CF6"/>
    <w:rsid w:val="00944B10"/>
    <w:rsid w:val="009522B8"/>
    <w:rsid w:val="00970581"/>
    <w:rsid w:val="00977DFA"/>
    <w:rsid w:val="00982C8F"/>
    <w:rsid w:val="009A4A2C"/>
    <w:rsid w:val="009C05A4"/>
    <w:rsid w:val="009E47D8"/>
    <w:rsid w:val="009E62F8"/>
    <w:rsid w:val="009F5697"/>
    <w:rsid w:val="00A01A11"/>
    <w:rsid w:val="00A228E4"/>
    <w:rsid w:val="00A6273F"/>
    <w:rsid w:val="00A77BE7"/>
    <w:rsid w:val="00A83B17"/>
    <w:rsid w:val="00A85C8A"/>
    <w:rsid w:val="00AC28E0"/>
    <w:rsid w:val="00AD3449"/>
    <w:rsid w:val="00AD47E0"/>
    <w:rsid w:val="00AD7BB1"/>
    <w:rsid w:val="00AE2DF7"/>
    <w:rsid w:val="00AE4C2B"/>
    <w:rsid w:val="00B17DE1"/>
    <w:rsid w:val="00B41040"/>
    <w:rsid w:val="00B541A2"/>
    <w:rsid w:val="00B75EFD"/>
    <w:rsid w:val="00B82EAF"/>
    <w:rsid w:val="00B87DC3"/>
    <w:rsid w:val="00B92BA5"/>
    <w:rsid w:val="00BB7F26"/>
    <w:rsid w:val="00C1633F"/>
    <w:rsid w:val="00C21AFB"/>
    <w:rsid w:val="00C755BE"/>
    <w:rsid w:val="00CA4B4F"/>
    <w:rsid w:val="00CB2656"/>
    <w:rsid w:val="00CD1C0E"/>
    <w:rsid w:val="00CD6D08"/>
    <w:rsid w:val="00D10F45"/>
    <w:rsid w:val="00D331F7"/>
    <w:rsid w:val="00D70811"/>
    <w:rsid w:val="00DC1890"/>
    <w:rsid w:val="00DE37E0"/>
    <w:rsid w:val="00E04BA6"/>
    <w:rsid w:val="00E05CFF"/>
    <w:rsid w:val="00E16AA7"/>
    <w:rsid w:val="00E201AF"/>
    <w:rsid w:val="00E44488"/>
    <w:rsid w:val="00E81B64"/>
    <w:rsid w:val="00E8338A"/>
    <w:rsid w:val="00E91655"/>
    <w:rsid w:val="00F03979"/>
    <w:rsid w:val="00F12010"/>
    <w:rsid w:val="00F1644D"/>
    <w:rsid w:val="00F22984"/>
    <w:rsid w:val="00F35DE8"/>
    <w:rsid w:val="00FC26F4"/>
    <w:rsid w:val="00FE39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B374AA5-E903-4D91-9057-4B622EBB67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8338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522B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E0D44"/>
    <w:pPr>
      <w:keepNext/>
      <w:keepLines/>
      <w:spacing w:before="40" w:after="0" w:line="256" w:lineRule="auto"/>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E0D4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338A"/>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E8338A"/>
    <w:pPr>
      <w:outlineLvl w:val="9"/>
    </w:pPr>
    <w:rPr>
      <w:lang w:val="en-US"/>
    </w:rPr>
  </w:style>
  <w:style w:type="table" w:styleId="TableGrid">
    <w:name w:val="Table Grid"/>
    <w:basedOn w:val="TableNormal"/>
    <w:uiPriority w:val="39"/>
    <w:rsid w:val="001320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561905"/>
    <w:pPr>
      <w:spacing w:after="100"/>
    </w:pPr>
  </w:style>
  <w:style w:type="character" w:styleId="Hyperlink">
    <w:name w:val="Hyperlink"/>
    <w:basedOn w:val="DefaultParagraphFont"/>
    <w:uiPriority w:val="99"/>
    <w:unhideWhenUsed/>
    <w:rsid w:val="00561905"/>
    <w:rPr>
      <w:color w:val="0563C1" w:themeColor="hyperlink"/>
      <w:u w:val="single"/>
    </w:rPr>
  </w:style>
  <w:style w:type="paragraph" w:styleId="Title">
    <w:name w:val="Title"/>
    <w:basedOn w:val="Normal"/>
    <w:next w:val="Normal"/>
    <w:link w:val="TitleChar"/>
    <w:uiPriority w:val="10"/>
    <w:qFormat/>
    <w:rsid w:val="0056190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61905"/>
    <w:rPr>
      <w:rFonts w:asciiTheme="majorHAnsi" w:eastAsiaTheme="majorEastAsia" w:hAnsiTheme="majorHAnsi" w:cstheme="majorBidi"/>
      <w:spacing w:val="-10"/>
      <w:kern w:val="28"/>
      <w:sz w:val="56"/>
      <w:szCs w:val="56"/>
    </w:rPr>
  </w:style>
  <w:style w:type="paragraph" w:styleId="NoSpacing">
    <w:name w:val="No Spacing"/>
    <w:uiPriority w:val="1"/>
    <w:qFormat/>
    <w:rsid w:val="004C623C"/>
    <w:pPr>
      <w:spacing w:after="0" w:line="240" w:lineRule="auto"/>
    </w:pPr>
  </w:style>
  <w:style w:type="paragraph" w:styleId="Header">
    <w:name w:val="header"/>
    <w:basedOn w:val="Normal"/>
    <w:link w:val="HeaderChar"/>
    <w:uiPriority w:val="99"/>
    <w:unhideWhenUsed/>
    <w:rsid w:val="00144E7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4E7C"/>
  </w:style>
  <w:style w:type="paragraph" w:styleId="Footer">
    <w:name w:val="footer"/>
    <w:basedOn w:val="Normal"/>
    <w:link w:val="FooterChar"/>
    <w:uiPriority w:val="99"/>
    <w:unhideWhenUsed/>
    <w:rsid w:val="00144E7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4E7C"/>
  </w:style>
  <w:style w:type="character" w:customStyle="1" w:styleId="Heading2Char">
    <w:name w:val="Heading 2 Char"/>
    <w:basedOn w:val="DefaultParagraphFont"/>
    <w:link w:val="Heading2"/>
    <w:uiPriority w:val="9"/>
    <w:rsid w:val="009522B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0E0D4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0E0D44"/>
    <w:rPr>
      <w:rFonts w:asciiTheme="majorHAnsi" w:eastAsiaTheme="majorEastAsia" w:hAnsiTheme="majorHAnsi" w:cstheme="majorBidi"/>
      <w:i/>
      <w:iCs/>
      <w:color w:val="2E74B5" w:themeColor="accent1" w:themeShade="BF"/>
    </w:rPr>
  </w:style>
  <w:style w:type="paragraph" w:styleId="TOC2">
    <w:name w:val="toc 2"/>
    <w:basedOn w:val="Normal"/>
    <w:next w:val="Normal"/>
    <w:autoRedefine/>
    <w:uiPriority w:val="39"/>
    <w:unhideWhenUsed/>
    <w:rsid w:val="00E201AF"/>
    <w:pPr>
      <w:spacing w:after="100"/>
      <w:ind w:left="220"/>
    </w:pPr>
  </w:style>
  <w:style w:type="paragraph" w:styleId="TOC3">
    <w:name w:val="toc 3"/>
    <w:basedOn w:val="Normal"/>
    <w:next w:val="Normal"/>
    <w:autoRedefine/>
    <w:uiPriority w:val="39"/>
    <w:unhideWhenUsed/>
    <w:rsid w:val="00E201AF"/>
    <w:pPr>
      <w:spacing w:after="100"/>
      <w:ind w:left="440"/>
    </w:pPr>
  </w:style>
  <w:style w:type="paragraph" w:customStyle="1" w:styleId="EndNoteBibliographyTitle">
    <w:name w:val="EndNote Bibliography Title"/>
    <w:basedOn w:val="Normal"/>
    <w:link w:val="EndNoteBibliographyTitleChar"/>
    <w:rsid w:val="006F355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F355D"/>
    <w:rPr>
      <w:rFonts w:ascii="Calibri" w:hAnsi="Calibri" w:cs="Calibri"/>
      <w:noProof/>
      <w:lang w:val="en-US"/>
    </w:rPr>
  </w:style>
  <w:style w:type="paragraph" w:customStyle="1" w:styleId="EndNoteBibliography">
    <w:name w:val="EndNote Bibliography"/>
    <w:basedOn w:val="Normal"/>
    <w:link w:val="EndNoteBibliographyChar"/>
    <w:rsid w:val="006F355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F355D"/>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1720010">
      <w:bodyDiv w:val="1"/>
      <w:marLeft w:val="0"/>
      <w:marRight w:val="0"/>
      <w:marTop w:val="0"/>
      <w:marBottom w:val="0"/>
      <w:divBdr>
        <w:top w:val="none" w:sz="0" w:space="0" w:color="auto"/>
        <w:left w:val="none" w:sz="0" w:space="0" w:color="auto"/>
        <w:bottom w:val="none" w:sz="0" w:space="0" w:color="auto"/>
        <w:right w:val="none" w:sz="0" w:space="0" w:color="auto"/>
      </w:divBdr>
    </w:div>
    <w:div w:id="1037121236">
      <w:bodyDiv w:val="1"/>
      <w:marLeft w:val="0"/>
      <w:marRight w:val="0"/>
      <w:marTop w:val="0"/>
      <w:marBottom w:val="0"/>
      <w:divBdr>
        <w:top w:val="none" w:sz="0" w:space="0" w:color="auto"/>
        <w:left w:val="none" w:sz="0" w:space="0" w:color="auto"/>
        <w:bottom w:val="none" w:sz="0" w:space="0" w:color="auto"/>
        <w:right w:val="none" w:sz="0" w:space="0" w:color="auto"/>
      </w:divBdr>
    </w:div>
    <w:div w:id="1070886250">
      <w:bodyDiv w:val="1"/>
      <w:marLeft w:val="0"/>
      <w:marRight w:val="0"/>
      <w:marTop w:val="0"/>
      <w:marBottom w:val="0"/>
      <w:divBdr>
        <w:top w:val="none" w:sz="0" w:space="0" w:color="auto"/>
        <w:left w:val="none" w:sz="0" w:space="0" w:color="auto"/>
        <w:bottom w:val="none" w:sz="0" w:space="0" w:color="auto"/>
        <w:right w:val="none" w:sz="0" w:space="0" w:color="auto"/>
      </w:divBdr>
    </w:div>
    <w:div w:id="1312365673">
      <w:bodyDiv w:val="1"/>
      <w:marLeft w:val="0"/>
      <w:marRight w:val="0"/>
      <w:marTop w:val="0"/>
      <w:marBottom w:val="0"/>
      <w:divBdr>
        <w:top w:val="none" w:sz="0" w:space="0" w:color="auto"/>
        <w:left w:val="none" w:sz="0" w:space="0" w:color="auto"/>
        <w:bottom w:val="none" w:sz="0" w:space="0" w:color="auto"/>
        <w:right w:val="none" w:sz="0" w:space="0" w:color="auto"/>
      </w:divBdr>
    </w:div>
    <w:div w:id="1689331535">
      <w:bodyDiv w:val="1"/>
      <w:marLeft w:val="0"/>
      <w:marRight w:val="0"/>
      <w:marTop w:val="0"/>
      <w:marBottom w:val="0"/>
      <w:divBdr>
        <w:top w:val="none" w:sz="0" w:space="0" w:color="auto"/>
        <w:left w:val="none" w:sz="0" w:space="0" w:color="auto"/>
        <w:bottom w:val="none" w:sz="0" w:space="0" w:color="auto"/>
        <w:right w:val="none" w:sz="0" w:space="0" w:color="auto"/>
      </w:divBdr>
    </w:div>
    <w:div w:id="1956987204">
      <w:bodyDiv w:val="1"/>
      <w:marLeft w:val="0"/>
      <w:marRight w:val="0"/>
      <w:marTop w:val="0"/>
      <w:marBottom w:val="0"/>
      <w:divBdr>
        <w:top w:val="none" w:sz="0" w:space="0" w:color="auto"/>
        <w:left w:val="none" w:sz="0" w:space="0" w:color="auto"/>
        <w:bottom w:val="none" w:sz="0" w:space="0" w:color="auto"/>
        <w:right w:val="none" w:sz="0" w:space="0" w:color="auto"/>
      </w:divBdr>
    </w:div>
    <w:div w:id="1971592542">
      <w:bodyDiv w:val="1"/>
      <w:marLeft w:val="0"/>
      <w:marRight w:val="0"/>
      <w:marTop w:val="0"/>
      <w:marBottom w:val="0"/>
      <w:divBdr>
        <w:top w:val="none" w:sz="0" w:space="0" w:color="auto"/>
        <w:left w:val="none" w:sz="0" w:space="0" w:color="auto"/>
        <w:bottom w:val="none" w:sz="0" w:space="0" w:color="auto"/>
        <w:right w:val="none" w:sz="0" w:space="0" w:color="auto"/>
      </w:divBdr>
    </w:div>
    <w:div w:id="1983533163">
      <w:bodyDiv w:val="1"/>
      <w:marLeft w:val="0"/>
      <w:marRight w:val="0"/>
      <w:marTop w:val="0"/>
      <w:marBottom w:val="0"/>
      <w:divBdr>
        <w:top w:val="none" w:sz="0" w:space="0" w:color="auto"/>
        <w:left w:val="none" w:sz="0" w:space="0" w:color="auto"/>
        <w:bottom w:val="none" w:sz="0" w:space="0" w:color="auto"/>
        <w:right w:val="none" w:sz="0" w:space="0" w:color="auto"/>
      </w:divBdr>
    </w:div>
    <w:div w:id="2010785239">
      <w:bodyDiv w:val="1"/>
      <w:marLeft w:val="0"/>
      <w:marRight w:val="0"/>
      <w:marTop w:val="0"/>
      <w:marBottom w:val="0"/>
      <w:divBdr>
        <w:top w:val="none" w:sz="0" w:space="0" w:color="auto"/>
        <w:left w:val="none" w:sz="0" w:space="0" w:color="auto"/>
        <w:bottom w:val="none" w:sz="0" w:space="0" w:color="auto"/>
        <w:right w:val="none" w:sz="0" w:space="0" w:color="auto"/>
      </w:divBdr>
    </w:div>
    <w:div w:id="2038582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098736-92C5-47A7-8077-D2004ED909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10227</Words>
  <Characters>58298</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68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l, Dipender P S</dc:creator>
  <cp:keywords/>
  <dc:description/>
  <cp:lastModifiedBy>Gill, Dipender P S</cp:lastModifiedBy>
  <cp:revision>2</cp:revision>
  <dcterms:created xsi:type="dcterms:W3CDTF">2019-12-11T11:20:00Z</dcterms:created>
  <dcterms:modified xsi:type="dcterms:W3CDTF">2019-12-11T11:20:00Z</dcterms:modified>
</cp:coreProperties>
</file>